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9FD4BD" w14:textId="0BCAB164" w:rsidR="0065686C" w:rsidRPr="00C73899" w:rsidRDefault="0065686C" w:rsidP="00C73899">
      <w:pPr>
        <w:pStyle w:val="ListParagraph"/>
        <w:ind w:left="0"/>
        <w:rPr>
          <w:rFonts w:ascii="Calibri" w:hAnsi="Calibri" w:cs="Calibri"/>
          <w:b/>
        </w:rPr>
      </w:pPr>
      <w:bookmarkStart w:id="0" w:name="_Toc386014761"/>
      <w:r w:rsidRPr="00C73899">
        <w:rPr>
          <w:rFonts w:ascii="Calibri" w:hAnsi="Calibri" w:cs="Calibri"/>
          <w:b/>
        </w:rPr>
        <w:t>TITLE:</w:t>
      </w:r>
    </w:p>
    <w:p w14:paraId="597F54FA" w14:textId="17B02FDF" w:rsidR="00A37E7C" w:rsidRPr="00C73899" w:rsidRDefault="00083EB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 xml:space="preserve">Efficient </w:t>
      </w:r>
      <w:r w:rsidR="000C154E" w:rsidRPr="00C73899">
        <w:rPr>
          <w:rFonts w:ascii="Calibri" w:hAnsi="Calibri" w:cs="Calibri"/>
        </w:rPr>
        <w:t>P</w:t>
      </w:r>
      <w:r w:rsidRPr="00C73899">
        <w:rPr>
          <w:rFonts w:ascii="Calibri" w:hAnsi="Calibri" w:cs="Calibri"/>
        </w:rPr>
        <w:t xml:space="preserve">urification and LC-MS/MS-based </w:t>
      </w:r>
      <w:r w:rsidR="000C154E" w:rsidRPr="00C73899">
        <w:rPr>
          <w:rFonts w:ascii="Calibri" w:hAnsi="Calibri" w:cs="Calibri"/>
        </w:rPr>
        <w:t>A</w:t>
      </w:r>
      <w:r w:rsidRPr="00C73899">
        <w:rPr>
          <w:rFonts w:ascii="Calibri" w:hAnsi="Calibri" w:cs="Calibri"/>
        </w:rPr>
        <w:t xml:space="preserve">ssay </w:t>
      </w:r>
      <w:r w:rsidR="000C154E" w:rsidRPr="00C73899">
        <w:rPr>
          <w:rFonts w:ascii="Calibri" w:hAnsi="Calibri" w:cs="Calibri"/>
        </w:rPr>
        <w:t>D</w:t>
      </w:r>
      <w:r w:rsidRPr="00C73899">
        <w:rPr>
          <w:rFonts w:ascii="Calibri" w:hAnsi="Calibri" w:cs="Calibri"/>
        </w:rPr>
        <w:t xml:space="preserve">evelopment for </w:t>
      </w:r>
      <w:r w:rsidR="000C154E" w:rsidRPr="00C73899">
        <w:rPr>
          <w:rFonts w:ascii="Calibri" w:hAnsi="Calibri" w:cs="Calibri"/>
        </w:rPr>
        <w:t>T</w:t>
      </w:r>
      <w:r w:rsidR="00BA676B" w:rsidRPr="00C73899">
        <w:rPr>
          <w:rFonts w:ascii="Calibri" w:hAnsi="Calibri" w:cs="Calibri"/>
        </w:rPr>
        <w:t>en-</w:t>
      </w:r>
      <w:r w:rsidR="000C154E" w:rsidRPr="00C73899">
        <w:rPr>
          <w:rFonts w:ascii="Calibri" w:hAnsi="Calibri" w:cs="Calibri"/>
        </w:rPr>
        <w:t>E</w:t>
      </w:r>
      <w:r w:rsidR="00BA676B" w:rsidRPr="00C73899">
        <w:rPr>
          <w:rFonts w:ascii="Calibri" w:hAnsi="Calibri" w:cs="Calibri"/>
        </w:rPr>
        <w:t xml:space="preserve">leven </w:t>
      </w:r>
      <w:r w:rsidR="000C154E" w:rsidRPr="00C73899">
        <w:rPr>
          <w:rFonts w:ascii="Calibri" w:hAnsi="Calibri" w:cs="Calibri"/>
        </w:rPr>
        <w:t>T</w:t>
      </w:r>
      <w:r w:rsidR="00BA676B" w:rsidRPr="00C73899">
        <w:rPr>
          <w:rFonts w:ascii="Calibri" w:hAnsi="Calibri" w:cs="Calibri"/>
        </w:rPr>
        <w:t>ranslocation-</w:t>
      </w:r>
      <w:r w:rsidRPr="00C73899">
        <w:rPr>
          <w:rFonts w:ascii="Calibri" w:hAnsi="Calibri" w:cs="Calibri"/>
        </w:rPr>
        <w:t>2 5-</w:t>
      </w:r>
      <w:r w:rsidR="007A4EE1" w:rsidRPr="00C73899">
        <w:rPr>
          <w:rFonts w:ascii="Calibri" w:hAnsi="Calibri" w:cs="Calibri"/>
        </w:rPr>
        <w:t>M</w:t>
      </w:r>
      <w:r w:rsidRPr="00C73899">
        <w:rPr>
          <w:rFonts w:ascii="Calibri" w:hAnsi="Calibri" w:cs="Calibri"/>
        </w:rPr>
        <w:t xml:space="preserve">ethylcytosine </w:t>
      </w:r>
      <w:r w:rsidR="007A4EE1" w:rsidRPr="00C73899">
        <w:rPr>
          <w:rFonts w:ascii="Calibri" w:hAnsi="Calibri" w:cs="Calibri"/>
        </w:rPr>
        <w:t>D</w:t>
      </w:r>
      <w:r w:rsidRPr="00C73899">
        <w:rPr>
          <w:rFonts w:ascii="Calibri" w:hAnsi="Calibri" w:cs="Calibri"/>
        </w:rPr>
        <w:t>ioxygenase</w:t>
      </w:r>
    </w:p>
    <w:p w14:paraId="2057F317" w14:textId="3C0AAFF5" w:rsidR="0065686C" w:rsidRPr="00C73899" w:rsidRDefault="0065686C" w:rsidP="00C73899">
      <w:pPr>
        <w:pStyle w:val="ListParagraph"/>
        <w:ind w:left="0"/>
        <w:rPr>
          <w:rFonts w:ascii="Calibri" w:hAnsi="Calibri" w:cs="Calibri"/>
          <w:b/>
        </w:rPr>
      </w:pPr>
    </w:p>
    <w:p w14:paraId="010D1EC1" w14:textId="105C48D2" w:rsidR="0065686C" w:rsidRPr="00C73899" w:rsidRDefault="0065686C" w:rsidP="00C73899">
      <w:pPr>
        <w:pStyle w:val="ListParagraph"/>
        <w:ind w:left="0"/>
        <w:rPr>
          <w:rFonts w:ascii="Calibri" w:hAnsi="Calibri" w:cs="Calibri"/>
          <w:b/>
        </w:rPr>
      </w:pPr>
      <w:r w:rsidRPr="00C73899">
        <w:rPr>
          <w:rFonts w:ascii="Calibri" w:hAnsi="Calibri" w:cs="Calibri"/>
          <w:b/>
        </w:rPr>
        <w:t xml:space="preserve">AUTHORS AND AFFILIATION: </w:t>
      </w:r>
    </w:p>
    <w:p w14:paraId="04EBE4FF" w14:textId="0556224F" w:rsidR="00A37E7C" w:rsidRPr="00C73899" w:rsidRDefault="00A37E7C" w:rsidP="00C73899">
      <w:pPr>
        <w:pStyle w:val="ListParagraph"/>
        <w:ind w:left="0"/>
        <w:rPr>
          <w:rFonts w:ascii="Calibri" w:hAnsi="Calibri" w:cs="Calibri"/>
          <w:vertAlign w:val="superscript"/>
        </w:rPr>
      </w:pPr>
      <w:r w:rsidRPr="00C73899">
        <w:rPr>
          <w:rFonts w:ascii="Calibri" w:hAnsi="Calibri" w:cs="Calibri"/>
        </w:rPr>
        <w:t>Chayan Bhattacharya</w:t>
      </w:r>
      <w:r w:rsidR="0079227C" w:rsidRPr="00C73899">
        <w:rPr>
          <w:rFonts w:ascii="Calibri" w:hAnsi="Calibri" w:cs="Calibri"/>
        </w:rPr>
        <w:t>*</w:t>
      </w:r>
      <w:r w:rsidRPr="00C73899">
        <w:rPr>
          <w:rFonts w:ascii="Calibri" w:hAnsi="Calibri" w:cs="Calibri"/>
        </w:rPr>
        <w:t>, Aninda Sundar Dey</w:t>
      </w:r>
      <w:r w:rsidR="0079227C" w:rsidRPr="00C73899">
        <w:rPr>
          <w:rFonts w:ascii="Calibri" w:hAnsi="Calibri" w:cs="Calibri"/>
        </w:rPr>
        <w:t>*</w:t>
      </w:r>
      <w:r w:rsidRPr="00C73899">
        <w:rPr>
          <w:rFonts w:ascii="Calibri" w:hAnsi="Calibri" w:cs="Calibri"/>
        </w:rPr>
        <w:t>, Navid J. Ayon</w:t>
      </w:r>
      <w:r w:rsidR="0079227C" w:rsidRPr="00C73899">
        <w:rPr>
          <w:rFonts w:ascii="Calibri" w:hAnsi="Calibri" w:cs="Calibri"/>
        </w:rPr>
        <w:t>*</w:t>
      </w:r>
      <w:r w:rsidRPr="00C73899">
        <w:rPr>
          <w:rFonts w:ascii="Calibri" w:hAnsi="Calibri" w:cs="Calibri"/>
        </w:rPr>
        <w:t>, William G. Gutheil, and</w:t>
      </w:r>
      <w:r w:rsidRPr="00C73899">
        <w:rPr>
          <w:rFonts w:ascii="Calibri" w:hAnsi="Calibri" w:cs="Calibri"/>
          <w:vertAlign w:val="superscript"/>
        </w:rPr>
        <w:t xml:space="preserve"> </w:t>
      </w:r>
      <w:r w:rsidRPr="00C73899">
        <w:rPr>
          <w:rFonts w:ascii="Calibri" w:hAnsi="Calibri" w:cs="Calibri"/>
        </w:rPr>
        <w:t>Mridul Mukherji</w:t>
      </w:r>
    </w:p>
    <w:p w14:paraId="68BCCCDF" w14:textId="77777777" w:rsidR="00A37E7C" w:rsidRPr="00C73899" w:rsidRDefault="00A37E7C" w:rsidP="00C73899">
      <w:pPr>
        <w:pStyle w:val="ListParagraph"/>
        <w:ind w:left="0"/>
        <w:rPr>
          <w:rFonts w:ascii="Calibri" w:hAnsi="Calibri" w:cs="Calibri"/>
        </w:rPr>
      </w:pPr>
    </w:p>
    <w:p w14:paraId="2E0C76BB" w14:textId="3FA8736C" w:rsidR="00A37E7C" w:rsidRPr="00C73899" w:rsidRDefault="00A37E7C" w:rsidP="00C73899">
      <w:pPr>
        <w:pStyle w:val="ListParagraph"/>
        <w:ind w:left="0"/>
        <w:rPr>
          <w:rFonts w:ascii="Calibri" w:hAnsi="Calibri" w:cs="Calibri"/>
          <w:iCs/>
        </w:rPr>
      </w:pPr>
      <w:r w:rsidRPr="00C73899">
        <w:rPr>
          <w:rFonts w:ascii="Calibri" w:hAnsi="Calibri" w:cs="Calibri"/>
          <w:iCs/>
        </w:rPr>
        <w:t>Division of Pharmaceutical Sciences, School of Pharmacy, University of Missouri-Kansas City, Kansas City, MO</w:t>
      </w:r>
    </w:p>
    <w:p w14:paraId="2F33B71B" w14:textId="77777777" w:rsidR="00A37E7C" w:rsidRPr="00C73899" w:rsidRDefault="00A37E7C" w:rsidP="00C73899">
      <w:pPr>
        <w:pStyle w:val="ListParagraph"/>
        <w:ind w:left="0"/>
        <w:rPr>
          <w:rFonts w:ascii="Calibri" w:hAnsi="Calibri" w:cs="Calibri"/>
        </w:rPr>
      </w:pPr>
    </w:p>
    <w:p w14:paraId="6E04521C" w14:textId="10454353" w:rsidR="00A37E7C" w:rsidRPr="00C73899" w:rsidRDefault="0079227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*</w:t>
      </w:r>
      <w:r w:rsidR="00F141A7" w:rsidRPr="00C73899">
        <w:rPr>
          <w:rFonts w:ascii="Calibri" w:hAnsi="Calibri" w:cs="Calibri"/>
        </w:rPr>
        <w:t>These authors contributed equally</w:t>
      </w:r>
    </w:p>
    <w:p w14:paraId="06A65F26" w14:textId="77777777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</w:p>
    <w:p w14:paraId="3E704155" w14:textId="0428522E" w:rsidR="0065686C" w:rsidRPr="00C73899" w:rsidRDefault="00BE5863" w:rsidP="00C73899">
      <w:pPr>
        <w:pStyle w:val="ListParagraph"/>
        <w:ind w:left="0"/>
        <w:rPr>
          <w:rFonts w:ascii="Calibri" w:hAnsi="Calibri" w:cs="Calibri"/>
          <w:b/>
        </w:rPr>
      </w:pPr>
      <w:r w:rsidRPr="00C73899">
        <w:rPr>
          <w:rFonts w:ascii="Calibri" w:hAnsi="Calibri" w:cs="Calibri"/>
          <w:b/>
        </w:rPr>
        <w:t>Email Addresses of Co-Authors:</w:t>
      </w:r>
    </w:p>
    <w:p w14:paraId="1CA4436C" w14:textId="5E334B8A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Chayan Bhattacharya</w:t>
      </w:r>
      <w:r w:rsidRPr="00C73899">
        <w:rPr>
          <w:rFonts w:ascii="Calibri" w:hAnsi="Calibri" w:cs="Calibri"/>
        </w:rPr>
        <w:tab/>
      </w:r>
      <w:r w:rsidRPr="00C73899">
        <w:rPr>
          <w:rFonts w:ascii="Calibri" w:hAnsi="Calibri" w:cs="Calibri"/>
        </w:rPr>
        <w:tab/>
        <w:t>(</w:t>
      </w:r>
      <w:r w:rsidR="0043497C" w:rsidRPr="00C73899">
        <w:rPr>
          <w:rFonts w:ascii="Calibri" w:hAnsi="Calibri" w:cs="Calibri"/>
        </w:rPr>
        <w:t>cbg66@mail.umkc.edu)</w:t>
      </w:r>
    </w:p>
    <w:p w14:paraId="50A4FBC5" w14:textId="7AEC69E1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Aninda Sundar Dey</w:t>
      </w:r>
      <w:r w:rsidRPr="00C73899">
        <w:rPr>
          <w:rFonts w:ascii="Calibri" w:hAnsi="Calibri" w:cs="Calibri"/>
        </w:rPr>
        <w:tab/>
      </w:r>
      <w:r w:rsidRPr="00C73899">
        <w:rPr>
          <w:rFonts w:ascii="Calibri" w:hAnsi="Calibri" w:cs="Calibri"/>
        </w:rPr>
        <w:tab/>
        <w:t>(</w:t>
      </w:r>
      <w:r w:rsidR="0043497C" w:rsidRPr="00C73899">
        <w:rPr>
          <w:rFonts w:ascii="Calibri" w:hAnsi="Calibri" w:cs="Calibri"/>
        </w:rPr>
        <w:t>asdmr9@mail.umkc.edu)</w:t>
      </w:r>
    </w:p>
    <w:p w14:paraId="3AAFB34D" w14:textId="3DDB1319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Navid J. Ayon</w:t>
      </w:r>
      <w:r w:rsidRPr="00C73899">
        <w:rPr>
          <w:rFonts w:ascii="Calibri" w:hAnsi="Calibri" w:cs="Calibri"/>
        </w:rPr>
        <w:tab/>
      </w:r>
      <w:r w:rsidRPr="00C73899">
        <w:rPr>
          <w:rFonts w:ascii="Calibri" w:hAnsi="Calibri" w:cs="Calibri"/>
        </w:rPr>
        <w:tab/>
      </w:r>
      <w:r w:rsidRPr="00C73899">
        <w:rPr>
          <w:rFonts w:ascii="Calibri" w:hAnsi="Calibri" w:cs="Calibri"/>
        </w:rPr>
        <w:tab/>
        <w:t>(</w:t>
      </w:r>
      <w:r w:rsidR="0043497C" w:rsidRPr="00C73899">
        <w:rPr>
          <w:rFonts w:ascii="Calibri" w:hAnsi="Calibri" w:cs="Calibri"/>
        </w:rPr>
        <w:t>nazpd@mail.umkc.edu)</w:t>
      </w:r>
    </w:p>
    <w:p w14:paraId="4A268CD7" w14:textId="371CF1A7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 xml:space="preserve">William G. Gutheil </w:t>
      </w:r>
      <w:r w:rsidRPr="00C73899">
        <w:rPr>
          <w:rFonts w:ascii="Calibri" w:hAnsi="Calibri" w:cs="Calibri"/>
        </w:rPr>
        <w:tab/>
      </w:r>
      <w:r w:rsidRPr="00C73899">
        <w:rPr>
          <w:rFonts w:ascii="Calibri" w:hAnsi="Calibri" w:cs="Calibri"/>
        </w:rPr>
        <w:tab/>
        <w:t>(</w:t>
      </w:r>
      <w:r w:rsidR="0043497C" w:rsidRPr="00C73899">
        <w:rPr>
          <w:rFonts w:ascii="Calibri" w:hAnsi="Calibri" w:cs="Calibri"/>
        </w:rPr>
        <w:t>gutheilw@umkc.edu)</w:t>
      </w:r>
    </w:p>
    <w:p w14:paraId="047C0BA4" w14:textId="77777777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</w:p>
    <w:p w14:paraId="7AD9D095" w14:textId="567EA0AF" w:rsidR="0065686C" w:rsidRPr="00C73899" w:rsidRDefault="00BE5863" w:rsidP="00C73899">
      <w:pPr>
        <w:pStyle w:val="ListParagraph"/>
        <w:ind w:left="0"/>
        <w:rPr>
          <w:rFonts w:ascii="Calibri" w:hAnsi="Calibri" w:cs="Calibri"/>
          <w:b/>
        </w:rPr>
      </w:pPr>
      <w:r w:rsidRPr="00C73899">
        <w:rPr>
          <w:rFonts w:ascii="Calibri" w:hAnsi="Calibri" w:cs="Calibri"/>
          <w:b/>
        </w:rPr>
        <w:t>Correspondence to:</w:t>
      </w:r>
    </w:p>
    <w:p w14:paraId="58C20781" w14:textId="78B10ADB" w:rsidR="00A37E7C" w:rsidRPr="00C73899" w:rsidRDefault="0079227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 xml:space="preserve">Mridul Mukherji </w:t>
      </w:r>
      <w:r w:rsidR="0065686C" w:rsidRPr="00C73899">
        <w:rPr>
          <w:rFonts w:ascii="Calibri" w:hAnsi="Calibri" w:cs="Calibri"/>
        </w:rPr>
        <w:tab/>
      </w:r>
      <w:r w:rsidR="0065686C" w:rsidRPr="00C73899">
        <w:rPr>
          <w:rFonts w:ascii="Calibri" w:hAnsi="Calibri" w:cs="Calibri"/>
        </w:rPr>
        <w:tab/>
        <w:t>(mukherjim@umkc.edu)</w:t>
      </w:r>
    </w:p>
    <w:p w14:paraId="5BC5B850" w14:textId="7B1320C3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</w:p>
    <w:p w14:paraId="19A40199" w14:textId="77777777" w:rsidR="0065686C" w:rsidRPr="00C73899" w:rsidRDefault="0065686C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KEYWORDS</w:t>
      </w:r>
    </w:p>
    <w:p w14:paraId="43DDF8AA" w14:textId="6C9B3917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Ten-Eleven Translocation, Demethylase, Leukemia, Dioxygenase, LC-MS/MS, Epigenetics, Transcription Regulation</w:t>
      </w:r>
    </w:p>
    <w:p w14:paraId="19EA15BA" w14:textId="5041732C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</w:p>
    <w:p w14:paraId="2FC1B335" w14:textId="77777777" w:rsidR="0065686C" w:rsidRPr="00C73899" w:rsidRDefault="0065686C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SUMMARY</w:t>
      </w:r>
    </w:p>
    <w:p w14:paraId="3504C5E1" w14:textId="28A9C140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sz w:val="24"/>
          <w:szCs w:val="24"/>
        </w:rPr>
        <w:t>Here</w:t>
      </w:r>
      <w:r w:rsidR="009F26FA" w:rsidRPr="00C73899">
        <w:rPr>
          <w:rFonts w:cs="Calibri"/>
          <w:sz w:val="24"/>
          <w:szCs w:val="24"/>
        </w:rPr>
        <w:t>,</w:t>
      </w:r>
      <w:r w:rsidRPr="00C73899">
        <w:rPr>
          <w:rFonts w:cs="Calibri"/>
          <w:sz w:val="24"/>
          <w:szCs w:val="24"/>
        </w:rPr>
        <w:t xml:space="preserve"> we present a protocol for an efficient single step purification of the active untagged human </w:t>
      </w:r>
      <w:r w:rsidR="00BA676B" w:rsidRPr="00C73899">
        <w:rPr>
          <w:rFonts w:cs="Calibri"/>
          <w:sz w:val="24"/>
          <w:szCs w:val="24"/>
        </w:rPr>
        <w:t>ten-eleven translocation-2</w:t>
      </w:r>
      <w:r w:rsidR="00B064BC" w:rsidRPr="00C73899">
        <w:rPr>
          <w:rFonts w:cs="Calibri"/>
          <w:sz w:val="24"/>
          <w:szCs w:val="24"/>
        </w:rPr>
        <w:t xml:space="preserve"> (</w:t>
      </w:r>
      <w:r w:rsidR="00303B02" w:rsidRPr="00C73899">
        <w:rPr>
          <w:rFonts w:cs="Calibri"/>
          <w:sz w:val="24"/>
          <w:szCs w:val="24"/>
        </w:rPr>
        <w:t>TET2)</w:t>
      </w:r>
      <w:r w:rsidR="00BA676B" w:rsidRPr="00C73899">
        <w:rPr>
          <w:rFonts w:cs="Calibri"/>
          <w:sz w:val="24"/>
          <w:szCs w:val="24"/>
        </w:rPr>
        <w:t xml:space="preserve"> </w:t>
      </w:r>
      <w:r w:rsidR="006F4EB4" w:rsidRPr="00C73899">
        <w:rPr>
          <w:rFonts w:cs="Calibri"/>
          <w:sz w:val="24"/>
          <w:szCs w:val="24"/>
        </w:rPr>
        <w:t>5-</w:t>
      </w:r>
      <w:r w:rsidR="00BA676B" w:rsidRPr="00C73899">
        <w:rPr>
          <w:rFonts w:cs="Calibri"/>
          <w:sz w:val="24"/>
          <w:szCs w:val="24"/>
        </w:rPr>
        <w:t>methylcytosine dioxygenase</w:t>
      </w:r>
      <w:r w:rsidR="00B064BC" w:rsidRPr="00C73899">
        <w:rPr>
          <w:rFonts w:cs="Calibri"/>
          <w:sz w:val="24"/>
          <w:szCs w:val="24"/>
        </w:rPr>
        <w:t xml:space="preserve"> </w:t>
      </w:r>
      <w:r w:rsidRPr="00C73899">
        <w:rPr>
          <w:rFonts w:cs="Calibri"/>
          <w:sz w:val="24"/>
          <w:szCs w:val="24"/>
        </w:rPr>
        <w:t xml:space="preserve">using ion-exchange chromatography and its assay using </w:t>
      </w:r>
      <w:r w:rsidR="009F26FA" w:rsidRPr="00C73899">
        <w:rPr>
          <w:rFonts w:cs="Calibri"/>
          <w:sz w:val="24"/>
          <w:szCs w:val="24"/>
        </w:rPr>
        <w:t xml:space="preserve">a </w:t>
      </w:r>
      <w:r w:rsidR="0043497C" w:rsidRPr="00C73899">
        <w:rPr>
          <w:rFonts w:cs="Calibri"/>
          <w:sz w:val="24"/>
          <w:szCs w:val="24"/>
        </w:rPr>
        <w:t>liquid chromatography-</w:t>
      </w:r>
      <w:r w:rsidR="00CE54B6" w:rsidRPr="00C73899">
        <w:rPr>
          <w:rFonts w:cs="Calibri"/>
          <w:sz w:val="24"/>
          <w:szCs w:val="24"/>
        </w:rPr>
        <w:t xml:space="preserve">tandem </w:t>
      </w:r>
      <w:r w:rsidR="0043497C" w:rsidRPr="00C73899">
        <w:rPr>
          <w:rFonts w:cs="Calibri"/>
          <w:sz w:val="24"/>
          <w:szCs w:val="24"/>
        </w:rPr>
        <w:t>mass spectrometry</w:t>
      </w:r>
      <w:r w:rsidR="006431CF" w:rsidRPr="00C73899">
        <w:rPr>
          <w:rFonts w:cs="Calibri"/>
          <w:sz w:val="24"/>
          <w:szCs w:val="24"/>
        </w:rPr>
        <w:t xml:space="preserve"> </w:t>
      </w:r>
      <w:r w:rsidR="0043497C" w:rsidRPr="00C73899">
        <w:rPr>
          <w:rFonts w:cs="Calibri"/>
          <w:sz w:val="24"/>
          <w:szCs w:val="24"/>
        </w:rPr>
        <w:t>(</w:t>
      </w:r>
      <w:r w:rsidRPr="00C73899">
        <w:rPr>
          <w:rFonts w:cs="Calibri"/>
          <w:sz w:val="24"/>
          <w:szCs w:val="24"/>
        </w:rPr>
        <w:t>LC-MS/MS</w:t>
      </w:r>
      <w:r w:rsidR="0043497C" w:rsidRPr="00C73899">
        <w:rPr>
          <w:rFonts w:cs="Calibri"/>
          <w:sz w:val="24"/>
          <w:szCs w:val="24"/>
        </w:rPr>
        <w:t>)</w:t>
      </w:r>
      <w:r w:rsidRPr="00C73899">
        <w:rPr>
          <w:rFonts w:cs="Calibri"/>
          <w:sz w:val="24"/>
          <w:szCs w:val="24"/>
        </w:rPr>
        <w:t>-based approach.</w:t>
      </w:r>
    </w:p>
    <w:p w14:paraId="79EC3D3E" w14:textId="77777777" w:rsidR="0065686C" w:rsidRPr="00C73899" w:rsidRDefault="0065686C" w:rsidP="00C73899">
      <w:pPr>
        <w:pStyle w:val="ListParagraph"/>
        <w:ind w:left="0"/>
        <w:rPr>
          <w:rFonts w:ascii="Calibri" w:hAnsi="Calibri" w:cs="Calibri"/>
        </w:rPr>
      </w:pPr>
    </w:p>
    <w:p w14:paraId="67B8A2D5" w14:textId="02F36FDD" w:rsidR="00A37E7C" w:rsidRPr="00C73899" w:rsidRDefault="00AF035D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  <w:b/>
        </w:rPr>
        <w:t>ABSTRACT</w:t>
      </w:r>
    </w:p>
    <w:p w14:paraId="314BBA7E" w14:textId="032C3085" w:rsidR="00A37E7C" w:rsidRPr="00C73899" w:rsidRDefault="003F2668" w:rsidP="00C73899">
      <w:pPr>
        <w:pStyle w:val="ListParagraph"/>
        <w:ind w:left="0"/>
        <w:rPr>
          <w:rFonts w:ascii="Calibri" w:hAnsi="Calibri" w:cs="Calibri"/>
        </w:rPr>
      </w:pPr>
      <w:r w:rsidRPr="00C73899">
        <w:rPr>
          <w:rFonts w:ascii="Calibri" w:hAnsi="Calibri" w:cs="Calibri"/>
        </w:rPr>
        <w:t xml:space="preserve">The </w:t>
      </w:r>
      <w:r w:rsidR="00022C25" w:rsidRPr="00C73899">
        <w:rPr>
          <w:rFonts w:ascii="Calibri" w:hAnsi="Calibri" w:cs="Calibri"/>
        </w:rPr>
        <w:t>epigenetic transcription</w:t>
      </w:r>
      <w:r w:rsidRPr="00C73899">
        <w:rPr>
          <w:rFonts w:ascii="Calibri" w:hAnsi="Calibri" w:cs="Calibri"/>
        </w:rPr>
        <w:t xml:space="preserve"> regulation mediated by 5-methylcytosine</w:t>
      </w:r>
      <w:r w:rsidRPr="00C73899" w:rsidDel="00D30E00">
        <w:rPr>
          <w:rFonts w:ascii="Calibri" w:hAnsi="Calibri" w:cs="Calibri"/>
        </w:rPr>
        <w:t xml:space="preserve"> </w:t>
      </w:r>
      <w:r w:rsidRPr="00C73899">
        <w:rPr>
          <w:rFonts w:ascii="Calibri" w:hAnsi="Calibri" w:cs="Calibri"/>
        </w:rPr>
        <w:t>(5mC) has played</w:t>
      </w:r>
      <w:r w:rsidR="00C30F96" w:rsidRPr="00C73899">
        <w:rPr>
          <w:rFonts w:ascii="Calibri" w:hAnsi="Calibri" w:cs="Calibri"/>
        </w:rPr>
        <w:t xml:space="preserve"> a</w:t>
      </w:r>
      <w:r w:rsidRPr="00C73899">
        <w:rPr>
          <w:rFonts w:ascii="Calibri" w:hAnsi="Calibri" w:cs="Calibri"/>
        </w:rPr>
        <w:t xml:space="preserve"> critical role in eukaryotic development. </w:t>
      </w:r>
      <w:r w:rsidR="00A37E7C" w:rsidRPr="00C73899">
        <w:rPr>
          <w:rFonts w:ascii="Calibri" w:hAnsi="Calibri" w:cs="Calibri"/>
        </w:rPr>
        <w:t xml:space="preserve">Demethylation of </w:t>
      </w:r>
      <w:r w:rsidR="0019571E" w:rsidRPr="00C73899">
        <w:rPr>
          <w:rFonts w:ascii="Calibri" w:hAnsi="Calibri" w:cs="Calibri"/>
        </w:rPr>
        <w:t>these epigenetic marks</w:t>
      </w:r>
      <w:r w:rsidR="00A37E7C" w:rsidRPr="00C73899">
        <w:rPr>
          <w:rFonts w:ascii="Calibri" w:hAnsi="Calibri" w:cs="Calibri"/>
        </w:rPr>
        <w:t xml:space="preserve"> is accomplished by </w:t>
      </w:r>
      <w:r w:rsidR="00113F5F" w:rsidRPr="00C73899">
        <w:rPr>
          <w:rFonts w:ascii="Calibri" w:hAnsi="Calibri" w:cs="Calibri"/>
        </w:rPr>
        <w:t xml:space="preserve">sequential </w:t>
      </w:r>
      <w:r w:rsidR="00A37E7C" w:rsidRPr="00C73899">
        <w:rPr>
          <w:rFonts w:ascii="Calibri" w:hAnsi="Calibri" w:cs="Calibri"/>
        </w:rPr>
        <w:t xml:space="preserve">oxidation by </w:t>
      </w:r>
      <w:r w:rsidR="00331A3F" w:rsidRPr="00C73899">
        <w:rPr>
          <w:rFonts w:ascii="Calibri" w:hAnsi="Calibri" w:cs="Calibri"/>
        </w:rPr>
        <w:t>ten-eleven translocation</w:t>
      </w:r>
      <w:r w:rsidR="00A37E7C" w:rsidRPr="00C73899">
        <w:rPr>
          <w:rFonts w:ascii="Calibri" w:hAnsi="Calibri" w:cs="Calibri"/>
        </w:rPr>
        <w:t xml:space="preserve"> dioxygenases</w:t>
      </w:r>
      <w:r w:rsidR="00022C25" w:rsidRPr="00C73899">
        <w:rPr>
          <w:rFonts w:ascii="Calibri" w:hAnsi="Calibri" w:cs="Calibri"/>
        </w:rPr>
        <w:t xml:space="preserve"> (TET1-3)</w:t>
      </w:r>
      <w:r w:rsidR="00A37E7C" w:rsidRPr="00C73899">
        <w:rPr>
          <w:rFonts w:ascii="Calibri" w:hAnsi="Calibri" w:cs="Calibri"/>
        </w:rPr>
        <w:t>, followed by</w:t>
      </w:r>
      <w:r w:rsidR="00683E68" w:rsidRPr="00C73899">
        <w:rPr>
          <w:rFonts w:ascii="Calibri" w:hAnsi="Calibri" w:cs="Calibri"/>
        </w:rPr>
        <w:t xml:space="preserve"> the</w:t>
      </w:r>
      <w:r w:rsidR="00113F5F" w:rsidRPr="00C73899">
        <w:rPr>
          <w:rFonts w:ascii="Calibri" w:hAnsi="Calibri" w:cs="Calibri"/>
        </w:rPr>
        <w:t xml:space="preserve"> thymine-DNA glycosylase</w:t>
      </w:r>
      <w:r w:rsidR="00A37E7C" w:rsidRPr="00C73899">
        <w:rPr>
          <w:rFonts w:ascii="Calibri" w:hAnsi="Calibri" w:cs="Calibri"/>
        </w:rPr>
        <w:t xml:space="preserve">-dependent base excision repair. </w:t>
      </w:r>
      <w:r w:rsidR="006A1231" w:rsidRPr="00C73899">
        <w:rPr>
          <w:rFonts w:ascii="Calibri" w:hAnsi="Calibri" w:cs="Calibri"/>
        </w:rPr>
        <w:t xml:space="preserve">Inactivation of </w:t>
      </w:r>
      <w:r w:rsidR="00056F9B" w:rsidRPr="00C73899">
        <w:rPr>
          <w:rFonts w:ascii="Calibri" w:hAnsi="Calibri" w:cs="Calibri"/>
        </w:rPr>
        <w:t xml:space="preserve">the </w:t>
      </w:r>
      <w:r w:rsidR="00A37E7C" w:rsidRPr="00C73899">
        <w:rPr>
          <w:rFonts w:ascii="Calibri" w:hAnsi="Calibri" w:cs="Calibri"/>
        </w:rPr>
        <w:t xml:space="preserve">TET2 gene </w:t>
      </w:r>
      <w:r w:rsidR="006A1231" w:rsidRPr="00C73899">
        <w:rPr>
          <w:rFonts w:ascii="Calibri" w:hAnsi="Calibri" w:cs="Calibri"/>
        </w:rPr>
        <w:t xml:space="preserve">due to genetic mutations or by other epigenetic mechanisms </w:t>
      </w:r>
      <w:r w:rsidR="00056F9B" w:rsidRPr="00C73899">
        <w:rPr>
          <w:rFonts w:ascii="Calibri" w:hAnsi="Calibri" w:cs="Calibri"/>
        </w:rPr>
        <w:t xml:space="preserve">is </w:t>
      </w:r>
      <w:r w:rsidR="00A37E7C" w:rsidRPr="00C73899">
        <w:rPr>
          <w:rFonts w:ascii="Calibri" w:hAnsi="Calibri" w:cs="Calibri"/>
        </w:rPr>
        <w:t xml:space="preserve">associated with </w:t>
      </w:r>
      <w:r w:rsidR="00683E68" w:rsidRPr="00C73899">
        <w:rPr>
          <w:rFonts w:ascii="Calibri" w:hAnsi="Calibri" w:cs="Calibri"/>
        </w:rPr>
        <w:t xml:space="preserve">a </w:t>
      </w:r>
      <w:r w:rsidR="00A37E7C" w:rsidRPr="00C73899">
        <w:rPr>
          <w:rFonts w:ascii="Calibri" w:hAnsi="Calibri" w:cs="Calibri"/>
        </w:rPr>
        <w:t xml:space="preserve">poor prognosis in patients with diverse cancers, especially </w:t>
      </w:r>
      <w:r w:rsidR="0021380A" w:rsidRPr="00C73899">
        <w:rPr>
          <w:rFonts w:ascii="Calibri" w:hAnsi="Calibri" w:cs="Calibri"/>
        </w:rPr>
        <w:t>hematopoietic malignancies</w:t>
      </w:r>
      <w:r w:rsidR="00A37E7C" w:rsidRPr="00C73899">
        <w:rPr>
          <w:rFonts w:ascii="Calibri" w:hAnsi="Calibri" w:cs="Calibri"/>
        </w:rPr>
        <w:t xml:space="preserve">. Here, we describe an efficient single step purification of enzymatically active untagged human TET2 dioxygenase using cation exchange chromatography. We further </w:t>
      </w:r>
      <w:r w:rsidR="00056F9B" w:rsidRPr="00C73899">
        <w:rPr>
          <w:rFonts w:ascii="Calibri" w:hAnsi="Calibri" w:cs="Calibri"/>
        </w:rPr>
        <w:t xml:space="preserve">provide </w:t>
      </w:r>
      <w:r w:rsidR="00A37E7C" w:rsidRPr="00C73899">
        <w:rPr>
          <w:rFonts w:ascii="Calibri" w:hAnsi="Calibri" w:cs="Calibri"/>
        </w:rPr>
        <w:t xml:space="preserve">a </w:t>
      </w:r>
      <w:r w:rsidR="0078045C" w:rsidRPr="00C73899">
        <w:rPr>
          <w:rFonts w:ascii="Calibri" w:hAnsi="Calibri" w:cs="Calibri"/>
        </w:rPr>
        <w:t>liquid chromatography-tandem mass spectrometry (LC-MS/MS)</w:t>
      </w:r>
      <w:r w:rsidR="00A37E7C" w:rsidRPr="00C73899">
        <w:rPr>
          <w:rFonts w:ascii="Calibri" w:hAnsi="Calibri" w:cs="Calibri"/>
        </w:rPr>
        <w:t xml:space="preserve"> approach that can separate and quantify the four normal DNA bases (A, T, G, and C), as well as the four modified cytosine bases </w:t>
      </w:r>
      <w:r w:rsidR="00A37E7C" w:rsidRPr="00C73899">
        <w:rPr>
          <w:rFonts w:ascii="Calibri" w:hAnsi="Calibri" w:cs="Calibri"/>
        </w:rPr>
        <w:lastRenderedPageBreak/>
        <w:t>(5-methyl, 5-hydroxymethyl, 5-formyl, and 5</w:t>
      </w:r>
      <w:r w:rsidR="00B11388" w:rsidRPr="00C73899">
        <w:rPr>
          <w:rFonts w:ascii="Calibri" w:hAnsi="Calibri" w:cs="Calibri"/>
        </w:rPr>
        <w:t xml:space="preserve">-carboxyl). </w:t>
      </w:r>
      <w:r w:rsidR="00056F9B" w:rsidRPr="00C73899">
        <w:rPr>
          <w:rFonts w:ascii="Calibri" w:hAnsi="Calibri" w:cs="Calibri"/>
        </w:rPr>
        <w:t>This assay</w:t>
      </w:r>
      <w:r w:rsidR="00B11388" w:rsidRPr="00C73899">
        <w:rPr>
          <w:rFonts w:ascii="Calibri" w:hAnsi="Calibri" w:cs="Calibri"/>
        </w:rPr>
        <w:t xml:space="preserve"> </w:t>
      </w:r>
      <w:r w:rsidR="00A37E7C" w:rsidRPr="00C73899">
        <w:rPr>
          <w:rFonts w:ascii="Calibri" w:hAnsi="Calibri" w:cs="Calibri"/>
        </w:rPr>
        <w:t xml:space="preserve">can be used to </w:t>
      </w:r>
      <w:r w:rsidR="007738A0" w:rsidRPr="00C73899">
        <w:rPr>
          <w:rFonts w:ascii="Calibri" w:hAnsi="Calibri" w:cs="Calibri"/>
        </w:rPr>
        <w:t>evaluate</w:t>
      </w:r>
      <w:r w:rsidR="00A37E7C" w:rsidRPr="00C73899">
        <w:rPr>
          <w:rFonts w:ascii="Calibri" w:hAnsi="Calibri" w:cs="Calibri"/>
        </w:rPr>
        <w:t xml:space="preserve"> the activity of wild type and mutant TET2 dioxygenases.</w:t>
      </w:r>
    </w:p>
    <w:p w14:paraId="6FC87BBC" w14:textId="15A4D51A" w:rsidR="00BE3609" w:rsidRPr="00C73899" w:rsidRDefault="00BE3609" w:rsidP="00C73899">
      <w:pPr>
        <w:pStyle w:val="ListParagraph"/>
        <w:ind w:left="0"/>
        <w:rPr>
          <w:rFonts w:ascii="Calibri" w:hAnsi="Calibri" w:cs="Calibri"/>
        </w:rPr>
      </w:pPr>
    </w:p>
    <w:p w14:paraId="45462EF8" w14:textId="539A37DE" w:rsidR="00027F5D" w:rsidRPr="00C73899" w:rsidRDefault="00AF035D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INTRODUCTION</w:t>
      </w:r>
    </w:p>
    <w:p w14:paraId="319C1216" w14:textId="4E19340F" w:rsidR="00762B02" w:rsidRPr="00C73899" w:rsidRDefault="00762B02" w:rsidP="00C73899">
      <w:pPr>
        <w:spacing w:after="0" w:line="240" w:lineRule="auto"/>
        <w:rPr>
          <w:rFonts w:cs="Calibri"/>
          <w:color w:val="000000"/>
          <w:sz w:val="24"/>
          <w:szCs w:val="24"/>
        </w:rPr>
      </w:pPr>
      <w:r w:rsidRPr="00C73899">
        <w:rPr>
          <w:rFonts w:cs="Calibri"/>
          <w:sz w:val="24"/>
          <w:szCs w:val="24"/>
        </w:rPr>
        <w:t xml:space="preserve">The C5 position of cytosine bases within CpG dinucleotides is the predominant methylation site </w:t>
      </w:r>
      <w:r w:rsidR="001B5006" w:rsidRPr="00C73899">
        <w:rPr>
          <w:rFonts w:cs="Calibri"/>
          <w:sz w:val="24"/>
          <w:szCs w:val="24"/>
        </w:rPr>
        <w:t>(</w:t>
      </w:r>
      <w:r w:rsidR="0040376A" w:rsidRPr="00C73899">
        <w:rPr>
          <w:rFonts w:cs="Calibri"/>
          <w:sz w:val="24"/>
          <w:szCs w:val="24"/>
        </w:rPr>
        <w:t>5</w:t>
      </w:r>
      <w:r w:rsidR="001B5006" w:rsidRPr="00C73899">
        <w:rPr>
          <w:rFonts w:cs="Calibri"/>
          <w:sz w:val="24"/>
          <w:szCs w:val="24"/>
        </w:rPr>
        <w:t xml:space="preserve">mCpG) </w:t>
      </w:r>
      <w:r w:rsidRPr="00C73899">
        <w:rPr>
          <w:rFonts w:cs="Calibri"/>
          <w:sz w:val="24"/>
          <w:szCs w:val="24"/>
        </w:rPr>
        <w:t>in mammalian genomes</w:t>
      </w:r>
      <w:hyperlink w:anchor="_ENREF_1" w:tooltip="Suzuki, 2008 #2455" w:history="1">
        <w:r w:rsidR="008D1DED" w:rsidRPr="00C73899">
          <w:rPr>
            <w:rFonts w:cs="Calibri"/>
            <w:sz w:val="24"/>
            <w:szCs w:val="24"/>
          </w:rPr>
          <w:fldChar w:fldCharType="begin"/>
        </w:r>
        <w:r w:rsidR="008D1DED" w:rsidRPr="00C73899">
          <w:rPr>
            <w:rFonts w:cs="Calibri"/>
            <w:sz w:val="24"/>
            <w:szCs w:val="24"/>
          </w:rPr>
          <w:instrText xml:space="preserve"> ADDIN EN.CITE &lt;EndNote&gt;&lt;Cite&gt;&lt;Author&gt;Suzuki&lt;/Author&gt;&lt;Year&gt;2008&lt;/Year&gt;&lt;RecNum&gt;2455&lt;/RecNum&gt;&lt;DisplayText&gt;&lt;style face="superscript"&gt;1&lt;/style&gt;&lt;/DisplayText&gt;&lt;record&gt;&lt;rec-number&gt;2455&lt;/rec-number&gt;&lt;foreign-keys&gt;&lt;key app="EN" db-id="prrddp9rbtwpsveswx9x9d95pvadsxvd5t0t" timestamp="1509645420"&gt;2455&lt;/key&gt;&lt;/foreign-keys&gt;&lt;ref-type name="Journal Article"&gt;17&lt;/ref-type&gt;&lt;contributors&gt;&lt;authors&gt;&lt;author&gt;Suzuki, M. M.&lt;/author&gt;&lt;author&gt;Bird, A.&lt;/author&gt;&lt;/authors&gt;&lt;/contributors&gt;&lt;auth-address&gt;The Wellcome Trust Centre for Cell Biology, The University of Edinburgh, Michael Swann Building, The King&amp;apos;s Buildings, Edinburgh EH9 3JR, UK. a.bird@ed.ac.uk&lt;/auth-address&gt;&lt;titles&gt;&lt;title&gt;DNA methylation landscapes: provocative insights from epigenomic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465-76&lt;/pages&gt;&lt;volume&gt;9&lt;/volume&gt;&lt;number&gt;6&lt;/number&gt;&lt;keywords&gt;&lt;keyword&gt;Animals&lt;/keyword&gt;&lt;keyword&gt;*DNA Methylation&lt;/keyword&gt;&lt;keyword&gt;*Epigenesis, Genetic&lt;/keyword&gt;&lt;keyword&gt;*Genome&lt;/keyword&gt;&lt;keyword&gt;Genomics/*methods&lt;/keyword&gt;&lt;keyword&gt;Humans&lt;/keyword&gt;&lt;keyword&gt;Transcription, Genetic&lt;/keyword&gt;&lt;/keywords&gt;&lt;dates&gt;&lt;year&gt;2008&lt;/year&gt;&lt;pub-dates&gt;&lt;date&gt;Jun&lt;/date&gt;&lt;/pub-dates&gt;&lt;/dates&gt;&lt;isbn&gt;1471-0064 (Electronic)&amp;#xD;1471-0056 (Linking)&lt;/isbn&gt;&lt;accession-num&gt;18463664&lt;/accession-num&gt;&lt;urls&gt;&lt;related-urls&gt;&lt;url&gt;http://www.ncbi.nlm.nih.gov/pubmed/18463664&lt;/url&gt;&lt;/related-urls&gt;&lt;/urls&gt;&lt;electronic-resource-num&gt;10.1038/nrg2341&lt;/electronic-resource-num&gt;&lt;/record&gt;&lt;/Cite&gt;&lt;/EndNote&gt;</w:instrText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1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Pr="00C73899">
        <w:rPr>
          <w:rFonts w:cs="Calibri"/>
          <w:sz w:val="24"/>
          <w:szCs w:val="24"/>
        </w:rPr>
        <w:t xml:space="preserve">. </w:t>
      </w:r>
      <w:r w:rsidR="00654029" w:rsidRPr="00C73899">
        <w:rPr>
          <w:rFonts w:cs="Calibri"/>
          <w:sz w:val="24"/>
          <w:szCs w:val="24"/>
        </w:rPr>
        <w:t>In addition, a</w:t>
      </w:r>
      <w:r w:rsidRPr="00C73899">
        <w:rPr>
          <w:rFonts w:cs="Calibri"/>
          <w:sz w:val="24"/>
          <w:szCs w:val="24"/>
        </w:rPr>
        <w:t xml:space="preserve"> number of recent studies have uncovered extensive C5 cytosine methylation (5mC) in non-C</w:t>
      </w:r>
      <w:r w:rsidR="004670C0" w:rsidRPr="00C73899">
        <w:rPr>
          <w:rFonts w:cs="Calibri"/>
          <w:sz w:val="24"/>
          <w:szCs w:val="24"/>
        </w:rPr>
        <w:t>p</w:t>
      </w:r>
      <w:r w:rsidRPr="00C73899">
        <w:rPr>
          <w:rFonts w:cs="Calibri"/>
          <w:sz w:val="24"/>
          <w:szCs w:val="24"/>
        </w:rPr>
        <w:t>G sites (</w:t>
      </w:r>
      <w:r w:rsidR="0040376A" w:rsidRPr="00C73899">
        <w:rPr>
          <w:rFonts w:cs="Calibri"/>
          <w:sz w:val="24"/>
          <w:szCs w:val="24"/>
        </w:rPr>
        <w:t>5</w:t>
      </w:r>
      <w:r w:rsidRPr="00C73899">
        <w:rPr>
          <w:rFonts w:cs="Calibri"/>
          <w:sz w:val="24"/>
          <w:szCs w:val="24"/>
        </w:rPr>
        <w:t>mC</w:t>
      </w:r>
      <w:r w:rsidR="001F4509" w:rsidRPr="00C73899">
        <w:rPr>
          <w:rFonts w:cs="Calibri"/>
          <w:sz w:val="24"/>
          <w:szCs w:val="24"/>
        </w:rPr>
        <w:t>p</w:t>
      </w:r>
      <w:r w:rsidRPr="00C73899">
        <w:rPr>
          <w:rFonts w:cs="Calibri"/>
          <w:sz w:val="24"/>
          <w:szCs w:val="24"/>
        </w:rPr>
        <w:t>H, where H = A, T, or C)</w:t>
      </w:r>
      <w:r w:rsidRPr="00C73899">
        <w:rPr>
          <w:rFonts w:cs="Calibri"/>
          <w:sz w:val="24"/>
          <w:szCs w:val="24"/>
        </w:rPr>
        <w:fldChar w:fldCharType="begin">
          <w:fldData xml:space="preserve">PEVuZE5vdGU+PENpdGU+PEF1dGhvcj5MaXN0ZXI8L0F1dGhvcj48WWVhcj4yMDEzPC9ZZWFyPjxS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MjE1LTIy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=
</w:fldData>
        </w:fldChar>
      </w:r>
      <w:r w:rsidR="00143244" w:rsidRPr="00C73899">
        <w:rPr>
          <w:rFonts w:cs="Calibri"/>
          <w:sz w:val="24"/>
          <w:szCs w:val="24"/>
        </w:rPr>
        <w:instrText xml:space="preserve"> ADDIN EN.CITE </w:instrText>
      </w:r>
      <w:r w:rsidR="00143244" w:rsidRPr="00C73899">
        <w:rPr>
          <w:rFonts w:cs="Calibri"/>
          <w:sz w:val="24"/>
          <w:szCs w:val="24"/>
        </w:rPr>
        <w:fldChar w:fldCharType="begin">
          <w:fldData xml:space="preserve">PEVuZE5vdGU+PENpdGU+PEF1dGhvcj5MaXN0ZXI8L0F1dGhvcj48WWVhcj4yMDEzPC9ZZWFyPjxS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MjE1LTIy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=
</w:fldData>
        </w:fldChar>
      </w:r>
      <w:r w:rsidR="00143244" w:rsidRPr="00C73899">
        <w:rPr>
          <w:rFonts w:cs="Calibri"/>
          <w:sz w:val="24"/>
          <w:szCs w:val="24"/>
        </w:rPr>
        <w:instrText xml:space="preserve"> ADDIN EN.CITE.DATA </w:instrText>
      </w:r>
      <w:r w:rsidR="00143244" w:rsidRPr="00C73899">
        <w:rPr>
          <w:rFonts w:cs="Calibri"/>
          <w:sz w:val="24"/>
          <w:szCs w:val="24"/>
        </w:rPr>
      </w:r>
      <w:r w:rsidR="00143244" w:rsidRPr="00C73899">
        <w:rPr>
          <w:rFonts w:cs="Calibri"/>
          <w:sz w:val="24"/>
          <w:szCs w:val="24"/>
        </w:rPr>
        <w:fldChar w:fldCharType="end"/>
      </w:r>
      <w:r w:rsidRPr="00C73899">
        <w:rPr>
          <w:rFonts w:cs="Calibri"/>
          <w:sz w:val="24"/>
          <w:szCs w:val="24"/>
        </w:rPr>
      </w:r>
      <w:r w:rsidRPr="00C73899">
        <w:rPr>
          <w:rFonts w:cs="Calibri"/>
          <w:sz w:val="24"/>
          <w:szCs w:val="24"/>
        </w:rPr>
        <w:fldChar w:fldCharType="separate"/>
      </w:r>
      <w:hyperlink w:anchor="_ENREF_2" w:tooltip="Lister, 2013 #2460" w:history="1">
        <w:r w:rsidR="008D1DED" w:rsidRPr="00C73899">
          <w:rPr>
            <w:rFonts w:cs="Calibri"/>
            <w:sz w:val="24"/>
            <w:szCs w:val="24"/>
            <w:vertAlign w:val="superscript"/>
          </w:rPr>
          <w:t>2</w:t>
        </w:r>
      </w:hyperlink>
      <w:r w:rsidR="00143244" w:rsidRPr="00C73899">
        <w:rPr>
          <w:rFonts w:cs="Calibri"/>
          <w:sz w:val="24"/>
          <w:szCs w:val="24"/>
          <w:vertAlign w:val="superscript"/>
        </w:rPr>
        <w:t>,</w:t>
      </w:r>
      <w:hyperlink w:anchor="_ENREF_3" w:tooltip="Guo, 2014 #2461" w:history="1">
        <w:r w:rsidR="008D1DED" w:rsidRPr="00C73899">
          <w:rPr>
            <w:rFonts w:cs="Calibri"/>
            <w:sz w:val="24"/>
            <w:szCs w:val="24"/>
            <w:vertAlign w:val="superscript"/>
          </w:rPr>
          <w:t>3</w:t>
        </w:r>
      </w:hyperlink>
      <w:r w:rsidRPr="00C73899">
        <w:rPr>
          <w:rFonts w:cs="Calibri"/>
          <w:sz w:val="24"/>
          <w:szCs w:val="24"/>
        </w:rPr>
        <w:fldChar w:fldCharType="end"/>
      </w:r>
      <w:r w:rsidRPr="00C73899">
        <w:rPr>
          <w:rFonts w:cs="Calibri"/>
          <w:sz w:val="24"/>
          <w:szCs w:val="24"/>
        </w:rPr>
        <w:t>. 5mC</w:t>
      </w:r>
      <w:r w:rsidR="00856D2E" w:rsidRPr="00C73899">
        <w:rPr>
          <w:rFonts w:cs="Calibri"/>
          <w:sz w:val="24"/>
          <w:szCs w:val="24"/>
        </w:rPr>
        <w:t xml:space="preserve"> modification serves as</w:t>
      </w:r>
      <w:r w:rsidRPr="00C73899">
        <w:rPr>
          <w:rFonts w:cs="Calibri"/>
          <w:sz w:val="24"/>
          <w:szCs w:val="24"/>
        </w:rPr>
        <w:t xml:space="preserve"> </w:t>
      </w:r>
      <w:r w:rsidR="00856D2E" w:rsidRPr="00C73899">
        <w:rPr>
          <w:rFonts w:cs="Calibri"/>
          <w:sz w:val="24"/>
          <w:szCs w:val="24"/>
        </w:rPr>
        <w:t xml:space="preserve">a </w:t>
      </w:r>
      <w:r w:rsidRPr="00C73899">
        <w:rPr>
          <w:rFonts w:cs="Calibri"/>
          <w:sz w:val="24"/>
          <w:szCs w:val="24"/>
        </w:rPr>
        <w:t xml:space="preserve">transcriptional silencer at endogenous retrotransposons </w:t>
      </w:r>
      <w:r w:rsidR="00856D2E" w:rsidRPr="00C73899">
        <w:rPr>
          <w:rFonts w:cs="Calibri"/>
          <w:sz w:val="24"/>
          <w:szCs w:val="24"/>
        </w:rPr>
        <w:t>and gene promoters</w:t>
      </w:r>
      <w:hyperlink w:anchor="_ENREF_3" w:tooltip="Guo, 2014 #2461" w:history="1"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KYWVuaXNjaDwvQXV0aG9yPjxZZWFyPjIwMDM8L1llYXI+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yNDUtNTQ8L3BhZ2VzPjx2b2x1bWU+MzMgU3VwcGw8L3ZvbHVt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KYWVuaXNjaDwvQXV0aG9yPjxZZWFyPjIwMDM8L1llYXI+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yNDUtNTQ8L3BhZ2VzPjx2b2x1bWU+MzMgU3VwcGw8L3ZvbHVt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end"/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3-5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Pr="00C73899">
        <w:rPr>
          <w:rFonts w:cs="Calibri"/>
          <w:sz w:val="24"/>
          <w:szCs w:val="24"/>
        </w:rPr>
        <w:t xml:space="preserve">. DNA methylation </w:t>
      </w:r>
      <w:r w:rsidR="00856D2E" w:rsidRPr="00C73899">
        <w:rPr>
          <w:rFonts w:cs="Calibri"/>
          <w:sz w:val="24"/>
          <w:szCs w:val="24"/>
        </w:rPr>
        <w:t xml:space="preserve">at 5mC </w:t>
      </w:r>
      <w:r w:rsidRPr="00C73899">
        <w:rPr>
          <w:rFonts w:cs="Calibri"/>
          <w:sz w:val="24"/>
          <w:szCs w:val="24"/>
        </w:rPr>
        <w:t xml:space="preserve">also plays </w:t>
      </w:r>
      <w:r w:rsidR="00856D2E" w:rsidRPr="00C73899">
        <w:rPr>
          <w:rFonts w:cs="Calibri"/>
          <w:sz w:val="24"/>
          <w:szCs w:val="24"/>
        </w:rPr>
        <w:t>important</w:t>
      </w:r>
      <w:r w:rsidRPr="00C73899">
        <w:rPr>
          <w:rFonts w:cs="Calibri"/>
          <w:sz w:val="24"/>
          <w:szCs w:val="24"/>
        </w:rPr>
        <w:t xml:space="preserve"> roles in X chromosome inactivation, gene imprinting, </w:t>
      </w:r>
      <w:r w:rsidR="009B1242" w:rsidRPr="00C73899">
        <w:rPr>
          <w:rFonts w:cs="Calibri"/>
          <w:sz w:val="24"/>
          <w:szCs w:val="24"/>
        </w:rPr>
        <w:t xml:space="preserve">nuclear reprogramming and </w:t>
      </w:r>
      <w:r w:rsidR="00856D2E" w:rsidRPr="00C73899">
        <w:rPr>
          <w:rFonts w:cs="Calibri"/>
          <w:sz w:val="24"/>
          <w:szCs w:val="24"/>
        </w:rPr>
        <w:t>t</w:t>
      </w:r>
      <w:r w:rsidR="009B1242" w:rsidRPr="00C73899">
        <w:rPr>
          <w:rFonts w:cs="Calibri"/>
          <w:sz w:val="24"/>
          <w:szCs w:val="24"/>
        </w:rPr>
        <w:t>issue-specific gene expression</w:t>
      </w:r>
      <w:hyperlink w:anchor="_ENREF_5" w:tooltip="Schultz, 2015 #2462" w:history="1"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Cb25hc2lvPC9BdXRob3I+PFllYXI+MjAxMDwvWWVhcj48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yMTItNjwvcGFnZXM+PHZvbHVtZT41MjM8L3Zv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Cb25hc2lvPC9BdXRob3I+PFllYXI+MjAxMDwvWWVhcj48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yMTItNjwvcGFnZXM+PHZvbHVtZT41MjM8L3Zv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end"/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5-7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Pr="00C73899">
        <w:rPr>
          <w:rFonts w:cs="Calibri"/>
          <w:sz w:val="24"/>
          <w:szCs w:val="24"/>
        </w:rPr>
        <w:t xml:space="preserve">. </w:t>
      </w:r>
      <w:r w:rsidR="00F64F58" w:rsidRPr="00C73899">
        <w:rPr>
          <w:rFonts w:cs="Calibri"/>
          <w:sz w:val="24"/>
          <w:szCs w:val="24"/>
        </w:rPr>
        <w:t>M</w:t>
      </w:r>
      <w:r w:rsidRPr="00C73899">
        <w:rPr>
          <w:rFonts w:cs="Calibri"/>
          <w:sz w:val="24"/>
          <w:szCs w:val="24"/>
        </w:rPr>
        <w:t xml:space="preserve">ethylation </w:t>
      </w:r>
      <w:r w:rsidR="00F64F58" w:rsidRPr="00C73899">
        <w:rPr>
          <w:rFonts w:cs="Calibri"/>
          <w:sz w:val="24"/>
          <w:szCs w:val="24"/>
        </w:rPr>
        <w:t xml:space="preserve">of cytosine at </w:t>
      </w:r>
      <w:r w:rsidR="00C73899" w:rsidRPr="00C73899">
        <w:rPr>
          <w:rFonts w:cs="Calibri"/>
          <w:sz w:val="24"/>
          <w:szCs w:val="24"/>
        </w:rPr>
        <w:t xml:space="preserve">the </w:t>
      </w:r>
      <w:r w:rsidR="00F64F58" w:rsidRPr="00C73899">
        <w:rPr>
          <w:rFonts w:cs="Calibri"/>
          <w:sz w:val="24"/>
          <w:szCs w:val="24"/>
        </w:rPr>
        <w:t xml:space="preserve">C5 position </w:t>
      </w:r>
      <w:r w:rsidRPr="00C73899">
        <w:rPr>
          <w:rFonts w:cs="Calibri"/>
          <w:sz w:val="24"/>
          <w:szCs w:val="24"/>
        </w:rPr>
        <w:t xml:space="preserve">is </w:t>
      </w:r>
      <w:r w:rsidR="00F64F58" w:rsidRPr="00C73899">
        <w:rPr>
          <w:rFonts w:cs="Calibri"/>
          <w:sz w:val="24"/>
          <w:szCs w:val="24"/>
        </w:rPr>
        <w:t>carried</w:t>
      </w:r>
      <w:r w:rsidRPr="00C73899">
        <w:rPr>
          <w:rFonts w:cs="Calibri"/>
          <w:sz w:val="24"/>
          <w:szCs w:val="24"/>
        </w:rPr>
        <w:t xml:space="preserve"> </w:t>
      </w:r>
      <w:r w:rsidR="00C73899" w:rsidRPr="00C73899">
        <w:rPr>
          <w:rFonts w:cs="Calibri"/>
          <w:sz w:val="24"/>
          <w:szCs w:val="24"/>
        </w:rPr>
        <w:t xml:space="preserve">out </w:t>
      </w:r>
      <w:r w:rsidRPr="00C73899">
        <w:rPr>
          <w:rFonts w:cs="Calibri"/>
          <w:sz w:val="24"/>
          <w:szCs w:val="24"/>
        </w:rPr>
        <w:t xml:space="preserve">by DNA methyltransferases, and </w:t>
      </w:r>
      <w:r w:rsidR="00F64F58" w:rsidRPr="00C73899">
        <w:rPr>
          <w:rFonts w:cs="Calibri"/>
          <w:sz w:val="24"/>
          <w:szCs w:val="24"/>
        </w:rPr>
        <w:t>mutations</w:t>
      </w:r>
      <w:r w:rsidRPr="00C73899">
        <w:rPr>
          <w:rFonts w:cs="Calibri"/>
          <w:sz w:val="24"/>
          <w:szCs w:val="24"/>
        </w:rPr>
        <w:t xml:space="preserve"> in these enzymes </w:t>
      </w:r>
      <w:r w:rsidR="009B1242" w:rsidRPr="00C73899">
        <w:rPr>
          <w:rFonts w:cs="Calibri"/>
          <w:sz w:val="24"/>
          <w:szCs w:val="24"/>
        </w:rPr>
        <w:t>cause</w:t>
      </w:r>
      <w:r w:rsidR="00683E68" w:rsidRPr="00C73899">
        <w:rPr>
          <w:rFonts w:cs="Calibri"/>
          <w:sz w:val="24"/>
          <w:szCs w:val="24"/>
        </w:rPr>
        <w:t xml:space="preserve"> </w:t>
      </w:r>
      <w:r w:rsidR="00F64F58" w:rsidRPr="00C73899">
        <w:rPr>
          <w:rFonts w:cs="Calibri"/>
          <w:sz w:val="24"/>
          <w:szCs w:val="24"/>
        </w:rPr>
        <w:t>significant</w:t>
      </w:r>
      <w:r w:rsidRPr="00C73899">
        <w:rPr>
          <w:rFonts w:cs="Calibri"/>
          <w:sz w:val="24"/>
          <w:szCs w:val="24"/>
        </w:rPr>
        <w:t xml:space="preserve"> developmental defects</w:t>
      </w:r>
      <w:hyperlink w:anchor="_ENREF_8" w:tooltip="Reik, 2007 #2459" w:history="1">
        <w:r w:rsidR="008D1DED" w:rsidRPr="00C73899">
          <w:rPr>
            <w:rFonts w:cs="Calibri"/>
            <w:sz w:val="24"/>
            <w:szCs w:val="24"/>
          </w:rPr>
          <w:fldChar w:fldCharType="begin"/>
        </w:r>
        <w:r w:rsidR="008D1DED" w:rsidRPr="00C73899">
          <w:rPr>
            <w:rFonts w:cs="Calibri"/>
            <w:sz w:val="24"/>
            <w:szCs w:val="24"/>
          </w:rPr>
          <w:instrText xml:space="preserve"> ADDIN EN.CITE &lt;EndNote&gt;&lt;Cite&gt;&lt;Author&gt;Reik&lt;/Author&gt;&lt;Year&gt;2007&lt;/Year&gt;&lt;RecNum&gt;2459&lt;/RecNum&gt;&lt;DisplayText&gt;&lt;style face="superscript"&gt;8&lt;/style&gt;&lt;/DisplayText&gt;&lt;record&gt;&lt;rec-number&gt;2459&lt;/rec-number&gt;&lt;foreign-keys&gt;&lt;key app="EN" db-id="prrddp9rbtwpsveswx9x9d95pvadsxvd5t0t" timestamp="1509646083"&gt;2459&lt;/key&gt;&lt;/foreign-keys&gt;&lt;ref-type name="Journal Article"&gt;17&lt;/ref-type&gt;&lt;contributors&gt;&lt;authors&gt;&lt;author&gt;Reik, W.&lt;/author&gt;&lt;/authors&gt;&lt;/contributors&gt;&lt;auth-address&gt;Laboratory of Developmental Genetics and Imprinting, The Babraham Institute, Cambridge CB22 3AT, UK. wolf.reik@bbsrc.ac.uk&lt;/auth-address&gt;&lt;titles&gt;&lt;title&gt;Stability and flexibility of epigenetic gene regulation in mammalian developmen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25-32&lt;/pages&gt;&lt;volume&gt;447&lt;/volume&gt;&lt;number&gt;7143&lt;/number&gt;&lt;keywords&gt;&lt;keyword&gt;Animals&lt;/keyword&gt;&lt;keyword&gt;DNA Transposable Elements/genetics&lt;/keyword&gt;&lt;keyword&gt;Epigenesis, Genetic/*genetics&lt;/keyword&gt;&lt;keyword&gt;Gene Expression Regulation, Developmental/*genetics&lt;/keyword&gt;&lt;keyword&gt;Gene Silencing&lt;/keyword&gt;&lt;keyword&gt;Genomic Imprinting&lt;/keyword&gt;&lt;keyword&gt;Mammals/*embryology/*genetics&lt;/keyword&gt;&lt;/keywords&gt;&lt;dates&gt;&lt;year&gt;2007&lt;/year&gt;&lt;pub-dates&gt;&lt;date&gt;May 24&lt;/date&gt;&lt;/pub-dates&gt;&lt;/dates&gt;&lt;isbn&gt;1476-4687 (Electronic)&amp;#xD;0028-0836 (Linking)&lt;/isbn&gt;&lt;accession-num&gt;17522676&lt;/accession-num&gt;&lt;urls&gt;&lt;related-urls&gt;&lt;url&gt;http://www.ncbi.nlm.nih.gov/pubmed/17522676&lt;/url&gt;&lt;/related-urls&gt;&lt;/urls&gt;&lt;electronic-resource-num&gt;10.1038/nature05918&lt;/electronic-resource-num&gt;&lt;/record&gt;&lt;/Cite&gt;&lt;/EndNote&gt;</w:instrText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8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Pr="00C73899">
        <w:rPr>
          <w:rFonts w:cs="Calibri"/>
          <w:sz w:val="24"/>
          <w:szCs w:val="24"/>
        </w:rPr>
        <w:t xml:space="preserve">. </w:t>
      </w:r>
      <w:r w:rsidR="00056F9B" w:rsidRPr="00C73899">
        <w:rPr>
          <w:rFonts w:cs="Calibri"/>
          <w:sz w:val="24"/>
          <w:szCs w:val="24"/>
        </w:rPr>
        <w:t>T</w:t>
      </w:r>
      <w:r w:rsidRPr="00C73899">
        <w:rPr>
          <w:rFonts w:cs="Calibri"/>
          <w:sz w:val="24"/>
          <w:szCs w:val="24"/>
        </w:rPr>
        <w:t>he removal of 5mC marks are initiated by</w:t>
      </w:r>
      <w:r w:rsidRPr="00C73899">
        <w:rPr>
          <w:rFonts w:cs="Calibri"/>
          <w:color w:val="000000"/>
          <w:sz w:val="24"/>
          <w:szCs w:val="24"/>
        </w:rPr>
        <w:t xml:space="preserve"> </w:t>
      </w:r>
      <w:hyperlink w:anchor="_ENREF_3" w:tooltip="Cheng, 2008 #2073" w:history="1"/>
      <w:r w:rsidRPr="00C73899">
        <w:rPr>
          <w:rFonts w:cs="Calibri"/>
          <w:color w:val="000000"/>
          <w:sz w:val="24"/>
          <w:szCs w:val="24"/>
        </w:rPr>
        <w:t xml:space="preserve">TET1-3 </w:t>
      </w:r>
      <w:r w:rsidRPr="00C73899">
        <w:rPr>
          <w:rFonts w:cs="Calibri"/>
          <w:sz w:val="24"/>
          <w:szCs w:val="24"/>
        </w:rPr>
        <w:t>5mC oxidases</w:t>
      </w:r>
      <w:r w:rsidRPr="00C73899">
        <w:rPr>
          <w:rFonts w:cs="Calibri"/>
          <w:color w:val="000000"/>
          <w:sz w:val="24"/>
          <w:szCs w:val="24"/>
        </w:rPr>
        <w:fldChar w:fldCharType="begin">
          <w:fldData xml:space="preserve">PEVuZE5vdGU+PENpdGU+PEF1dGhvcj5JeWVyPC9BdXRob3I+PFllYXI+MjAwOTwvWWVhcj48UmVj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</w:fldData>
        </w:fldChar>
      </w:r>
      <w:r w:rsidR="00143244" w:rsidRPr="00C73899">
        <w:rPr>
          <w:rFonts w:cs="Calibri"/>
          <w:color w:val="000000"/>
          <w:sz w:val="24"/>
          <w:szCs w:val="24"/>
        </w:rPr>
        <w:instrText xml:space="preserve"> ADDIN EN.CITE </w:instrText>
      </w:r>
      <w:r w:rsidR="00143244" w:rsidRPr="00C73899">
        <w:rPr>
          <w:rFonts w:cs="Calibri"/>
          <w:color w:val="000000"/>
          <w:sz w:val="24"/>
          <w:szCs w:val="24"/>
        </w:rPr>
        <w:fldChar w:fldCharType="begin">
          <w:fldData xml:space="preserve">PEVuZE5vdGU+PENpdGU+PEF1dGhvcj5JeWVyPC9BdXRob3I+PFllYXI+MjAwOTwvWWVhcj48UmVj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</w:fldData>
        </w:fldChar>
      </w:r>
      <w:r w:rsidR="00143244" w:rsidRPr="00C73899">
        <w:rPr>
          <w:rFonts w:cs="Calibri"/>
          <w:color w:val="000000"/>
          <w:sz w:val="24"/>
          <w:szCs w:val="24"/>
        </w:rPr>
        <w:instrText xml:space="preserve"> ADDIN EN.CITE.DATA </w:instrText>
      </w:r>
      <w:r w:rsidR="00143244" w:rsidRPr="00C73899">
        <w:rPr>
          <w:rFonts w:cs="Calibri"/>
          <w:color w:val="000000"/>
          <w:sz w:val="24"/>
          <w:szCs w:val="24"/>
        </w:rPr>
      </w:r>
      <w:r w:rsidR="00143244" w:rsidRPr="00C73899">
        <w:rPr>
          <w:rFonts w:cs="Calibri"/>
          <w:color w:val="000000"/>
          <w:sz w:val="24"/>
          <w:szCs w:val="24"/>
        </w:rPr>
        <w:fldChar w:fldCharType="end"/>
      </w:r>
      <w:r w:rsidRPr="00C73899">
        <w:rPr>
          <w:rFonts w:cs="Calibri"/>
          <w:color w:val="000000"/>
          <w:sz w:val="24"/>
          <w:szCs w:val="24"/>
        </w:rPr>
      </w:r>
      <w:r w:rsidRPr="00C73899">
        <w:rPr>
          <w:rFonts w:cs="Calibri"/>
          <w:color w:val="000000"/>
          <w:sz w:val="24"/>
          <w:szCs w:val="24"/>
        </w:rPr>
        <w:fldChar w:fldCharType="separate"/>
      </w:r>
      <w:hyperlink w:anchor="_ENREF_9" w:tooltip="Iyer, 2009 #1802" w:history="1">
        <w:r w:rsidR="008D1DED" w:rsidRPr="00C73899">
          <w:rPr>
            <w:rFonts w:cs="Calibri"/>
            <w:color w:val="000000"/>
            <w:sz w:val="24"/>
            <w:szCs w:val="24"/>
            <w:vertAlign w:val="superscript"/>
          </w:rPr>
          <w:t>9</w:t>
        </w:r>
      </w:hyperlink>
      <w:r w:rsidR="00143244" w:rsidRPr="00C73899">
        <w:rPr>
          <w:rFonts w:cs="Calibri"/>
          <w:color w:val="000000"/>
          <w:sz w:val="24"/>
          <w:szCs w:val="24"/>
          <w:vertAlign w:val="superscript"/>
        </w:rPr>
        <w:t xml:space="preserve">, </w:t>
      </w:r>
      <w:hyperlink w:anchor="_ENREF_10" w:tooltip="Tahiliani, 2009 #1570" w:history="1">
        <w:r w:rsidR="008D1DED" w:rsidRPr="00C73899">
          <w:rPr>
            <w:rFonts w:cs="Calibri"/>
            <w:color w:val="000000"/>
            <w:sz w:val="24"/>
            <w:szCs w:val="24"/>
            <w:vertAlign w:val="superscript"/>
          </w:rPr>
          <w:t>10</w:t>
        </w:r>
      </w:hyperlink>
      <w:r w:rsidRPr="00C73899">
        <w:rPr>
          <w:rFonts w:cs="Calibri"/>
          <w:color w:val="000000"/>
          <w:sz w:val="24"/>
          <w:szCs w:val="24"/>
        </w:rPr>
        <w:fldChar w:fldCharType="end"/>
      </w:r>
      <w:r w:rsidRPr="00C73899">
        <w:rPr>
          <w:rFonts w:cs="Calibri"/>
          <w:color w:val="000000"/>
          <w:sz w:val="24"/>
          <w:szCs w:val="24"/>
        </w:rPr>
        <w:t>. T</w:t>
      </w:r>
      <w:r w:rsidRPr="00C73899">
        <w:rPr>
          <w:rFonts w:cs="Calibri"/>
          <w:sz w:val="24"/>
          <w:szCs w:val="24"/>
        </w:rPr>
        <w:t>he</w:t>
      </w:r>
      <w:r w:rsidR="00056F9B" w:rsidRPr="00C73899">
        <w:rPr>
          <w:rFonts w:cs="Calibri"/>
          <w:sz w:val="24"/>
          <w:szCs w:val="24"/>
        </w:rPr>
        <w:t>se</w:t>
      </w:r>
      <w:r w:rsidRPr="00C73899">
        <w:rPr>
          <w:rFonts w:cs="Calibri"/>
          <w:sz w:val="24"/>
          <w:szCs w:val="24"/>
        </w:rPr>
        <w:t xml:space="preserve"> </w:t>
      </w:r>
      <w:r w:rsidRPr="00C73899">
        <w:rPr>
          <w:rFonts w:cs="Calibri"/>
          <w:color w:val="000000"/>
          <w:sz w:val="24"/>
          <w:szCs w:val="24"/>
        </w:rPr>
        <w:t xml:space="preserve">TET-family </w:t>
      </w:r>
      <w:r w:rsidR="00C23784" w:rsidRPr="00C73899">
        <w:rPr>
          <w:rFonts w:cs="Calibri"/>
          <w:color w:val="000000"/>
          <w:sz w:val="24"/>
          <w:szCs w:val="24"/>
        </w:rPr>
        <w:t>dioxygenase</w:t>
      </w:r>
      <w:r w:rsidRPr="00C73899">
        <w:rPr>
          <w:rFonts w:cs="Calibri"/>
          <w:color w:val="000000"/>
          <w:sz w:val="24"/>
          <w:szCs w:val="24"/>
        </w:rPr>
        <w:t xml:space="preserve">s convert 5mC into 5-hydroxymethylcytosine (5hmC), 5-formylcytosine (5fC) and 5-carboxylcytosine (5caC) by </w:t>
      </w:r>
      <w:r w:rsidR="00056F9B" w:rsidRPr="00C73899">
        <w:rPr>
          <w:rFonts w:cs="Calibri"/>
          <w:color w:val="000000"/>
          <w:sz w:val="24"/>
          <w:szCs w:val="24"/>
        </w:rPr>
        <w:t xml:space="preserve">sequential </w:t>
      </w:r>
      <w:r w:rsidRPr="00C73899">
        <w:rPr>
          <w:rFonts w:cs="Calibri"/>
          <w:color w:val="000000"/>
          <w:sz w:val="24"/>
          <w:szCs w:val="24"/>
        </w:rPr>
        <w:t>oxidation steps</w:t>
      </w:r>
      <w:hyperlink w:anchor="_ENREF_11" w:tooltip="He, 2011 #2027" w:history="1">
        <w:r w:rsidR="008D1DED" w:rsidRPr="00C73899">
          <w:rPr>
            <w:rFonts w:cs="Calibri"/>
            <w:color w:val="000000"/>
            <w:sz w:val="24"/>
            <w:szCs w:val="24"/>
          </w:rPr>
          <w:fldChar w:fldCharType="begin">
            <w:fldData xml:space="preserve">PEVuZE5vdGU+PENpdGU+PEF1dGhvcj5IZTwvQXV0aG9yPjxZZWFyPjIwMTE8L1llYXI+PFJlY051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</w:fldData>
          </w:fldChar>
        </w:r>
        <w:r w:rsidR="008D1DED" w:rsidRPr="00C73899">
          <w:rPr>
            <w:rFonts w:cs="Calibri"/>
            <w:color w:val="000000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begin">
            <w:fldData xml:space="preserve">PEVuZE5vdGU+PENpdGU+PEF1dGhvcj5IZTwvQXV0aG9yPjxZZWFyPjIwMTE8L1llYXI+PFJlY051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</w:fldData>
          </w:fldChar>
        </w:r>
        <w:r w:rsidR="008D1DED" w:rsidRPr="00C73899">
          <w:rPr>
            <w:rFonts w:cs="Calibri"/>
            <w:color w:val="000000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color w:val="000000"/>
            <w:sz w:val="24"/>
            <w:szCs w:val="24"/>
          </w:rPr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end"/>
        </w:r>
        <w:r w:rsidR="008D1DED" w:rsidRPr="00C73899">
          <w:rPr>
            <w:rFonts w:cs="Calibri"/>
            <w:color w:val="000000"/>
            <w:sz w:val="24"/>
            <w:szCs w:val="24"/>
          </w:rPr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separate"/>
        </w:r>
        <w:r w:rsidR="008D1DED" w:rsidRPr="00C73899">
          <w:rPr>
            <w:rFonts w:cs="Calibri"/>
            <w:color w:val="000000"/>
            <w:sz w:val="24"/>
            <w:szCs w:val="24"/>
            <w:vertAlign w:val="superscript"/>
          </w:rPr>
          <w:t>11-13</w:t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end"/>
        </w:r>
      </w:hyperlink>
      <w:r w:rsidRPr="00C73899">
        <w:rPr>
          <w:rFonts w:cs="Calibri"/>
          <w:color w:val="000000"/>
          <w:sz w:val="24"/>
          <w:szCs w:val="24"/>
        </w:rPr>
        <w:t>. Fi</w:t>
      </w:r>
      <w:r w:rsidR="003132C0" w:rsidRPr="00C73899">
        <w:rPr>
          <w:rFonts w:cs="Calibri"/>
          <w:color w:val="000000"/>
          <w:sz w:val="24"/>
          <w:szCs w:val="24"/>
        </w:rPr>
        <w:t xml:space="preserve">nally, thymine-DNA glycosylase </w:t>
      </w:r>
      <w:r w:rsidRPr="00C73899">
        <w:rPr>
          <w:rFonts w:cs="Calibri"/>
          <w:color w:val="000000"/>
          <w:sz w:val="24"/>
          <w:szCs w:val="24"/>
        </w:rPr>
        <w:t xml:space="preserve">replaces </w:t>
      </w:r>
      <w:r w:rsidR="00B93D45" w:rsidRPr="00C73899">
        <w:rPr>
          <w:rFonts w:cs="Calibri"/>
          <w:color w:val="000000"/>
          <w:sz w:val="24"/>
          <w:szCs w:val="24"/>
        </w:rPr>
        <w:t xml:space="preserve">5fC or </w:t>
      </w:r>
      <w:r w:rsidRPr="00C73899">
        <w:rPr>
          <w:rFonts w:cs="Calibri"/>
          <w:color w:val="000000"/>
          <w:sz w:val="24"/>
          <w:szCs w:val="24"/>
        </w:rPr>
        <w:t xml:space="preserve">5caC to unmodified cytosine using </w:t>
      </w:r>
      <w:r w:rsidR="00056F9B" w:rsidRPr="00C73899">
        <w:rPr>
          <w:rFonts w:cs="Calibri"/>
          <w:color w:val="000000"/>
          <w:sz w:val="24"/>
          <w:szCs w:val="24"/>
        </w:rPr>
        <w:t xml:space="preserve">the </w:t>
      </w:r>
      <w:r w:rsidRPr="00C73899">
        <w:rPr>
          <w:rFonts w:cs="Calibri"/>
          <w:color w:val="000000"/>
          <w:sz w:val="24"/>
          <w:szCs w:val="24"/>
        </w:rPr>
        <w:t>base excision repair pathway</w:t>
      </w:r>
      <w:hyperlink w:anchor="_ENREF_11" w:tooltip="He, 2011 #2027" w:history="1">
        <w:r w:rsidR="008D1DED" w:rsidRPr="00C73899">
          <w:rPr>
            <w:rFonts w:cs="Calibri"/>
            <w:color w:val="000000"/>
            <w:sz w:val="24"/>
            <w:szCs w:val="24"/>
          </w:rPr>
          <w:fldChar w:fldCharType="begin">
            <w:fldData xml:space="preserve">PEVuZE5vdGU+PENpdGU+PEF1dGhvcj5IZTwvQXV0aG9yPjxZZWFyPjIwMTE8L1llYXI+PFJlY051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</w:fldData>
          </w:fldChar>
        </w:r>
        <w:r w:rsidR="008D1DED" w:rsidRPr="00C73899">
          <w:rPr>
            <w:rFonts w:cs="Calibri"/>
            <w:color w:val="000000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begin">
            <w:fldData xml:space="preserve">PEVuZE5vdGU+PENpdGU+PEF1dGhvcj5IZTwvQXV0aG9yPjxZZWFyPjIwMTE8L1llYXI+PFJlY051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</w:fldData>
          </w:fldChar>
        </w:r>
        <w:r w:rsidR="008D1DED" w:rsidRPr="00C73899">
          <w:rPr>
            <w:rFonts w:cs="Calibri"/>
            <w:color w:val="000000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color w:val="000000"/>
            <w:sz w:val="24"/>
            <w:szCs w:val="24"/>
          </w:rPr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end"/>
        </w:r>
        <w:r w:rsidR="008D1DED" w:rsidRPr="00C73899">
          <w:rPr>
            <w:rFonts w:cs="Calibri"/>
            <w:color w:val="000000"/>
            <w:sz w:val="24"/>
            <w:szCs w:val="24"/>
          </w:rPr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separate"/>
        </w:r>
        <w:r w:rsidR="008D1DED" w:rsidRPr="00C73899">
          <w:rPr>
            <w:rFonts w:cs="Calibri"/>
            <w:color w:val="000000"/>
            <w:sz w:val="24"/>
            <w:szCs w:val="24"/>
            <w:vertAlign w:val="superscript"/>
          </w:rPr>
          <w:t>11</w:t>
        </w:r>
        <w:r w:rsidR="008D1DED" w:rsidRPr="00C73899">
          <w:rPr>
            <w:rFonts w:cs="Calibri"/>
            <w:color w:val="000000"/>
            <w:sz w:val="24"/>
            <w:szCs w:val="24"/>
          </w:rPr>
          <w:fldChar w:fldCharType="end"/>
        </w:r>
      </w:hyperlink>
      <w:r w:rsidRPr="00C73899">
        <w:rPr>
          <w:rFonts w:cs="Calibri"/>
          <w:color w:val="000000"/>
          <w:sz w:val="24"/>
          <w:szCs w:val="24"/>
        </w:rPr>
        <w:t>.</w:t>
      </w:r>
    </w:p>
    <w:p w14:paraId="1337887D" w14:textId="68668CD0" w:rsidR="007E7785" w:rsidRPr="00C73899" w:rsidRDefault="007E7785" w:rsidP="00C73899">
      <w:pPr>
        <w:spacing w:after="0" w:line="240" w:lineRule="auto"/>
        <w:rPr>
          <w:rFonts w:cs="Calibri"/>
          <w:sz w:val="24"/>
          <w:szCs w:val="24"/>
        </w:rPr>
      </w:pPr>
    </w:p>
    <w:p w14:paraId="268C8BC2" w14:textId="4A217989" w:rsidR="00F01BA1" w:rsidRPr="00C73899" w:rsidRDefault="007E7785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T</w:t>
      </w:r>
      <w:r w:rsidR="00EE7A47" w:rsidRPr="00C73899">
        <w:rPr>
          <w:rFonts w:ascii="Calibri" w:hAnsi="Calibri" w:cs="Calibri"/>
          <w:b w:val="0"/>
          <w:color w:val="000000"/>
          <w:szCs w:val="24"/>
          <w:lang w:val="en-US"/>
        </w:rPr>
        <w:t>he</w:t>
      </w:r>
      <w:r w:rsidR="00B93BE0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human</w:t>
      </w:r>
      <w:r w:rsidR="00EE7A47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EE7A47" w:rsidRPr="00C73899">
        <w:rPr>
          <w:rFonts w:ascii="Calibri" w:hAnsi="Calibri" w:cs="Calibri"/>
          <w:b w:val="0"/>
          <w:i/>
          <w:color w:val="000000"/>
          <w:szCs w:val="24"/>
          <w:lang w:val="en-US"/>
        </w:rPr>
        <w:t>TET2</w:t>
      </w:r>
      <w:r w:rsidR="00EE7A47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5B6C1C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gene </w:t>
      </w:r>
      <w:r w:rsidR="00BB042D" w:rsidRPr="00C73899">
        <w:rPr>
          <w:rFonts w:ascii="Calibri" w:hAnsi="Calibri" w:cs="Calibri"/>
          <w:b w:val="0"/>
          <w:color w:val="000000"/>
          <w:szCs w:val="24"/>
          <w:lang w:val="en-US"/>
        </w:rPr>
        <w:t>was identified as</w:t>
      </w:r>
      <w:r w:rsidR="00EE7A47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38480F" w:rsidRPr="00C73899">
        <w:rPr>
          <w:rFonts w:ascii="Calibri" w:hAnsi="Calibri" w:cs="Calibri"/>
          <w:b w:val="0"/>
          <w:szCs w:val="24"/>
          <w:lang w:val="en-US"/>
        </w:rPr>
        <w:t>a frequently mutated gen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in </w:t>
      </w:r>
      <w:r w:rsidRPr="00C73899">
        <w:rPr>
          <w:rFonts w:ascii="Calibri" w:hAnsi="Calibri" w:cs="Calibri"/>
          <w:b w:val="0"/>
          <w:szCs w:val="24"/>
          <w:lang w:val="en-US"/>
        </w:rPr>
        <w:t xml:space="preserve">diverse </w:t>
      </w:r>
      <w:r w:rsidR="0021380A" w:rsidRPr="00C73899">
        <w:rPr>
          <w:rFonts w:ascii="Calibri" w:hAnsi="Calibri" w:cs="Calibri"/>
          <w:b w:val="0"/>
          <w:szCs w:val="24"/>
          <w:lang w:val="en-US"/>
        </w:rPr>
        <w:t>hematopoietic malignancies</w:t>
      </w:r>
      <w:r w:rsidRPr="00C73899">
        <w:rPr>
          <w:rFonts w:ascii="Calibri" w:hAnsi="Calibri" w:cs="Calibri"/>
          <w:b w:val="0"/>
          <w:szCs w:val="24"/>
          <w:lang w:val="en-US"/>
        </w:rPr>
        <w:t xml:space="preserve"> including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myelodysplastic syndromes (MDS)</w:t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t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gzOS00MzwvcGFnZXM+PHZvbHVtZT40Njg8L3ZvbHVtZT48bnVtYmVyPjczMjU8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t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gzOS00MzwvcGFnZXM+PHZvbHVtZT40Njg8L3ZvbHVtZT48bnVtYmVyPjczMjU8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4-16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Pr="00C73899">
        <w:rPr>
          <w:rFonts w:ascii="Calibri" w:hAnsi="Calibri" w:cs="Calibri"/>
          <w:b w:val="0"/>
          <w:szCs w:val="24"/>
          <w:lang w:val="en-US"/>
        </w:rPr>
        <w:t>,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MDS-myeloproliferative neoplasms (MDS-MPN)</w:t>
      </w:r>
      <w:r w:rsidR="000D4099" w:rsidRPr="00C73899">
        <w:rPr>
          <w:rFonts w:ascii="Calibri" w:hAnsi="Calibri" w:cs="Calibri"/>
          <w:b w:val="0"/>
          <w:szCs w:val="24"/>
          <w:lang w:val="en-US"/>
        </w:rPr>
        <w:t>,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and acute myeloid leukemia</w:t>
      </w:r>
      <w:r w:rsidR="00574378" w:rsidRPr="00C73899">
        <w:rPr>
          <w:rFonts w:ascii="Calibri" w:hAnsi="Calibri" w:cs="Calibri"/>
          <w:b w:val="0"/>
          <w:szCs w:val="24"/>
          <w:lang w:val="en-US"/>
        </w:rPr>
        <w:t xml:space="preserve"> (AML)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574378" w:rsidRPr="00C73899">
        <w:rPr>
          <w:rFonts w:ascii="Calibri" w:hAnsi="Calibri" w:cs="Calibri"/>
          <w:b w:val="0"/>
          <w:szCs w:val="24"/>
          <w:lang w:val="en-US"/>
        </w:rPr>
        <w:t>originating from MDS and MDS-MPN</w:t>
      </w:r>
      <w:hyperlink w:anchor="_ENREF_16" w:tooltip="Smith, 2010 #8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TbWl0aDwvQXV0aG9yPjxZZWFyPjIwMTA8L1llYXI+PFJl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TbWl0aDwvQXV0aG9yPjxZZWFyPjIwMTA8L1llYXI+PFJl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6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4B082D" w:rsidRPr="00C73899">
        <w:rPr>
          <w:rFonts w:ascii="Calibri" w:hAnsi="Calibri" w:cs="Calibri"/>
          <w:b w:val="0"/>
          <w:szCs w:val="24"/>
          <w:lang w:val="en-US"/>
        </w:rPr>
        <w:t xml:space="preserve">The levels of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5hmC</w:t>
      </w:r>
      <w:r w:rsidR="008003EB" w:rsidRPr="00C73899">
        <w:rPr>
          <w:rFonts w:ascii="Calibri" w:hAnsi="Calibri" w:cs="Calibri"/>
          <w:b w:val="0"/>
          <w:szCs w:val="24"/>
          <w:lang w:val="en-US"/>
        </w:rPr>
        <w:t xml:space="preserve"> modification</w:t>
      </w:r>
      <w:r w:rsidR="00B560C8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4B082D" w:rsidRPr="00C73899">
        <w:rPr>
          <w:rFonts w:ascii="Calibri" w:hAnsi="Calibri" w:cs="Calibri"/>
          <w:b w:val="0"/>
          <w:szCs w:val="24"/>
          <w:lang w:val="en-US"/>
        </w:rPr>
        <w:t xml:space="preserve">in the bone marrow DNA are lower in patients with TET2 mutations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compared to those with </w:t>
      </w:r>
      <w:r w:rsidR="008D68D6" w:rsidRPr="00C73899">
        <w:rPr>
          <w:rFonts w:ascii="Calibri" w:hAnsi="Calibri" w:cs="Calibri"/>
          <w:b w:val="0"/>
          <w:szCs w:val="24"/>
          <w:lang w:val="en-US"/>
        </w:rPr>
        <w:t>wild typ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745DE8" w:rsidRPr="00C73899">
        <w:rPr>
          <w:rFonts w:ascii="Calibri" w:hAnsi="Calibri" w:cs="Calibri"/>
          <w:b w:val="0"/>
          <w:szCs w:val="24"/>
          <w:lang w:val="en-US"/>
        </w:rPr>
        <w:t>(</w:t>
      </w:r>
      <w:r w:rsidR="00E42469" w:rsidRPr="00C73899">
        <w:rPr>
          <w:rFonts w:ascii="Calibri" w:hAnsi="Calibri" w:cs="Calibri"/>
          <w:b w:val="0"/>
          <w:szCs w:val="24"/>
          <w:lang w:val="en-US"/>
        </w:rPr>
        <w:t>wt</w:t>
      </w:r>
      <w:r w:rsidR="00745DE8" w:rsidRPr="00C73899">
        <w:rPr>
          <w:rFonts w:ascii="Calibri" w:hAnsi="Calibri" w:cs="Calibri"/>
          <w:b w:val="0"/>
          <w:szCs w:val="24"/>
          <w:lang w:val="en-US"/>
        </w:rPr>
        <w:t>)-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TET2</w:t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4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B560C8" w:rsidRPr="00C73899">
        <w:rPr>
          <w:rFonts w:ascii="Calibri" w:hAnsi="Calibri" w:cs="Calibri"/>
          <w:b w:val="0"/>
          <w:szCs w:val="24"/>
          <w:lang w:val="en-US"/>
        </w:rPr>
        <w:t xml:space="preserve">A number of groups have developed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TET2-knockout mouse models </w:t>
      </w:r>
      <w:r w:rsidR="00B560C8" w:rsidRPr="00C73899">
        <w:rPr>
          <w:rFonts w:ascii="Calibri" w:hAnsi="Calibri" w:cs="Calibri"/>
          <w:b w:val="0"/>
          <w:szCs w:val="24"/>
          <w:lang w:val="en-US"/>
        </w:rPr>
        <w:t>to elucidate its role in normal hematopoiesis and myeloid transformation</w:t>
      </w:r>
      <w:hyperlink w:anchor="_ENREF_17" w:tooltip="Moran-Crusio, 2011 #2098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Nb3Jhbi1DcnVzaW88L0F1dGhvcj48WWVhcj4yMDExPC9Z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Nb3Jhbi1DcnVzaW88L0F1dGhvcj48WWVhcj4yMDExPC9Z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7-20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 xml:space="preserve">These mice with mutations in </w:t>
      </w:r>
      <w:r w:rsidR="00A76D36" w:rsidRPr="00C73899">
        <w:rPr>
          <w:rFonts w:ascii="Calibri" w:hAnsi="Calibri" w:cs="Calibri"/>
          <w:b w:val="0"/>
          <w:szCs w:val="24"/>
          <w:lang w:val="en-US"/>
        </w:rPr>
        <w:t xml:space="preserve">the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TET2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 xml:space="preserve"> gen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>we</w:t>
      </w:r>
      <w:r w:rsidR="00056F9B" w:rsidRPr="00C73899">
        <w:rPr>
          <w:rFonts w:ascii="Calibri" w:hAnsi="Calibri" w:cs="Calibri"/>
          <w:b w:val="0"/>
          <w:szCs w:val="24"/>
          <w:lang w:val="en-US"/>
        </w:rPr>
        <w:t xml:space="preserve">re </w:t>
      </w:r>
      <w:r w:rsidR="00590308" w:rsidRPr="00C73899">
        <w:rPr>
          <w:rFonts w:ascii="Calibri" w:hAnsi="Calibri" w:cs="Calibri"/>
          <w:b w:val="0"/>
          <w:szCs w:val="24"/>
          <w:lang w:val="en-US"/>
        </w:rPr>
        <w:t>initially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normal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 xml:space="preserve"> and viable</w:t>
      </w:r>
      <w:r w:rsidR="00056F9B" w:rsidRPr="00C73899">
        <w:rPr>
          <w:rFonts w:ascii="Calibri" w:hAnsi="Calibri" w:cs="Calibri"/>
          <w:b w:val="0"/>
          <w:szCs w:val="24"/>
          <w:lang w:val="en-US"/>
        </w:rPr>
        <w:t>,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but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 xml:space="preserve">manifested diverse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hematopoietic malignancies</w:t>
      </w:r>
      <w:r w:rsidR="00E107BC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>as they aged</w:t>
      </w:r>
      <w:r w:rsidR="00B235B9" w:rsidRPr="00C73899">
        <w:rPr>
          <w:rFonts w:ascii="Calibri" w:hAnsi="Calibri" w:cs="Calibri"/>
          <w:b w:val="0"/>
          <w:szCs w:val="24"/>
          <w:lang w:val="en-US"/>
        </w:rPr>
        <w:t xml:space="preserve"> caus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>ing</w:t>
      </w:r>
      <w:r w:rsidR="00B235B9" w:rsidRPr="00C73899">
        <w:rPr>
          <w:rFonts w:ascii="Calibri" w:hAnsi="Calibri" w:cs="Calibri"/>
          <w:b w:val="0"/>
          <w:szCs w:val="24"/>
          <w:lang w:val="en-US"/>
        </w:rPr>
        <w:t xml:space="preserve"> their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007975" w:rsidRPr="00C73899">
        <w:rPr>
          <w:rFonts w:ascii="Calibri" w:hAnsi="Calibri" w:cs="Calibri"/>
          <w:b w:val="0"/>
          <w:szCs w:val="24"/>
          <w:lang w:val="en-US"/>
        </w:rPr>
        <w:t xml:space="preserve">early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death. </w:t>
      </w:r>
      <w:r w:rsidR="00945B88" w:rsidRPr="00C73899">
        <w:rPr>
          <w:rFonts w:ascii="Calibri" w:hAnsi="Calibri" w:cs="Calibri"/>
          <w:b w:val="0"/>
          <w:szCs w:val="24"/>
          <w:lang w:val="en-US"/>
        </w:rPr>
        <w:t xml:space="preserve">These studies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>show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>e</w:t>
      </w:r>
      <w:r w:rsidR="00945B88" w:rsidRPr="00C73899">
        <w:rPr>
          <w:rFonts w:ascii="Calibri" w:hAnsi="Calibri" w:cs="Calibri"/>
          <w:b w:val="0"/>
          <w:szCs w:val="24"/>
          <w:lang w:val="en-US"/>
        </w:rPr>
        <w:t>d th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>important</w:t>
      </w:r>
      <w:r w:rsidR="00945B88" w:rsidRPr="00C73899">
        <w:rPr>
          <w:rFonts w:ascii="Calibri" w:hAnsi="Calibri" w:cs="Calibri"/>
          <w:b w:val="0"/>
          <w:szCs w:val="24"/>
          <w:lang w:val="en-US"/>
        </w:rPr>
        <w:t xml:space="preserve"> roles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played by </w:t>
      </w:r>
      <w:r w:rsidR="00542398" w:rsidRPr="00C73899">
        <w:rPr>
          <w:rFonts w:ascii="Calibri" w:hAnsi="Calibri" w:cs="Calibri"/>
          <w:b w:val="0"/>
          <w:szCs w:val="24"/>
          <w:lang w:val="en-US"/>
        </w:rPr>
        <w:t xml:space="preserve">the </w:t>
      </w:r>
      <w:r w:rsidR="00E4150A" w:rsidRPr="00C73899">
        <w:rPr>
          <w:rFonts w:ascii="Calibri" w:hAnsi="Calibri" w:cs="Calibri"/>
          <w:b w:val="0"/>
          <w:szCs w:val="24"/>
          <w:lang w:val="en-US"/>
        </w:rPr>
        <w:t>wt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>-TET2 in</w:t>
      </w:r>
      <w:r w:rsidR="00945B88" w:rsidRPr="00C73899">
        <w:rPr>
          <w:rFonts w:ascii="Calibri" w:hAnsi="Calibri" w:cs="Calibri"/>
          <w:b w:val="0"/>
          <w:szCs w:val="24"/>
          <w:lang w:val="en-US"/>
        </w:rPr>
        <w:t xml:space="preserve"> normal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hematopoietic differentiation.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In these mouse models, the heterozygous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hematopoietic stem cell</w:t>
      </w:r>
      <w:r w:rsidR="00A356ED" w:rsidRPr="00C73899">
        <w:rPr>
          <w:rFonts w:ascii="Calibri" w:hAnsi="Calibri" w:cs="Calibri"/>
          <w:b w:val="0"/>
          <w:szCs w:val="24"/>
          <w:lang w:val="en-US"/>
        </w:rPr>
        <w:t>s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(TET2</w:t>
      </w:r>
      <w:r w:rsidR="00EE7A47" w:rsidRPr="00C73899">
        <w:rPr>
          <w:rFonts w:ascii="Calibri" w:hAnsi="Calibri" w:cs="Calibri"/>
          <w:b w:val="0"/>
          <w:szCs w:val="24"/>
          <w:vertAlign w:val="superscript"/>
          <w:lang w:val="en-US"/>
        </w:rPr>
        <w:t>+/–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>HSCs) and homozygous TET2</w:t>
      </w:r>
      <w:r w:rsidR="00C05B95" w:rsidRPr="00C73899">
        <w:rPr>
          <w:rFonts w:ascii="Calibri" w:hAnsi="Calibri" w:cs="Calibri"/>
          <w:b w:val="0"/>
          <w:szCs w:val="24"/>
          <w:vertAlign w:val="superscript"/>
          <w:lang w:val="en-US"/>
        </w:rPr>
        <w:t xml:space="preserve">–/–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HSCs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had a competitive advantage </w:t>
      </w:r>
      <w:r w:rsidR="00E86003" w:rsidRPr="00C73899">
        <w:rPr>
          <w:rFonts w:ascii="Calibri" w:hAnsi="Calibri" w:cs="Calibri"/>
          <w:b w:val="0"/>
          <w:szCs w:val="24"/>
          <w:lang w:val="en-US"/>
        </w:rPr>
        <w:t>over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homozygous </w:t>
      </w:r>
      <w:r w:rsidR="00E4150A" w:rsidRPr="00C73899">
        <w:rPr>
          <w:rFonts w:ascii="Calibri" w:hAnsi="Calibri" w:cs="Calibri"/>
          <w:b w:val="0"/>
          <w:szCs w:val="24"/>
          <w:lang w:val="en-US"/>
        </w:rPr>
        <w:t>wt-TET2</w:t>
      </w:r>
      <w:r w:rsidR="006A16DC" w:rsidRPr="00C73899">
        <w:rPr>
          <w:rFonts w:ascii="Calibri" w:hAnsi="Calibri" w:cs="Calibri"/>
          <w:b w:val="0"/>
          <w:szCs w:val="24"/>
          <w:lang w:val="en-US"/>
        </w:rPr>
        <w:t xml:space="preserve"> HSCs</w:t>
      </w:r>
      <w:r w:rsidR="00E86003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>in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repopulating hematopoietic lineages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 as both TET2</w:t>
      </w:r>
      <w:r w:rsidR="00C05B95" w:rsidRPr="00C73899">
        <w:rPr>
          <w:rFonts w:ascii="Calibri" w:hAnsi="Calibri" w:cs="Calibri"/>
          <w:b w:val="0"/>
          <w:szCs w:val="24"/>
          <w:vertAlign w:val="superscript"/>
          <w:lang w:val="en-US"/>
        </w:rPr>
        <w:t>+/–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 and TET2</w:t>
      </w:r>
      <w:r w:rsidR="00C05B95" w:rsidRPr="00C73899">
        <w:rPr>
          <w:rFonts w:ascii="Calibri" w:hAnsi="Calibri" w:cs="Calibri"/>
          <w:b w:val="0"/>
          <w:szCs w:val="24"/>
          <w:vertAlign w:val="superscript"/>
          <w:lang w:val="en-US"/>
        </w:rPr>
        <w:t xml:space="preserve">–/– </w:t>
      </w:r>
      <w:r w:rsidR="00C05B95" w:rsidRPr="00C73899">
        <w:rPr>
          <w:rFonts w:ascii="Calibri" w:hAnsi="Calibri" w:cs="Calibri"/>
          <w:b w:val="0"/>
          <w:szCs w:val="24"/>
          <w:lang w:val="en-US"/>
        </w:rPr>
        <w:t>HSCs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developed diverse </w:t>
      </w:r>
      <w:r w:rsidR="0021380A" w:rsidRPr="00C73899">
        <w:rPr>
          <w:rFonts w:ascii="Calibri" w:hAnsi="Calibri" w:cs="Calibri"/>
          <w:b w:val="0"/>
          <w:szCs w:val="24"/>
          <w:lang w:val="en-US"/>
        </w:rPr>
        <w:t>hematopoietic malignancies</w:t>
      </w:r>
      <w:r w:rsidR="001F2416" w:rsidRPr="00C73899">
        <w:rPr>
          <w:rFonts w:ascii="Calibri" w:hAnsi="Calibri" w:cs="Calibri"/>
          <w:b w:val="0"/>
          <w:szCs w:val="24"/>
          <w:lang w:val="en-US"/>
        </w:rPr>
        <w:fldChar w:fldCharType="begin">
          <w:fldData xml:space="preserve">PEVuZE5vdGU+PENpdGU+PEF1dGhvcj5Nb3Jhbi1DcnVzaW88L0F1dGhvcj48WWVhcj4yMDExPC9Z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</w:fldData>
        </w:fldChar>
      </w:r>
      <w:r w:rsidR="00143244" w:rsidRPr="00C73899">
        <w:rPr>
          <w:rFonts w:ascii="Calibri" w:hAnsi="Calibri" w:cs="Calibri"/>
          <w:b w:val="0"/>
          <w:szCs w:val="24"/>
          <w:lang w:val="en-US"/>
        </w:rPr>
        <w:instrText xml:space="preserve"> ADDIN EN.CITE </w:instrText>
      </w:r>
      <w:r w:rsidR="00143244" w:rsidRPr="00C73899">
        <w:rPr>
          <w:rFonts w:ascii="Calibri" w:hAnsi="Calibri" w:cs="Calibri"/>
          <w:b w:val="0"/>
          <w:szCs w:val="24"/>
          <w:lang w:val="en-US"/>
        </w:rPr>
        <w:fldChar w:fldCharType="begin">
          <w:fldData xml:space="preserve">PEVuZE5vdGU+PENpdGU+PEF1dGhvcj5Nb3Jhbi1DcnVzaW88L0F1dGhvcj48WWVhcj4yMDExPC9Z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</w:fldData>
        </w:fldChar>
      </w:r>
      <w:r w:rsidR="00143244" w:rsidRPr="00C73899">
        <w:rPr>
          <w:rFonts w:ascii="Calibri" w:hAnsi="Calibri" w:cs="Calibri"/>
          <w:b w:val="0"/>
          <w:szCs w:val="24"/>
          <w:lang w:val="en-US"/>
        </w:rPr>
        <w:instrText xml:space="preserve"> ADDIN EN.CITE.DATA </w:instrText>
      </w:r>
      <w:r w:rsidR="00143244" w:rsidRPr="00C73899">
        <w:rPr>
          <w:rFonts w:ascii="Calibri" w:hAnsi="Calibri" w:cs="Calibri"/>
          <w:b w:val="0"/>
          <w:szCs w:val="24"/>
          <w:lang w:val="en-US"/>
        </w:rPr>
      </w:r>
      <w:r w:rsidR="00143244" w:rsidRPr="00C73899">
        <w:rPr>
          <w:rFonts w:ascii="Calibri" w:hAnsi="Calibri" w:cs="Calibri"/>
          <w:b w:val="0"/>
          <w:szCs w:val="24"/>
          <w:lang w:val="en-US"/>
        </w:rPr>
        <w:fldChar w:fldCharType="end"/>
      </w:r>
      <w:r w:rsidR="001F2416" w:rsidRPr="00C73899">
        <w:rPr>
          <w:rFonts w:ascii="Calibri" w:hAnsi="Calibri" w:cs="Calibri"/>
          <w:b w:val="0"/>
          <w:szCs w:val="24"/>
          <w:lang w:val="en-US"/>
        </w:rPr>
      </w:r>
      <w:r w:rsidR="001F2416" w:rsidRPr="00C73899">
        <w:rPr>
          <w:rFonts w:ascii="Calibri" w:hAnsi="Calibri" w:cs="Calibri"/>
          <w:b w:val="0"/>
          <w:szCs w:val="24"/>
          <w:lang w:val="en-US"/>
        </w:rPr>
        <w:fldChar w:fldCharType="separate"/>
      </w:r>
      <w:hyperlink w:anchor="_ENREF_17" w:tooltip="Moran-Crusio, 2011 #2098" w:history="1"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7</w:t>
        </w:r>
      </w:hyperlink>
      <w:r w:rsidR="00143244" w:rsidRPr="00C73899">
        <w:rPr>
          <w:rFonts w:ascii="Calibri" w:hAnsi="Calibri" w:cs="Calibri"/>
          <w:b w:val="0"/>
          <w:szCs w:val="24"/>
          <w:vertAlign w:val="superscript"/>
          <w:lang w:val="en-US"/>
        </w:rPr>
        <w:t>,</w:t>
      </w:r>
      <w:hyperlink w:anchor="_ENREF_18" w:tooltip="Quivoron, 2011 #2143" w:history="1"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8</w:t>
        </w:r>
      </w:hyperlink>
      <w:r w:rsidR="001F2416" w:rsidRPr="00C73899">
        <w:rPr>
          <w:rFonts w:ascii="Calibri" w:hAnsi="Calibri" w:cs="Calibri"/>
          <w:b w:val="0"/>
          <w:szCs w:val="24"/>
          <w:lang w:val="en-US"/>
        </w:rPr>
        <w:fldChar w:fldCharType="end"/>
      </w:r>
      <w:r w:rsidR="00C05B95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These </w:t>
      </w:r>
      <w:r w:rsidR="0090529F" w:rsidRPr="00C73899">
        <w:rPr>
          <w:rFonts w:ascii="Calibri" w:hAnsi="Calibri" w:cs="Calibri"/>
          <w:b w:val="0"/>
          <w:szCs w:val="24"/>
          <w:lang w:val="en-US"/>
        </w:rPr>
        <w:t>studies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E96403" w:rsidRPr="00C73899">
        <w:rPr>
          <w:rFonts w:ascii="Calibri" w:hAnsi="Calibri" w:cs="Calibri"/>
          <w:b w:val="0"/>
          <w:szCs w:val="24"/>
          <w:lang w:val="en-US"/>
        </w:rPr>
        <w:t>demonstrat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that haploinsufficiency of TET2 </w:t>
      </w:r>
      <w:r w:rsidR="00E96403" w:rsidRPr="00C73899">
        <w:rPr>
          <w:rFonts w:ascii="Calibri" w:hAnsi="Calibri" w:cs="Calibri"/>
          <w:b w:val="0"/>
          <w:szCs w:val="24"/>
          <w:lang w:val="en-US"/>
        </w:rPr>
        <w:t>dioxygenase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E96403" w:rsidRPr="00C73899">
        <w:rPr>
          <w:rFonts w:ascii="Calibri" w:hAnsi="Calibri" w:cs="Calibri"/>
          <w:b w:val="0"/>
          <w:szCs w:val="24"/>
          <w:lang w:val="en-US"/>
        </w:rPr>
        <w:t>alter</w:t>
      </w:r>
      <w:r w:rsidR="0090529F" w:rsidRPr="00C73899">
        <w:rPr>
          <w:rFonts w:ascii="Calibri" w:hAnsi="Calibri" w:cs="Calibri"/>
          <w:b w:val="0"/>
          <w:szCs w:val="24"/>
          <w:lang w:val="en-US"/>
        </w:rPr>
        <w:t>s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the </w:t>
      </w:r>
      <w:r w:rsidR="00E96403" w:rsidRPr="00C73899">
        <w:rPr>
          <w:rFonts w:ascii="Calibri" w:hAnsi="Calibri" w:cs="Calibri"/>
          <w:b w:val="0"/>
          <w:szCs w:val="24"/>
          <w:lang w:val="en-US"/>
        </w:rPr>
        <w:t>development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of HSCs</w:t>
      </w:r>
      <w:r w:rsidR="0090529F" w:rsidRPr="00C73899">
        <w:rPr>
          <w:rFonts w:ascii="Calibri" w:hAnsi="Calibri" w:cs="Calibri"/>
          <w:b w:val="0"/>
          <w:szCs w:val="24"/>
          <w:lang w:val="en-US"/>
        </w:rPr>
        <w:t xml:space="preserve"> and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90529F" w:rsidRPr="00C73899">
        <w:rPr>
          <w:rFonts w:ascii="Calibri" w:hAnsi="Calibri" w:cs="Calibri"/>
          <w:b w:val="0"/>
          <w:szCs w:val="24"/>
          <w:lang w:val="en-US"/>
        </w:rPr>
        <w:t>results in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21380A" w:rsidRPr="00C73899">
        <w:rPr>
          <w:rFonts w:ascii="Calibri" w:hAnsi="Calibri" w:cs="Calibri"/>
          <w:b w:val="0"/>
          <w:szCs w:val="24"/>
          <w:lang w:val="en-US"/>
        </w:rPr>
        <w:t>hematopoietic malignancies</w:t>
      </w:r>
      <w:r w:rsidR="00EE7A47" w:rsidRPr="00C73899">
        <w:rPr>
          <w:rFonts w:ascii="Calibri" w:hAnsi="Calibri" w:cs="Calibri"/>
          <w:b w:val="0"/>
          <w:szCs w:val="24"/>
          <w:lang w:val="en-US"/>
        </w:rPr>
        <w:t>.</w:t>
      </w:r>
    </w:p>
    <w:p w14:paraId="6DF2187E" w14:textId="77777777" w:rsidR="00F01BA1" w:rsidRPr="00C73899" w:rsidRDefault="00F01BA1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</w:p>
    <w:p w14:paraId="40019080" w14:textId="33B82F7A" w:rsidR="00636876" w:rsidRPr="00C73899" w:rsidRDefault="00E96403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sz w:val="24"/>
          <w:szCs w:val="24"/>
        </w:rPr>
        <w:t xml:space="preserve">Similar to </w:t>
      </w:r>
      <w:r w:rsidR="00B96E3F" w:rsidRPr="00C73899">
        <w:rPr>
          <w:rFonts w:cs="Calibri"/>
          <w:sz w:val="24"/>
          <w:szCs w:val="24"/>
        </w:rPr>
        <w:t>mice with mutations in the TET2 gene</w:t>
      </w:r>
      <w:r w:rsidR="00DE4605" w:rsidRPr="00C73899">
        <w:rPr>
          <w:rFonts w:cs="Calibri"/>
          <w:sz w:val="24"/>
          <w:szCs w:val="24"/>
        </w:rPr>
        <w:t xml:space="preserve">, </w:t>
      </w:r>
      <w:r w:rsidR="00A50F65" w:rsidRPr="00C73899">
        <w:rPr>
          <w:rFonts w:cs="Calibri"/>
          <w:sz w:val="24"/>
          <w:szCs w:val="24"/>
        </w:rPr>
        <w:t>most</w:t>
      </w:r>
      <w:r w:rsidR="00DE4605" w:rsidRPr="00C73899">
        <w:rPr>
          <w:rFonts w:cs="Calibri"/>
          <w:sz w:val="24"/>
          <w:szCs w:val="24"/>
        </w:rPr>
        <w:t xml:space="preserve"> leukemia patients manifest </w:t>
      </w:r>
      <w:r w:rsidR="008B5E51" w:rsidRPr="00C73899">
        <w:rPr>
          <w:rFonts w:cs="Calibri"/>
          <w:sz w:val="24"/>
          <w:szCs w:val="24"/>
        </w:rPr>
        <w:t>haploinsufficiency of TET2 dioxygenase activity</w:t>
      </w:r>
      <w:r w:rsidR="0031356C" w:rsidRPr="00C73899">
        <w:rPr>
          <w:rFonts w:cs="Calibri"/>
          <w:sz w:val="24"/>
          <w:szCs w:val="24"/>
        </w:rPr>
        <w:t xml:space="preserve">. These </w:t>
      </w:r>
      <w:r w:rsidR="00D51049" w:rsidRPr="00C73899">
        <w:rPr>
          <w:rFonts w:cs="Calibri"/>
          <w:sz w:val="24"/>
          <w:szCs w:val="24"/>
        </w:rPr>
        <w:t xml:space="preserve">mostly </w:t>
      </w:r>
      <w:r w:rsidR="000C3AA7" w:rsidRPr="00C73899">
        <w:rPr>
          <w:rFonts w:cs="Calibri"/>
          <w:sz w:val="24"/>
          <w:szCs w:val="24"/>
        </w:rPr>
        <w:t xml:space="preserve">heterozygous somatic </w:t>
      </w:r>
      <w:r w:rsidR="0031356C" w:rsidRPr="00C73899">
        <w:rPr>
          <w:rFonts w:cs="Calibri"/>
          <w:sz w:val="24"/>
          <w:szCs w:val="24"/>
        </w:rPr>
        <w:t>mutations</w:t>
      </w:r>
      <w:r w:rsidR="00DE4605" w:rsidRPr="00C73899">
        <w:rPr>
          <w:rFonts w:cs="Calibri"/>
          <w:sz w:val="24"/>
          <w:szCs w:val="24"/>
        </w:rPr>
        <w:t xml:space="preserve"> </w:t>
      </w:r>
      <w:r w:rsidR="004676C9" w:rsidRPr="00C73899">
        <w:rPr>
          <w:rFonts w:cs="Calibri"/>
          <w:sz w:val="24"/>
          <w:szCs w:val="24"/>
        </w:rPr>
        <w:t xml:space="preserve">include </w:t>
      </w:r>
      <w:r w:rsidR="00DE4605" w:rsidRPr="00C73899">
        <w:rPr>
          <w:rFonts w:cs="Calibri"/>
          <w:sz w:val="24"/>
          <w:szCs w:val="24"/>
        </w:rPr>
        <w:t>frame-shift</w:t>
      </w:r>
      <w:r w:rsidR="00043FA9" w:rsidRPr="00C73899">
        <w:rPr>
          <w:rFonts w:cs="Calibri"/>
          <w:sz w:val="24"/>
          <w:szCs w:val="24"/>
        </w:rPr>
        <w:t xml:space="preserve"> and</w:t>
      </w:r>
      <w:r w:rsidR="004676C9" w:rsidRPr="00C73899">
        <w:rPr>
          <w:rFonts w:cs="Calibri"/>
          <w:sz w:val="24"/>
          <w:szCs w:val="24"/>
        </w:rPr>
        <w:t xml:space="preserve"> </w:t>
      </w:r>
      <w:r w:rsidR="009324A5" w:rsidRPr="00C73899">
        <w:rPr>
          <w:rFonts w:cs="Calibri"/>
          <w:sz w:val="24"/>
          <w:szCs w:val="24"/>
        </w:rPr>
        <w:t>nonsense</w:t>
      </w:r>
      <w:r w:rsidR="00373256" w:rsidRPr="00C73899">
        <w:rPr>
          <w:rFonts w:cs="Calibri"/>
          <w:sz w:val="24"/>
          <w:szCs w:val="24"/>
        </w:rPr>
        <w:t xml:space="preserve"> mutations</w:t>
      </w:r>
      <w:r w:rsidR="00043FA9" w:rsidRPr="00C73899">
        <w:rPr>
          <w:rFonts w:cs="Calibri"/>
          <w:sz w:val="24"/>
          <w:szCs w:val="24"/>
        </w:rPr>
        <w:t xml:space="preserve"> dispersed throughout the TET2 gene</w:t>
      </w:r>
      <w:r w:rsidR="00B67239" w:rsidRPr="00C73899">
        <w:rPr>
          <w:rFonts w:cs="Calibri"/>
          <w:sz w:val="24"/>
          <w:szCs w:val="24"/>
        </w:rPr>
        <w:t xml:space="preserve"> body</w:t>
      </w:r>
      <w:r w:rsidR="009324A5" w:rsidRPr="00C73899">
        <w:rPr>
          <w:rFonts w:cs="Calibri"/>
          <w:sz w:val="24"/>
          <w:szCs w:val="24"/>
        </w:rPr>
        <w:t xml:space="preserve"> </w:t>
      </w:r>
      <w:r w:rsidR="00043FA9" w:rsidRPr="00C73899">
        <w:rPr>
          <w:rFonts w:cs="Calibri"/>
          <w:sz w:val="24"/>
          <w:szCs w:val="24"/>
        </w:rPr>
        <w:t>while</w:t>
      </w:r>
      <w:r w:rsidR="004676C9" w:rsidRPr="00C73899">
        <w:rPr>
          <w:rFonts w:cs="Calibri"/>
          <w:sz w:val="24"/>
          <w:szCs w:val="24"/>
        </w:rPr>
        <w:t xml:space="preserve"> missense mutations</w:t>
      </w:r>
      <w:r w:rsidR="00B67239" w:rsidRPr="00C73899">
        <w:rPr>
          <w:rFonts w:cs="Calibri"/>
          <w:sz w:val="24"/>
          <w:szCs w:val="24"/>
        </w:rPr>
        <w:t xml:space="preserve"> that</w:t>
      </w:r>
      <w:r w:rsidR="00373256" w:rsidRPr="00C73899">
        <w:rPr>
          <w:rFonts w:cs="Calibri"/>
          <w:sz w:val="24"/>
          <w:szCs w:val="24"/>
        </w:rPr>
        <w:t xml:space="preserve"> are</w:t>
      </w:r>
      <w:r w:rsidR="00043FA9" w:rsidRPr="00C73899">
        <w:rPr>
          <w:rFonts w:cs="Calibri"/>
          <w:sz w:val="24"/>
          <w:szCs w:val="24"/>
        </w:rPr>
        <w:t xml:space="preserve"> most clustered in the dioxygenase domain</w:t>
      </w:r>
      <w:hyperlink w:anchor="_ENREF_12" w:tooltip="Ponnaluri, 2013 #2383" w:history="1">
        <w:r w:rsidR="008D1DED" w:rsidRPr="00C73899">
          <w:rPr>
            <w:rFonts w:cs="Calibri"/>
            <w:sz w:val="24"/>
            <w:szCs w:val="24"/>
          </w:rPr>
          <w:fldChar w:fldCharType="begin"/>
        </w:r>
        <w:r w:rsidR="008D1DED" w:rsidRPr="00C73899">
          <w:rPr>
            <w:rFonts w:cs="Calibri"/>
            <w:sz w:val="24"/>
            <w:szCs w:val="24"/>
          </w:rPr>
          <w:instrText xml:space="preserve"> ADDIN EN.CITE &lt;EndNote&gt;&lt;Cite&gt;&lt;Author&gt;Ponnaluri&lt;/Author&gt;&lt;Year&gt;2013&lt;/Year&gt;&lt;RecNum&gt;2383&lt;/RecNum&gt;&lt;DisplayText&gt;&lt;style face="superscript"&gt;12&lt;/style&gt;&lt;/DisplayText&gt;&lt;record&gt;&lt;rec-number&gt;2383&lt;/rec-number&gt;&lt;foreign-keys&gt;&lt;key app="EN" db-id="prrddp9rbtwpsveswx9x9d95pvadsxvd5t0t" timestamp="0"&gt;2383&lt;/key&gt;&lt;/foreign-keys&gt;&lt;ref-type name="Journal Article"&gt;17&lt;/ref-type&gt;&lt;contributors&gt;&lt;authors&gt;&lt;author&gt;Ponnaluri, V. K.&lt;/author&gt;&lt;author&gt;Maciejewski, J. P.&lt;/author&gt;&lt;author&gt;Mukherji, M.&lt;/author&gt;&lt;/authors&gt;&lt;/contributors&gt;&lt;auth-address&gt;Division of Pharmaceutical Sciences, School of Pharmacy, University of Missouri-Kansas City, 64108 MO, United States.&lt;/auth-address&gt;&lt;titles&gt;&lt;title&gt;A mechanistic overview of TET-mediated 5-methylcytosine oxidation&lt;/title&gt;&lt;secondary-title&gt;Biochem Biophys Res Commun&lt;/secondary-title&gt;&lt;/titles&gt;&lt;periodical&gt;&lt;full-title&gt;Biochem Biophys Res Commun&lt;/full-title&gt;&lt;abbr-1&gt;Biochemical and biophysical research communications&lt;/abbr-1&gt;&lt;/periodical&gt;&lt;pages&gt;115-20&lt;/pages&gt;&lt;volume&gt;436&lt;/volume&gt;&lt;number&gt;2&lt;/number&gt;&lt;edition&gt;2013/06/04&lt;/edition&gt;&lt;keywords&gt;&lt;keyword&gt;5-Methylcytosine/*metabolism&lt;/keyword&gt;&lt;keyword&gt;Animals&lt;/keyword&gt;&lt;keyword&gt;*DNA Methylation&lt;/keyword&gt;&lt;keyword&gt;Dioxygenases/genetics/*metabolism&lt;/keyword&gt;&lt;keyword&gt;Humans&lt;/keyword&gt;&lt;keyword&gt;Iron/metabolism&lt;/keyword&gt;&lt;keyword&gt;Isoenzymes/genetics/metabolism&lt;/keyword&gt;&lt;keyword&gt;Ketoglutaric Acids/metabolism&lt;/keyword&gt;&lt;keyword&gt;Models, Genetic&lt;/keyword&gt;&lt;keyword&gt;Oxidation-Reduction&lt;/keyword&gt;&lt;/keywords&gt;&lt;dates&gt;&lt;year&gt;2013&lt;/year&gt;&lt;pub-dates&gt;&lt;date&gt;Jun 28&lt;/date&gt;&lt;/pub-dates&gt;&lt;/dates&gt;&lt;isbn&gt;1090-2104 (Electronic)&amp;#xD;0006-291X (Linking)&lt;/isbn&gt;&lt;accession-num&gt;23727577&lt;/accession-num&gt;&lt;urls&gt;&lt;related-urls&gt;&lt;url&gt;http://www.ncbi.nlm.nih.gov/pubmed/23727577&lt;/url&gt;&lt;/related-urls&gt;&lt;/urls&gt;&lt;electronic-resource-num&gt;10.1016/j.bbrc.2013.05.077&amp;#xD;S0006-291X(13)00874-7 [pii]&lt;/electronic-resource-num&gt;&lt;language&gt;eng&lt;/language&gt;&lt;/record&gt;&lt;/Cite&gt;&lt;/EndNote&gt;</w:instrText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12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="004676C9" w:rsidRPr="00C73899">
        <w:rPr>
          <w:rFonts w:cs="Calibri"/>
          <w:sz w:val="24"/>
          <w:szCs w:val="24"/>
        </w:rPr>
        <w:t xml:space="preserve">. </w:t>
      </w:r>
      <w:r w:rsidR="00B37CC4" w:rsidRPr="00C73899">
        <w:rPr>
          <w:rFonts w:cs="Calibri"/>
          <w:sz w:val="24"/>
          <w:szCs w:val="24"/>
        </w:rPr>
        <w:t xml:space="preserve">To date, </w:t>
      </w:r>
      <w:r w:rsidR="00A1350D" w:rsidRPr="00C73899">
        <w:rPr>
          <w:rFonts w:cs="Calibri"/>
          <w:sz w:val="24"/>
          <w:szCs w:val="24"/>
        </w:rPr>
        <w:t>l</w:t>
      </w:r>
      <w:r w:rsidR="0030432A" w:rsidRPr="00C73899">
        <w:rPr>
          <w:rFonts w:cs="Calibri"/>
          <w:sz w:val="24"/>
          <w:szCs w:val="24"/>
        </w:rPr>
        <w:t>ittle characteri</w:t>
      </w:r>
      <w:r w:rsidR="00B37CC4" w:rsidRPr="00C73899">
        <w:rPr>
          <w:rFonts w:cs="Calibri"/>
          <w:sz w:val="24"/>
          <w:szCs w:val="24"/>
        </w:rPr>
        <w:t>zation</w:t>
      </w:r>
      <w:r w:rsidR="0030432A" w:rsidRPr="00C73899">
        <w:rPr>
          <w:rFonts w:cs="Calibri"/>
          <w:sz w:val="24"/>
          <w:szCs w:val="24"/>
        </w:rPr>
        <w:t xml:space="preserve"> of </w:t>
      </w:r>
      <w:r w:rsidR="00E4150A" w:rsidRPr="00C73899">
        <w:rPr>
          <w:rFonts w:cs="Calibri"/>
          <w:sz w:val="24"/>
          <w:szCs w:val="24"/>
        </w:rPr>
        <w:t>wt</w:t>
      </w:r>
      <w:r w:rsidR="00B37CC4" w:rsidRPr="00C73899">
        <w:rPr>
          <w:rFonts w:cs="Calibri"/>
          <w:sz w:val="24"/>
          <w:szCs w:val="24"/>
        </w:rPr>
        <w:t>-</w:t>
      </w:r>
      <w:r w:rsidR="00582956" w:rsidRPr="00C73899">
        <w:rPr>
          <w:rFonts w:cs="Calibri"/>
          <w:sz w:val="24"/>
          <w:szCs w:val="24"/>
        </w:rPr>
        <w:t xml:space="preserve"> and mutant</w:t>
      </w:r>
      <w:r w:rsidR="00B37CC4" w:rsidRPr="00C73899">
        <w:rPr>
          <w:rFonts w:cs="Calibri"/>
          <w:sz w:val="24"/>
          <w:szCs w:val="24"/>
        </w:rPr>
        <w:t>-TET2 is reported in the literature mainly</w:t>
      </w:r>
      <w:r w:rsidR="00582956" w:rsidRPr="00C73899">
        <w:rPr>
          <w:rFonts w:cs="Calibri"/>
          <w:sz w:val="24"/>
          <w:szCs w:val="24"/>
        </w:rPr>
        <w:t xml:space="preserve"> due to </w:t>
      </w:r>
      <w:r w:rsidR="00A1350D" w:rsidRPr="00C73899">
        <w:rPr>
          <w:rFonts w:cs="Calibri"/>
          <w:sz w:val="24"/>
          <w:szCs w:val="24"/>
        </w:rPr>
        <w:t>difficulties</w:t>
      </w:r>
      <w:r w:rsidR="00582956" w:rsidRPr="00C73899">
        <w:rPr>
          <w:rFonts w:cs="Calibri"/>
          <w:sz w:val="24"/>
          <w:szCs w:val="24"/>
        </w:rPr>
        <w:t xml:space="preserve"> </w:t>
      </w:r>
      <w:r w:rsidR="00B37CC4" w:rsidRPr="00C73899">
        <w:rPr>
          <w:rFonts w:cs="Calibri"/>
          <w:sz w:val="24"/>
          <w:szCs w:val="24"/>
        </w:rPr>
        <w:t xml:space="preserve">with </w:t>
      </w:r>
      <w:r w:rsidR="002C1AD5" w:rsidRPr="00C73899">
        <w:rPr>
          <w:rFonts w:cs="Calibri"/>
          <w:sz w:val="24"/>
          <w:szCs w:val="24"/>
        </w:rPr>
        <w:t>the</w:t>
      </w:r>
      <w:r w:rsidR="00582956" w:rsidRPr="00C73899">
        <w:rPr>
          <w:rFonts w:cs="Calibri"/>
          <w:sz w:val="24"/>
          <w:szCs w:val="24"/>
        </w:rPr>
        <w:t xml:space="preserve"> production of TET2 </w:t>
      </w:r>
      <w:r w:rsidR="00B37CC4" w:rsidRPr="00C73899">
        <w:rPr>
          <w:rFonts w:cs="Calibri"/>
          <w:sz w:val="24"/>
          <w:szCs w:val="24"/>
        </w:rPr>
        <w:t>dioxygenase</w:t>
      </w:r>
      <w:r w:rsidR="00582956" w:rsidRPr="00C73899">
        <w:rPr>
          <w:rFonts w:cs="Calibri"/>
          <w:sz w:val="24"/>
          <w:szCs w:val="24"/>
        </w:rPr>
        <w:t xml:space="preserve"> and </w:t>
      </w:r>
      <w:r w:rsidR="00E0415C" w:rsidRPr="00C73899">
        <w:rPr>
          <w:rFonts w:cs="Calibri"/>
          <w:sz w:val="24"/>
          <w:szCs w:val="24"/>
        </w:rPr>
        <w:t>its</w:t>
      </w:r>
      <w:r w:rsidR="00582956" w:rsidRPr="00C73899">
        <w:rPr>
          <w:rFonts w:cs="Calibri"/>
          <w:sz w:val="24"/>
          <w:szCs w:val="24"/>
        </w:rPr>
        <w:t xml:space="preserve"> assay</w:t>
      </w:r>
      <w:hyperlink w:anchor="_ENREF_21" w:tooltip="Hu, 2013 #2394" w:history="1"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end"/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21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="0030432A" w:rsidRPr="00C73899">
        <w:rPr>
          <w:rFonts w:cs="Calibri"/>
          <w:sz w:val="24"/>
          <w:szCs w:val="24"/>
        </w:rPr>
        <w:t>.</w:t>
      </w:r>
      <w:r w:rsidR="00996122" w:rsidRPr="00C73899">
        <w:rPr>
          <w:rFonts w:cs="Calibri"/>
          <w:sz w:val="24"/>
          <w:szCs w:val="24"/>
        </w:rPr>
        <w:t xml:space="preserve"> </w:t>
      </w:r>
      <w:r w:rsidR="00560506" w:rsidRPr="00C73899">
        <w:rPr>
          <w:rFonts w:cs="Calibri"/>
          <w:sz w:val="24"/>
          <w:szCs w:val="24"/>
        </w:rPr>
        <w:t>Here</w:t>
      </w:r>
      <w:r w:rsidR="00C73899" w:rsidRPr="00C73899">
        <w:rPr>
          <w:rFonts w:cs="Calibri"/>
          <w:sz w:val="24"/>
          <w:szCs w:val="24"/>
        </w:rPr>
        <w:t>,</w:t>
      </w:r>
      <w:r w:rsidR="00560506" w:rsidRPr="00C73899">
        <w:rPr>
          <w:rFonts w:cs="Calibri"/>
          <w:sz w:val="24"/>
          <w:szCs w:val="24"/>
        </w:rPr>
        <w:t xml:space="preserve"> we report</w:t>
      </w:r>
      <w:r w:rsidR="00EE7A47" w:rsidRPr="00C73899">
        <w:rPr>
          <w:rFonts w:cs="Calibri"/>
          <w:sz w:val="24"/>
          <w:szCs w:val="24"/>
        </w:rPr>
        <w:t xml:space="preserve"> a</w:t>
      </w:r>
      <w:r w:rsidR="001C0485" w:rsidRPr="00C73899">
        <w:rPr>
          <w:rFonts w:cs="Calibri"/>
          <w:sz w:val="24"/>
          <w:szCs w:val="24"/>
        </w:rPr>
        <w:t xml:space="preserve"> simple</w:t>
      </w:r>
      <w:r w:rsidR="00EE7A47" w:rsidRPr="00C73899">
        <w:rPr>
          <w:rFonts w:cs="Calibri"/>
          <w:sz w:val="24"/>
          <w:szCs w:val="24"/>
        </w:rPr>
        <w:t xml:space="preserve"> </w:t>
      </w:r>
      <w:r w:rsidR="00841B24" w:rsidRPr="00C73899">
        <w:rPr>
          <w:rFonts w:cs="Calibri"/>
          <w:sz w:val="24"/>
          <w:szCs w:val="24"/>
        </w:rPr>
        <w:t>single</w:t>
      </w:r>
      <w:r w:rsidR="00804032" w:rsidRPr="00C73899">
        <w:rPr>
          <w:rFonts w:cs="Calibri"/>
          <w:sz w:val="24"/>
          <w:szCs w:val="24"/>
        </w:rPr>
        <w:t>-</w:t>
      </w:r>
      <w:r w:rsidR="0000230D" w:rsidRPr="00C73899">
        <w:rPr>
          <w:rFonts w:cs="Calibri"/>
          <w:sz w:val="24"/>
          <w:szCs w:val="24"/>
        </w:rPr>
        <w:t xml:space="preserve">step </w:t>
      </w:r>
      <w:r w:rsidR="00EE7A47" w:rsidRPr="00C73899">
        <w:rPr>
          <w:rFonts w:cs="Calibri"/>
          <w:sz w:val="24"/>
          <w:szCs w:val="24"/>
        </w:rPr>
        <w:t xml:space="preserve">purification </w:t>
      </w:r>
      <w:r w:rsidR="001C0485" w:rsidRPr="00C73899">
        <w:rPr>
          <w:rFonts w:cs="Calibri"/>
          <w:sz w:val="24"/>
          <w:szCs w:val="24"/>
        </w:rPr>
        <w:t xml:space="preserve">of native TET2 dioxygenase </w:t>
      </w:r>
      <w:r w:rsidR="0000230D" w:rsidRPr="00C73899">
        <w:rPr>
          <w:rFonts w:cs="Calibri"/>
          <w:sz w:val="24"/>
          <w:szCs w:val="24"/>
        </w:rPr>
        <w:t xml:space="preserve">using </w:t>
      </w:r>
      <w:r w:rsidR="003058A2" w:rsidRPr="00C73899">
        <w:rPr>
          <w:rFonts w:cs="Calibri"/>
          <w:sz w:val="24"/>
          <w:szCs w:val="24"/>
        </w:rPr>
        <w:t>ion</w:t>
      </w:r>
      <w:r w:rsidR="003258F1" w:rsidRPr="00C73899">
        <w:rPr>
          <w:rFonts w:cs="Calibri"/>
          <w:sz w:val="24"/>
          <w:szCs w:val="24"/>
        </w:rPr>
        <w:t xml:space="preserve"> </w:t>
      </w:r>
      <w:r w:rsidR="0000230D" w:rsidRPr="00C73899">
        <w:rPr>
          <w:rFonts w:cs="Calibri"/>
          <w:sz w:val="24"/>
          <w:szCs w:val="24"/>
        </w:rPr>
        <w:t xml:space="preserve">exchange </w:t>
      </w:r>
      <w:r w:rsidR="00E0415C" w:rsidRPr="00C73899">
        <w:rPr>
          <w:rFonts w:cs="Calibri"/>
          <w:sz w:val="24"/>
          <w:szCs w:val="24"/>
        </w:rPr>
        <w:t>chromatography</w:t>
      </w:r>
      <w:r w:rsidR="00DC1028" w:rsidRPr="00C73899">
        <w:rPr>
          <w:rFonts w:cs="Calibri"/>
          <w:sz w:val="24"/>
          <w:szCs w:val="24"/>
        </w:rPr>
        <w:t xml:space="preserve">. </w:t>
      </w:r>
      <w:r w:rsidR="00964219" w:rsidRPr="00C73899">
        <w:rPr>
          <w:rFonts w:cs="Calibri"/>
          <w:sz w:val="24"/>
          <w:szCs w:val="24"/>
        </w:rPr>
        <w:t>Further</w:t>
      </w:r>
      <w:r w:rsidR="00C21123" w:rsidRPr="00C73899">
        <w:rPr>
          <w:rFonts w:cs="Calibri"/>
          <w:sz w:val="24"/>
          <w:szCs w:val="24"/>
        </w:rPr>
        <w:t xml:space="preserve">, </w:t>
      </w:r>
      <w:r w:rsidR="00964219" w:rsidRPr="00C73899">
        <w:rPr>
          <w:rFonts w:cs="Calibri"/>
          <w:sz w:val="24"/>
          <w:szCs w:val="24"/>
        </w:rPr>
        <w:t xml:space="preserve">a </w:t>
      </w:r>
      <w:r w:rsidR="007E0255" w:rsidRPr="00C73899">
        <w:rPr>
          <w:rFonts w:cs="Calibri"/>
          <w:sz w:val="24"/>
          <w:szCs w:val="24"/>
        </w:rPr>
        <w:t xml:space="preserve">quantitative </w:t>
      </w:r>
      <w:r w:rsidR="004C00AB" w:rsidRPr="00C73899">
        <w:rPr>
          <w:rFonts w:cs="Calibri"/>
          <w:sz w:val="24"/>
          <w:szCs w:val="24"/>
        </w:rPr>
        <w:t>LC-MS</w:t>
      </w:r>
      <w:r w:rsidR="00E0415C" w:rsidRPr="00C73899">
        <w:rPr>
          <w:rFonts w:cs="Calibri"/>
          <w:sz w:val="24"/>
          <w:szCs w:val="24"/>
        </w:rPr>
        <w:t>/MS</w:t>
      </w:r>
      <w:r w:rsidR="00C21123" w:rsidRPr="00C73899">
        <w:rPr>
          <w:rFonts w:cs="Calibri"/>
          <w:sz w:val="24"/>
          <w:szCs w:val="24"/>
        </w:rPr>
        <w:t xml:space="preserve"> assay was </w:t>
      </w:r>
      <w:r w:rsidR="00964219" w:rsidRPr="00C73899">
        <w:rPr>
          <w:rFonts w:cs="Calibri"/>
          <w:sz w:val="24"/>
          <w:szCs w:val="24"/>
        </w:rPr>
        <w:t>optimized</w:t>
      </w:r>
      <w:r w:rsidR="00007975" w:rsidRPr="00C73899">
        <w:rPr>
          <w:rFonts w:cs="Calibri"/>
          <w:sz w:val="24"/>
          <w:szCs w:val="24"/>
        </w:rPr>
        <w:t xml:space="preserve"> and </w:t>
      </w:r>
      <w:r w:rsidR="00CF009D" w:rsidRPr="00C73899">
        <w:rPr>
          <w:rFonts w:cs="Calibri"/>
          <w:sz w:val="24"/>
          <w:szCs w:val="24"/>
        </w:rPr>
        <w:t>us</w:t>
      </w:r>
      <w:r w:rsidR="00C21123" w:rsidRPr="00C73899">
        <w:rPr>
          <w:rFonts w:cs="Calibri"/>
          <w:sz w:val="24"/>
          <w:szCs w:val="24"/>
        </w:rPr>
        <w:t xml:space="preserve">ed to </w:t>
      </w:r>
      <w:r w:rsidR="00481B8F" w:rsidRPr="00C73899">
        <w:rPr>
          <w:rFonts w:cs="Calibri"/>
          <w:sz w:val="24"/>
          <w:szCs w:val="24"/>
        </w:rPr>
        <w:t>measure</w:t>
      </w:r>
      <w:r w:rsidR="00C21123" w:rsidRPr="00C73899">
        <w:rPr>
          <w:rFonts w:cs="Calibri"/>
          <w:sz w:val="24"/>
          <w:szCs w:val="24"/>
        </w:rPr>
        <w:t xml:space="preserve"> the </w:t>
      </w:r>
      <w:r w:rsidR="00481B8F" w:rsidRPr="00C73899">
        <w:rPr>
          <w:rFonts w:cs="Calibri"/>
          <w:sz w:val="24"/>
          <w:szCs w:val="24"/>
        </w:rPr>
        <w:t xml:space="preserve">enzymatic </w:t>
      </w:r>
      <w:r w:rsidR="00C21123" w:rsidRPr="00C73899">
        <w:rPr>
          <w:rFonts w:cs="Calibri"/>
          <w:sz w:val="24"/>
          <w:szCs w:val="24"/>
        </w:rPr>
        <w:t xml:space="preserve">activity of </w:t>
      </w:r>
      <w:r w:rsidR="00560506" w:rsidRPr="00C73899">
        <w:rPr>
          <w:rFonts w:cs="Calibri"/>
          <w:sz w:val="24"/>
          <w:szCs w:val="24"/>
        </w:rPr>
        <w:t xml:space="preserve">native </w:t>
      </w:r>
      <w:r w:rsidR="005F50CB" w:rsidRPr="00C73899">
        <w:rPr>
          <w:rFonts w:cs="Calibri"/>
          <w:sz w:val="24"/>
          <w:szCs w:val="24"/>
        </w:rPr>
        <w:t xml:space="preserve">TET2 </w:t>
      </w:r>
      <w:r w:rsidR="00841B24" w:rsidRPr="00C73899">
        <w:rPr>
          <w:rFonts w:cs="Calibri"/>
          <w:sz w:val="24"/>
          <w:szCs w:val="24"/>
        </w:rPr>
        <w:t>di</w:t>
      </w:r>
      <w:r w:rsidR="00C25CF8" w:rsidRPr="00C73899">
        <w:rPr>
          <w:rFonts w:cs="Calibri"/>
          <w:sz w:val="24"/>
          <w:szCs w:val="24"/>
        </w:rPr>
        <w:t>oxygenase</w:t>
      </w:r>
      <w:r w:rsidR="00014D00" w:rsidRPr="00C73899">
        <w:rPr>
          <w:rFonts w:cs="Calibri"/>
          <w:sz w:val="24"/>
          <w:szCs w:val="24"/>
        </w:rPr>
        <w:t>.</w:t>
      </w:r>
    </w:p>
    <w:p w14:paraId="0CA273DF" w14:textId="77777777" w:rsidR="00636876" w:rsidRPr="00C73899" w:rsidRDefault="00636876" w:rsidP="00C73899">
      <w:pPr>
        <w:spacing w:after="0" w:line="240" w:lineRule="auto"/>
        <w:rPr>
          <w:rFonts w:cs="Calibri"/>
          <w:sz w:val="24"/>
          <w:szCs w:val="24"/>
        </w:rPr>
      </w:pPr>
    </w:p>
    <w:p w14:paraId="0B9E8BB8" w14:textId="1F246581" w:rsidR="00992612" w:rsidRPr="00C73899" w:rsidRDefault="00992612" w:rsidP="00C73899">
      <w:pPr>
        <w:spacing w:after="0" w:line="240" w:lineRule="auto"/>
        <w:rPr>
          <w:rFonts w:eastAsia="Times New Roman" w:cs="Calibri"/>
          <w:b/>
          <w:sz w:val="24"/>
          <w:szCs w:val="24"/>
        </w:rPr>
      </w:pPr>
      <w:bookmarkStart w:id="1" w:name="_Toc386014762"/>
      <w:bookmarkEnd w:id="0"/>
      <w:r w:rsidRPr="00C73899">
        <w:rPr>
          <w:rFonts w:eastAsia="Times New Roman" w:cs="Calibri"/>
          <w:b/>
          <w:sz w:val="24"/>
          <w:szCs w:val="24"/>
        </w:rPr>
        <w:t>PROTOCOL</w:t>
      </w:r>
    </w:p>
    <w:p w14:paraId="5256B990" w14:textId="77777777" w:rsidR="002B41F9" w:rsidRPr="00C73899" w:rsidRDefault="002B41F9" w:rsidP="00C73899">
      <w:pPr>
        <w:spacing w:after="0" w:line="240" w:lineRule="auto"/>
        <w:rPr>
          <w:rFonts w:eastAsia="Times New Roman" w:cs="Calibri"/>
          <w:b/>
          <w:sz w:val="24"/>
          <w:szCs w:val="24"/>
        </w:rPr>
      </w:pPr>
    </w:p>
    <w:p w14:paraId="3C36438F" w14:textId="5456D9B5" w:rsidR="00710F25" w:rsidRPr="00C73899" w:rsidRDefault="00710F25" w:rsidP="00C73899">
      <w:pPr>
        <w:pStyle w:val="ListParagraph"/>
        <w:numPr>
          <w:ilvl w:val="0"/>
          <w:numId w:val="7"/>
        </w:numPr>
        <w:ind w:left="0" w:firstLine="0"/>
        <w:rPr>
          <w:rFonts w:ascii="Calibri" w:hAnsi="Calibri" w:cs="Calibri"/>
          <w:b/>
        </w:rPr>
      </w:pPr>
      <w:r w:rsidRPr="00C73899">
        <w:rPr>
          <w:rFonts w:ascii="Calibri" w:hAnsi="Calibri" w:cs="Calibri"/>
          <w:b/>
        </w:rPr>
        <w:t xml:space="preserve">Cloning </w:t>
      </w:r>
      <w:r w:rsidR="004630FF" w:rsidRPr="00C73899">
        <w:rPr>
          <w:rFonts w:ascii="Calibri" w:hAnsi="Calibri" w:cs="Calibri"/>
          <w:b/>
        </w:rPr>
        <w:t xml:space="preserve">and Purification of </w:t>
      </w:r>
      <w:r w:rsidR="00683E68" w:rsidRPr="00C73899">
        <w:rPr>
          <w:rFonts w:ascii="Calibri" w:hAnsi="Calibri" w:cs="Calibri"/>
          <w:b/>
        </w:rPr>
        <w:t>U</w:t>
      </w:r>
      <w:r w:rsidR="004630FF" w:rsidRPr="00C73899">
        <w:rPr>
          <w:rFonts w:ascii="Calibri" w:hAnsi="Calibri" w:cs="Calibri"/>
          <w:b/>
        </w:rPr>
        <w:t xml:space="preserve">ntagged </w:t>
      </w:r>
      <w:r w:rsidR="00683E68" w:rsidRPr="00C73899">
        <w:rPr>
          <w:rFonts w:ascii="Calibri" w:hAnsi="Calibri" w:cs="Calibri"/>
          <w:b/>
        </w:rPr>
        <w:t>H</w:t>
      </w:r>
      <w:r w:rsidR="004630FF" w:rsidRPr="00C73899">
        <w:rPr>
          <w:rFonts w:ascii="Calibri" w:hAnsi="Calibri" w:cs="Calibri"/>
          <w:b/>
        </w:rPr>
        <w:t xml:space="preserve">uman </w:t>
      </w:r>
      <w:r w:rsidRPr="00C73899">
        <w:rPr>
          <w:rFonts w:ascii="Calibri" w:hAnsi="Calibri" w:cs="Calibri"/>
          <w:b/>
        </w:rPr>
        <w:t xml:space="preserve">TET2 </w:t>
      </w:r>
      <w:r w:rsidR="00683E68" w:rsidRPr="00C73899">
        <w:rPr>
          <w:rFonts w:ascii="Calibri" w:hAnsi="Calibri" w:cs="Calibri"/>
          <w:b/>
        </w:rPr>
        <w:t>D</w:t>
      </w:r>
      <w:r w:rsidR="004630FF" w:rsidRPr="00C73899">
        <w:rPr>
          <w:rFonts w:ascii="Calibri" w:hAnsi="Calibri" w:cs="Calibri"/>
          <w:b/>
        </w:rPr>
        <w:t>ioxygenase</w:t>
      </w:r>
    </w:p>
    <w:p w14:paraId="23B2C6CA" w14:textId="77777777" w:rsidR="00FD36CF" w:rsidRPr="00C73899" w:rsidRDefault="00FD36CF" w:rsidP="00C73899">
      <w:pPr>
        <w:spacing w:after="0" w:line="240" w:lineRule="auto"/>
        <w:rPr>
          <w:rFonts w:cs="Calibri"/>
          <w:sz w:val="24"/>
          <w:szCs w:val="24"/>
        </w:rPr>
      </w:pPr>
    </w:p>
    <w:p w14:paraId="69D87417" w14:textId="69DDCD33" w:rsidR="00C73899" w:rsidRPr="00C73899" w:rsidRDefault="00C73899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Clone h</w:t>
      </w:r>
      <w:r w:rsidR="00793AB4" w:rsidRPr="00C73899">
        <w:rPr>
          <w:rFonts w:ascii="Calibri" w:hAnsi="Calibri" w:cs="Calibri"/>
        </w:rPr>
        <w:t xml:space="preserve">uman TET2 dioxygenase (TET2 1129-1936, ∆1481-1843) </w:t>
      </w:r>
      <w:r w:rsidR="00932CC0" w:rsidRPr="00C73899">
        <w:rPr>
          <w:rFonts w:ascii="Calibri" w:hAnsi="Calibri" w:cs="Calibri"/>
        </w:rPr>
        <w:t xml:space="preserve">into </w:t>
      </w:r>
      <w:r w:rsidRPr="00C73899">
        <w:rPr>
          <w:rFonts w:ascii="Calibri" w:hAnsi="Calibri" w:cs="Calibri"/>
        </w:rPr>
        <w:t xml:space="preserve">the </w:t>
      </w:r>
      <w:r w:rsidR="00932CC0" w:rsidRPr="00C73899">
        <w:rPr>
          <w:rFonts w:ascii="Calibri" w:hAnsi="Calibri" w:cs="Calibri"/>
        </w:rPr>
        <w:t xml:space="preserve">pDEST14 destination vector using </w:t>
      </w:r>
      <w:r w:rsidR="005D0CC8" w:rsidRPr="00C73899">
        <w:rPr>
          <w:rFonts w:ascii="Calibri" w:hAnsi="Calibri" w:cs="Calibri"/>
        </w:rPr>
        <w:t xml:space="preserve">the </w:t>
      </w:r>
      <w:r w:rsidR="002F6AD0" w:rsidRPr="00C73899">
        <w:rPr>
          <w:rFonts w:ascii="Calibri" w:hAnsi="Calibri" w:cs="Calibri"/>
        </w:rPr>
        <w:t>site-specific recombination technique</w:t>
      </w:r>
      <w:r w:rsidR="00932CC0" w:rsidRPr="00C73899">
        <w:rPr>
          <w:rFonts w:ascii="Calibri" w:hAnsi="Calibri" w:cs="Calibri"/>
        </w:rPr>
        <w:t xml:space="preserve"> as </w:t>
      </w:r>
      <w:r w:rsidRPr="00C73899">
        <w:rPr>
          <w:rFonts w:ascii="Calibri" w:hAnsi="Calibri" w:cs="Calibri"/>
        </w:rPr>
        <w:t>previously d</w:t>
      </w:r>
      <w:r w:rsidR="00932CC0" w:rsidRPr="00C73899">
        <w:rPr>
          <w:rFonts w:ascii="Calibri" w:hAnsi="Calibri" w:cs="Calibri"/>
        </w:rPr>
        <w:t>escribed</w:t>
      </w:r>
      <w:hyperlink w:anchor="_ENREF_22" w:tooltip="Jaiswal, 2017 #2463" w:history="1">
        <w:r w:rsidR="008D1DED" w:rsidRPr="00C73899">
          <w:rPr>
            <w:rFonts w:ascii="Calibri" w:hAnsi="Calibri" w:cs="Calibri"/>
          </w:rPr>
          <w:fldChar w:fldCharType="begin">
            <w:fldData xml:space="preserve">PEVuZE5vdGU+PENpdGU+PEF1dGhvcj5KYWlzd2FsPC9BdXRob3I+PFllYXI+MjAxNzwvWWVhcj48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</w:fldData>
          </w:fldChar>
        </w:r>
        <w:r w:rsidR="008D1DED" w:rsidRPr="00C73899">
          <w:rPr>
            <w:rFonts w:ascii="Calibri" w:hAnsi="Calibri" w:cs="Calibri"/>
          </w:rPr>
          <w:instrText xml:space="preserve"> ADDIN EN.CITE </w:instrText>
        </w:r>
        <w:r w:rsidR="008D1DED" w:rsidRPr="00C73899">
          <w:rPr>
            <w:rFonts w:ascii="Calibri" w:hAnsi="Calibri" w:cs="Calibri"/>
          </w:rPr>
          <w:fldChar w:fldCharType="begin">
            <w:fldData xml:space="preserve">PEVuZE5vdGU+PENpdGU+PEF1dGhvcj5KYWlzd2FsPC9BdXRob3I+PFllYXI+MjAxNzwvWWVhcj48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</w:fldData>
          </w:fldChar>
        </w:r>
        <w:r w:rsidR="008D1DED" w:rsidRPr="00C73899">
          <w:rPr>
            <w:rFonts w:ascii="Calibri" w:hAnsi="Calibri" w:cs="Calibri"/>
          </w:rPr>
          <w:instrText xml:space="preserve"> ADDIN EN.CITE.DATA </w:instrText>
        </w:r>
        <w:r w:rsidR="008D1DED" w:rsidRPr="00C73899">
          <w:rPr>
            <w:rFonts w:ascii="Calibri" w:hAnsi="Calibri" w:cs="Calibri"/>
          </w:rPr>
        </w:r>
        <w:r w:rsidR="008D1DED" w:rsidRPr="00C73899">
          <w:rPr>
            <w:rFonts w:ascii="Calibri" w:hAnsi="Calibri" w:cs="Calibri"/>
          </w:rPr>
          <w:fldChar w:fldCharType="end"/>
        </w:r>
        <w:r w:rsidR="008D1DED" w:rsidRPr="00C73899">
          <w:rPr>
            <w:rFonts w:ascii="Calibri" w:hAnsi="Calibri" w:cs="Calibri"/>
          </w:rPr>
        </w:r>
        <w:r w:rsidR="008D1DED" w:rsidRPr="00C73899">
          <w:rPr>
            <w:rFonts w:ascii="Calibri" w:hAnsi="Calibri" w:cs="Calibri"/>
          </w:rPr>
          <w:fldChar w:fldCharType="separate"/>
        </w:r>
        <w:r w:rsidR="008D1DED" w:rsidRPr="00C73899">
          <w:rPr>
            <w:rFonts w:ascii="Calibri" w:hAnsi="Calibri" w:cs="Calibri"/>
            <w:noProof/>
            <w:vertAlign w:val="superscript"/>
          </w:rPr>
          <w:t>22</w:t>
        </w:r>
        <w:r w:rsidR="008D1DED" w:rsidRPr="00C73899">
          <w:rPr>
            <w:rFonts w:ascii="Calibri" w:hAnsi="Calibri" w:cs="Calibri"/>
          </w:rPr>
          <w:fldChar w:fldCharType="end"/>
        </w:r>
      </w:hyperlink>
      <w:r w:rsidR="00932CC0" w:rsidRPr="00C73899">
        <w:rPr>
          <w:rFonts w:ascii="Calibri" w:hAnsi="Calibri" w:cs="Calibri"/>
        </w:rPr>
        <w:t>.</w:t>
      </w:r>
    </w:p>
    <w:p w14:paraId="0C38C4D6" w14:textId="343B9F3C" w:rsidR="00793AB4" w:rsidRPr="00C73899" w:rsidRDefault="00793AB4" w:rsidP="00C73899">
      <w:pPr>
        <w:spacing w:after="0" w:line="240" w:lineRule="auto"/>
        <w:rPr>
          <w:rFonts w:cs="Calibri"/>
          <w:sz w:val="24"/>
          <w:szCs w:val="24"/>
        </w:rPr>
      </w:pPr>
    </w:p>
    <w:p w14:paraId="4CB1E97E" w14:textId="6325A901" w:rsidR="00793AB4" w:rsidRPr="00C73899" w:rsidRDefault="00793AB4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sz w:val="24"/>
          <w:szCs w:val="24"/>
        </w:rPr>
        <w:t>Note: Previous studies have demonstrated that the C-terminal TET2 dioxygenase (TET2 1129-1936, ∆1481-1843) domain is the minimal catalytically active domain</w:t>
      </w:r>
      <w:r w:rsidR="008D1DED" w:rsidRPr="00C73899">
        <w:rPr>
          <w:rFonts w:cs="Calibri"/>
          <w:sz w:val="24"/>
          <w:szCs w:val="24"/>
        </w:rPr>
        <w:fldChar w:fldCharType="begin">
          <w:fldData xml:space="preserve">PEVuZE5vdGU+PENpdGU+PEF1dGhvcj5IdTwvQXV0aG9yPjxZZWFyPjIwMTM8L1llYXI+PFJlY051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xMTgtMjI8L3BhZ2VzPjx2b2x1bWU+NTI3PC92b2x1bWU+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</w:fldData>
        </w:fldChar>
      </w:r>
      <w:r w:rsidR="008D1DED" w:rsidRPr="00C73899">
        <w:rPr>
          <w:rFonts w:cs="Calibri"/>
          <w:sz w:val="24"/>
          <w:szCs w:val="24"/>
        </w:rPr>
        <w:instrText xml:space="preserve"> ADDIN EN.CITE </w:instrText>
      </w:r>
      <w:r w:rsidR="008D1DED" w:rsidRPr="00C73899">
        <w:rPr>
          <w:rFonts w:cs="Calibri"/>
          <w:sz w:val="24"/>
          <w:szCs w:val="24"/>
        </w:rPr>
        <w:fldChar w:fldCharType="begin">
          <w:fldData xml:space="preserve">PEVuZE5vdGU+PENpdGU+PEF1dGhvcj5IdTwvQXV0aG9yPjxZZWFyPjIwMTM8L1llYXI+PFJlY051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xMTgtMjI8L3BhZ2VzPjx2b2x1bWU+NTI3PC92b2x1bWU+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</w:fldData>
        </w:fldChar>
      </w:r>
      <w:r w:rsidR="008D1DED" w:rsidRPr="00C73899">
        <w:rPr>
          <w:rFonts w:cs="Calibri"/>
          <w:sz w:val="24"/>
          <w:szCs w:val="24"/>
        </w:rPr>
        <w:instrText xml:space="preserve"> ADDIN EN.CITE.DATA </w:instrText>
      </w:r>
      <w:r w:rsidR="008D1DED" w:rsidRPr="00C73899">
        <w:rPr>
          <w:rFonts w:cs="Calibri"/>
          <w:sz w:val="24"/>
          <w:szCs w:val="24"/>
        </w:rPr>
      </w:r>
      <w:r w:rsidR="008D1DED" w:rsidRPr="00C73899">
        <w:rPr>
          <w:rFonts w:cs="Calibri"/>
          <w:sz w:val="24"/>
          <w:szCs w:val="24"/>
        </w:rPr>
        <w:fldChar w:fldCharType="end"/>
      </w:r>
      <w:r w:rsidR="008D1DED" w:rsidRPr="00C73899">
        <w:rPr>
          <w:rFonts w:cs="Calibri"/>
          <w:sz w:val="24"/>
          <w:szCs w:val="24"/>
        </w:rPr>
      </w:r>
      <w:r w:rsidR="008D1DED" w:rsidRPr="00C73899">
        <w:rPr>
          <w:rFonts w:cs="Calibri"/>
          <w:sz w:val="24"/>
          <w:szCs w:val="24"/>
        </w:rPr>
        <w:fldChar w:fldCharType="separate"/>
      </w:r>
      <w:hyperlink w:anchor="_ENREF_21" w:tooltip="Hu, 2013 #2394" w:history="1">
        <w:r w:rsidR="008D1DED" w:rsidRPr="00C73899">
          <w:rPr>
            <w:rFonts w:cs="Calibri"/>
            <w:noProof/>
            <w:sz w:val="24"/>
            <w:szCs w:val="24"/>
            <w:vertAlign w:val="superscript"/>
          </w:rPr>
          <w:t>21</w:t>
        </w:r>
      </w:hyperlink>
      <w:r w:rsidR="008D1DED" w:rsidRPr="00C73899">
        <w:rPr>
          <w:rFonts w:cs="Calibri"/>
          <w:noProof/>
          <w:sz w:val="24"/>
          <w:szCs w:val="24"/>
          <w:vertAlign w:val="superscript"/>
        </w:rPr>
        <w:t>,</w:t>
      </w:r>
      <w:hyperlink w:anchor="_ENREF_23" w:tooltip="Hu, 2015 #2443" w:history="1">
        <w:r w:rsidR="008D1DED" w:rsidRPr="00C73899">
          <w:rPr>
            <w:rFonts w:cs="Calibri"/>
            <w:noProof/>
            <w:sz w:val="24"/>
            <w:szCs w:val="24"/>
            <w:vertAlign w:val="superscript"/>
          </w:rPr>
          <w:t>23</w:t>
        </w:r>
      </w:hyperlink>
      <w:r w:rsidR="008D1DED" w:rsidRPr="00C73899">
        <w:rPr>
          <w:rFonts w:cs="Calibri"/>
          <w:sz w:val="24"/>
          <w:szCs w:val="24"/>
        </w:rPr>
        <w:fldChar w:fldCharType="end"/>
      </w:r>
      <w:r w:rsidRPr="00C73899">
        <w:rPr>
          <w:rFonts w:cs="Calibri"/>
          <w:sz w:val="24"/>
          <w:szCs w:val="24"/>
        </w:rPr>
        <w:t xml:space="preserve">. </w:t>
      </w:r>
      <w:r w:rsidRPr="00C73899">
        <w:rPr>
          <w:rFonts w:cs="Calibri"/>
          <w:color w:val="000000"/>
          <w:sz w:val="24"/>
          <w:szCs w:val="24"/>
        </w:rPr>
        <w:t xml:space="preserve">In order to express the untagged TET2 dioxygenase </w:t>
      </w:r>
      <w:r w:rsidRPr="00C73899">
        <w:rPr>
          <w:rFonts w:cs="Calibri"/>
          <w:sz w:val="24"/>
          <w:szCs w:val="24"/>
        </w:rPr>
        <w:t>domain</w:t>
      </w:r>
      <w:r w:rsidRPr="00C73899">
        <w:rPr>
          <w:rFonts w:cs="Calibri"/>
          <w:color w:val="000000"/>
          <w:sz w:val="24"/>
          <w:szCs w:val="24"/>
        </w:rPr>
        <w:t xml:space="preserve"> using the pDONR221 vector, Shine Dalgarno and Kozak sequences were incorporated in the forward primer during PCR (</w:t>
      </w:r>
      <w:r w:rsidRPr="00C73899">
        <w:rPr>
          <w:rFonts w:cs="Calibri"/>
          <w:b/>
          <w:color w:val="000000"/>
          <w:sz w:val="24"/>
          <w:szCs w:val="24"/>
        </w:rPr>
        <w:t>Table 1</w:t>
      </w:r>
      <w:r w:rsidRPr="00C73899">
        <w:rPr>
          <w:rFonts w:cs="Calibri"/>
          <w:color w:val="000000"/>
          <w:sz w:val="24"/>
          <w:szCs w:val="24"/>
        </w:rPr>
        <w:t>).</w:t>
      </w:r>
    </w:p>
    <w:p w14:paraId="6E588A26" w14:textId="77777777" w:rsidR="00793AB4" w:rsidRPr="00C73899" w:rsidRDefault="00793AB4" w:rsidP="00C73899">
      <w:pPr>
        <w:spacing w:after="0" w:line="240" w:lineRule="auto"/>
        <w:rPr>
          <w:rFonts w:cs="Calibri"/>
          <w:sz w:val="24"/>
          <w:szCs w:val="24"/>
        </w:rPr>
      </w:pPr>
    </w:p>
    <w:p w14:paraId="34EBDAB0" w14:textId="77777777" w:rsidR="00C73899" w:rsidRPr="00C73899" w:rsidRDefault="00030771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For bacterial transformation, </w:t>
      </w:r>
      <w:r w:rsidR="00441F4B" w:rsidRPr="00C73899">
        <w:rPr>
          <w:rFonts w:ascii="Calibri" w:hAnsi="Calibri" w:cs="Calibri"/>
          <w:highlight w:val="yellow"/>
        </w:rPr>
        <w:t xml:space="preserve">add </w:t>
      </w:r>
      <w:r w:rsidR="00F70B2D" w:rsidRPr="00C73899">
        <w:rPr>
          <w:rFonts w:ascii="Calibri" w:hAnsi="Calibri" w:cs="Calibri"/>
          <w:highlight w:val="yellow"/>
        </w:rPr>
        <w:t>1</w:t>
      </w:r>
      <w:r w:rsidR="00441F4B" w:rsidRPr="00C73899">
        <w:rPr>
          <w:rFonts w:ascii="Calibri" w:hAnsi="Calibri" w:cs="Calibri"/>
          <w:highlight w:val="yellow"/>
        </w:rPr>
        <w:t xml:space="preserve"> µ</w:t>
      </w:r>
      <w:r w:rsidR="00C73899" w:rsidRPr="00C73899">
        <w:rPr>
          <w:rFonts w:ascii="Calibri" w:hAnsi="Calibri" w:cs="Calibri"/>
          <w:highlight w:val="yellow"/>
        </w:rPr>
        <w:t>L</w:t>
      </w:r>
      <w:r w:rsidR="00441F4B" w:rsidRPr="00C73899">
        <w:rPr>
          <w:rFonts w:ascii="Calibri" w:hAnsi="Calibri" w:cs="Calibri"/>
          <w:highlight w:val="yellow"/>
        </w:rPr>
        <w:t xml:space="preserve"> of </w:t>
      </w:r>
      <w:r w:rsidR="00D90866" w:rsidRPr="00C73899">
        <w:rPr>
          <w:rFonts w:ascii="Calibri" w:hAnsi="Calibri" w:cs="Calibri"/>
          <w:highlight w:val="yellow"/>
        </w:rPr>
        <w:t xml:space="preserve">recombinant </w:t>
      </w:r>
      <w:r w:rsidR="00BE645D" w:rsidRPr="00C73899">
        <w:rPr>
          <w:rFonts w:ascii="Calibri" w:hAnsi="Calibri" w:cs="Calibri"/>
          <w:highlight w:val="yellow"/>
        </w:rPr>
        <w:t xml:space="preserve">pDEST14 expression vector </w:t>
      </w:r>
      <w:r w:rsidR="00D90866" w:rsidRPr="00C73899">
        <w:rPr>
          <w:rFonts w:ascii="Calibri" w:hAnsi="Calibri" w:cs="Calibri"/>
          <w:highlight w:val="yellow"/>
        </w:rPr>
        <w:t>contain</w:t>
      </w:r>
      <w:r w:rsidR="00426835" w:rsidRPr="00C73899">
        <w:rPr>
          <w:rFonts w:ascii="Calibri" w:hAnsi="Calibri" w:cs="Calibri"/>
          <w:highlight w:val="yellow"/>
        </w:rPr>
        <w:t>ing</w:t>
      </w:r>
      <w:r w:rsidR="0028783A" w:rsidRPr="00C73899">
        <w:rPr>
          <w:rFonts w:ascii="Calibri" w:hAnsi="Calibri" w:cs="Calibri"/>
          <w:highlight w:val="yellow"/>
        </w:rPr>
        <w:t xml:space="preserve"> </w:t>
      </w:r>
      <w:r w:rsidR="00932512" w:rsidRPr="00C73899">
        <w:rPr>
          <w:rFonts w:ascii="Calibri" w:hAnsi="Calibri" w:cs="Calibri"/>
          <w:highlight w:val="yellow"/>
        </w:rPr>
        <w:t>untagged human TET2 dioxygenase (TET2 1129-1936</w:t>
      </w:r>
      <w:r w:rsidR="00B42178" w:rsidRPr="00C73899">
        <w:rPr>
          <w:rFonts w:ascii="Calibri" w:hAnsi="Calibri" w:cs="Calibri"/>
          <w:highlight w:val="yellow"/>
        </w:rPr>
        <w:t>,</w:t>
      </w:r>
      <w:r w:rsidR="00932512" w:rsidRPr="00C73899">
        <w:rPr>
          <w:rFonts w:ascii="Calibri" w:hAnsi="Calibri" w:cs="Calibri"/>
          <w:highlight w:val="yellow"/>
        </w:rPr>
        <w:t xml:space="preserve"> ∆1481</w:t>
      </w:r>
      <w:r w:rsidR="00B42178" w:rsidRPr="00C73899">
        <w:rPr>
          <w:rFonts w:ascii="Calibri" w:hAnsi="Calibri" w:cs="Calibri"/>
          <w:highlight w:val="yellow"/>
        </w:rPr>
        <w:t>-</w:t>
      </w:r>
      <w:r w:rsidR="00932512" w:rsidRPr="00C73899">
        <w:rPr>
          <w:rFonts w:ascii="Calibri" w:hAnsi="Calibri" w:cs="Calibri"/>
          <w:highlight w:val="yellow"/>
        </w:rPr>
        <w:t xml:space="preserve">1843) </w:t>
      </w:r>
      <w:r w:rsidR="00426835" w:rsidRPr="00C73899">
        <w:rPr>
          <w:rFonts w:ascii="Calibri" w:hAnsi="Calibri" w:cs="Calibri"/>
          <w:highlight w:val="yellow"/>
        </w:rPr>
        <w:t>to</w:t>
      </w:r>
      <w:r w:rsidR="00D90866" w:rsidRPr="00C73899">
        <w:rPr>
          <w:rFonts w:ascii="Calibri" w:hAnsi="Calibri" w:cs="Calibri"/>
          <w:highlight w:val="yellow"/>
        </w:rPr>
        <w:t xml:space="preserve"> </w:t>
      </w:r>
      <w:r w:rsidR="00441F4B" w:rsidRPr="00C73899">
        <w:rPr>
          <w:rFonts w:ascii="Calibri" w:hAnsi="Calibri" w:cs="Calibri"/>
          <w:highlight w:val="yellow"/>
        </w:rPr>
        <w:t>100 µ</w:t>
      </w:r>
      <w:r w:rsidR="00C73899" w:rsidRPr="00C73899">
        <w:rPr>
          <w:rFonts w:ascii="Calibri" w:hAnsi="Calibri" w:cs="Calibri"/>
          <w:highlight w:val="yellow"/>
        </w:rPr>
        <w:t>L</w:t>
      </w:r>
      <w:r w:rsidR="00426835" w:rsidRPr="00C73899">
        <w:rPr>
          <w:rFonts w:ascii="Calibri" w:hAnsi="Calibri" w:cs="Calibri"/>
          <w:highlight w:val="yellow"/>
        </w:rPr>
        <w:t xml:space="preserve"> of</w:t>
      </w:r>
      <w:r w:rsidR="007A4EE1" w:rsidRPr="00C73899">
        <w:rPr>
          <w:rFonts w:ascii="Calibri" w:hAnsi="Calibri" w:cs="Calibri"/>
          <w:highlight w:val="yellow"/>
        </w:rPr>
        <w:t xml:space="preserve"> </w:t>
      </w:r>
      <w:r w:rsidR="00C51382" w:rsidRPr="00C73899">
        <w:rPr>
          <w:rFonts w:ascii="Calibri" w:hAnsi="Calibri" w:cs="Calibri"/>
          <w:highlight w:val="yellow"/>
        </w:rPr>
        <w:t>chemically competent</w:t>
      </w:r>
      <w:r w:rsidR="006F1430" w:rsidRPr="00C73899">
        <w:rPr>
          <w:rFonts w:ascii="Calibri" w:hAnsi="Calibri" w:cs="Calibri"/>
          <w:highlight w:val="yellow"/>
        </w:rPr>
        <w:t xml:space="preserve"> </w:t>
      </w:r>
      <w:r w:rsidR="006F1430" w:rsidRPr="00C73899">
        <w:rPr>
          <w:rFonts w:ascii="Calibri" w:hAnsi="Calibri" w:cs="Calibri"/>
          <w:i/>
          <w:highlight w:val="yellow"/>
        </w:rPr>
        <w:t>E. coli</w:t>
      </w:r>
      <w:r w:rsidR="006F1430" w:rsidRPr="00C73899">
        <w:rPr>
          <w:rFonts w:ascii="Calibri" w:hAnsi="Calibri" w:cs="Calibri"/>
          <w:highlight w:val="yellow"/>
        </w:rPr>
        <w:t xml:space="preserve"> </w:t>
      </w:r>
      <w:r w:rsidR="002677FE" w:rsidRPr="00C73899">
        <w:rPr>
          <w:rFonts w:ascii="Calibri" w:hAnsi="Calibri" w:cs="Calibri"/>
          <w:highlight w:val="yellow"/>
        </w:rPr>
        <w:t>BL21 (DE3)</w:t>
      </w:r>
      <w:r w:rsidR="006F1430" w:rsidRPr="00C73899">
        <w:rPr>
          <w:rFonts w:ascii="Calibri" w:hAnsi="Calibri" w:cs="Calibri"/>
          <w:highlight w:val="yellow"/>
        </w:rPr>
        <w:t xml:space="preserve"> cells</w:t>
      </w:r>
      <w:r w:rsidR="00426835" w:rsidRPr="00C73899">
        <w:rPr>
          <w:rFonts w:ascii="Calibri" w:hAnsi="Calibri" w:cs="Calibri"/>
          <w:highlight w:val="yellow"/>
        </w:rPr>
        <w:t xml:space="preserve"> in a 1.7 m</w:t>
      </w:r>
      <w:r w:rsidR="00C73899" w:rsidRPr="00C73899">
        <w:rPr>
          <w:rFonts w:ascii="Calibri" w:hAnsi="Calibri" w:cs="Calibri"/>
          <w:highlight w:val="yellow"/>
        </w:rPr>
        <w:t xml:space="preserve">L </w:t>
      </w:r>
      <w:r w:rsidR="00426835" w:rsidRPr="00C73899">
        <w:rPr>
          <w:rFonts w:ascii="Calibri" w:hAnsi="Calibri" w:cs="Calibri"/>
          <w:highlight w:val="yellow"/>
        </w:rPr>
        <w:t>tube</w:t>
      </w:r>
      <w:r w:rsidR="006F1430" w:rsidRPr="00C73899">
        <w:rPr>
          <w:rFonts w:ascii="Calibri" w:hAnsi="Calibri" w:cs="Calibri"/>
          <w:highlight w:val="yellow"/>
        </w:rPr>
        <w:t xml:space="preserve">. </w:t>
      </w:r>
      <w:r w:rsidR="00441F4B" w:rsidRPr="00C73899">
        <w:rPr>
          <w:rFonts w:ascii="Calibri" w:hAnsi="Calibri" w:cs="Calibri"/>
          <w:highlight w:val="yellow"/>
        </w:rPr>
        <w:t xml:space="preserve">Keep the mixture on ice for </w:t>
      </w:r>
      <w:r w:rsidR="00F86734" w:rsidRPr="00C73899">
        <w:rPr>
          <w:rFonts w:ascii="Calibri" w:hAnsi="Calibri" w:cs="Calibri"/>
          <w:highlight w:val="yellow"/>
        </w:rPr>
        <w:t xml:space="preserve">at least </w:t>
      </w:r>
      <w:r w:rsidR="00441F4B" w:rsidRPr="00C73899">
        <w:rPr>
          <w:rFonts w:ascii="Calibri" w:hAnsi="Calibri" w:cs="Calibri"/>
          <w:highlight w:val="yellow"/>
        </w:rPr>
        <w:t xml:space="preserve">15 minutes </w:t>
      </w:r>
      <w:r w:rsidR="00F86734" w:rsidRPr="00C73899">
        <w:rPr>
          <w:rFonts w:ascii="Calibri" w:hAnsi="Calibri" w:cs="Calibri"/>
          <w:highlight w:val="yellow"/>
        </w:rPr>
        <w:t xml:space="preserve">followed by </w:t>
      </w:r>
      <w:r w:rsidR="00441F4B" w:rsidRPr="00C73899">
        <w:rPr>
          <w:rFonts w:ascii="Calibri" w:hAnsi="Calibri" w:cs="Calibri"/>
          <w:highlight w:val="yellow"/>
        </w:rPr>
        <w:t xml:space="preserve">heat shock at 42 °C for 30 </w:t>
      </w:r>
      <w:r w:rsidR="00C73899" w:rsidRPr="00C73899">
        <w:rPr>
          <w:rFonts w:ascii="Calibri" w:hAnsi="Calibri" w:cs="Calibri"/>
          <w:highlight w:val="yellow"/>
        </w:rPr>
        <w:t>s</w:t>
      </w:r>
      <w:r w:rsidR="00D90866" w:rsidRPr="00C73899">
        <w:rPr>
          <w:rFonts w:ascii="Calibri" w:hAnsi="Calibri" w:cs="Calibri"/>
          <w:highlight w:val="yellow"/>
        </w:rPr>
        <w:t xml:space="preserve"> </w:t>
      </w:r>
      <w:r w:rsidR="003D2E12" w:rsidRPr="00C73899">
        <w:rPr>
          <w:rFonts w:ascii="Calibri" w:hAnsi="Calibri" w:cs="Calibri"/>
          <w:highlight w:val="yellow"/>
        </w:rPr>
        <w:t>in</w:t>
      </w:r>
      <w:r w:rsidR="00D90866" w:rsidRPr="00C73899">
        <w:rPr>
          <w:rFonts w:ascii="Calibri" w:hAnsi="Calibri" w:cs="Calibri"/>
          <w:highlight w:val="yellow"/>
        </w:rPr>
        <w:t xml:space="preserve"> a </w:t>
      </w:r>
      <w:r w:rsidR="00F86734" w:rsidRPr="00C73899">
        <w:rPr>
          <w:rFonts w:ascii="Calibri" w:hAnsi="Calibri" w:cs="Calibri"/>
          <w:highlight w:val="yellow"/>
        </w:rPr>
        <w:t>water bath</w:t>
      </w:r>
      <w:r w:rsidR="00D90866" w:rsidRPr="00C73899">
        <w:rPr>
          <w:rFonts w:ascii="Calibri" w:hAnsi="Calibri" w:cs="Calibri"/>
          <w:highlight w:val="yellow"/>
        </w:rPr>
        <w:t xml:space="preserve">. </w:t>
      </w:r>
    </w:p>
    <w:p w14:paraId="6222C802" w14:textId="77777777" w:rsidR="00C73899" w:rsidRPr="00C73899" w:rsidRDefault="00C73899" w:rsidP="00C73899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04E7BAF1" w14:textId="382F8975" w:rsidR="00C73899" w:rsidRPr="00C73899" w:rsidRDefault="00D90866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Immediately </w:t>
      </w:r>
      <w:r w:rsidR="00C849D0" w:rsidRPr="00C73899">
        <w:rPr>
          <w:rFonts w:ascii="Calibri" w:hAnsi="Calibri" w:cs="Calibri"/>
          <w:highlight w:val="yellow"/>
        </w:rPr>
        <w:t xml:space="preserve">after heat shock, </w:t>
      </w:r>
      <w:r w:rsidRPr="00C73899">
        <w:rPr>
          <w:rFonts w:ascii="Calibri" w:hAnsi="Calibri" w:cs="Calibri"/>
          <w:highlight w:val="yellow"/>
        </w:rPr>
        <w:t xml:space="preserve">keep </w:t>
      </w:r>
      <w:r w:rsidR="00C33373" w:rsidRPr="00C73899">
        <w:rPr>
          <w:rFonts w:ascii="Calibri" w:hAnsi="Calibri" w:cs="Calibri"/>
          <w:highlight w:val="yellow"/>
        </w:rPr>
        <w:t xml:space="preserve">the </w:t>
      </w:r>
      <w:r w:rsidR="00C849D0" w:rsidRPr="00C73899">
        <w:rPr>
          <w:rFonts w:ascii="Calibri" w:hAnsi="Calibri" w:cs="Calibri"/>
          <w:highlight w:val="yellow"/>
        </w:rPr>
        <w:t xml:space="preserve">cells back on ice for </w:t>
      </w:r>
      <w:r w:rsidR="00D736BB" w:rsidRPr="00C73899">
        <w:rPr>
          <w:rFonts w:ascii="Calibri" w:hAnsi="Calibri" w:cs="Calibri"/>
          <w:highlight w:val="yellow"/>
        </w:rPr>
        <w:t>minimum of 2</w:t>
      </w:r>
      <w:r w:rsidR="00C849D0" w:rsidRPr="00C73899">
        <w:rPr>
          <w:rFonts w:ascii="Calibri" w:hAnsi="Calibri" w:cs="Calibri"/>
          <w:highlight w:val="yellow"/>
        </w:rPr>
        <w:t xml:space="preserve"> min. Following this, add 250 µ</w:t>
      </w:r>
      <w:r w:rsidR="00C73899" w:rsidRPr="00C73899">
        <w:rPr>
          <w:rFonts w:ascii="Calibri" w:hAnsi="Calibri" w:cs="Calibri"/>
          <w:highlight w:val="yellow"/>
        </w:rPr>
        <w:t>L of</w:t>
      </w:r>
      <w:r w:rsidR="00C849D0" w:rsidRPr="00C73899">
        <w:rPr>
          <w:rFonts w:ascii="Calibri" w:hAnsi="Calibri" w:cs="Calibri"/>
          <w:highlight w:val="yellow"/>
        </w:rPr>
        <w:t xml:space="preserve"> </w:t>
      </w:r>
      <w:r w:rsidR="00D736BB" w:rsidRPr="00C73899">
        <w:rPr>
          <w:rFonts w:ascii="Calibri" w:hAnsi="Calibri" w:cs="Calibri"/>
          <w:highlight w:val="yellow"/>
        </w:rPr>
        <w:t>s</w:t>
      </w:r>
      <w:r w:rsidR="00C849D0" w:rsidRPr="00C73899">
        <w:rPr>
          <w:rFonts w:ascii="Calibri" w:hAnsi="Calibri" w:cs="Calibri"/>
          <w:highlight w:val="yellow"/>
        </w:rPr>
        <w:t xml:space="preserve">uper optimal broth with catabolite repression (S.O.C media) </w:t>
      </w:r>
      <w:r w:rsidR="00D736BB" w:rsidRPr="00C73899">
        <w:rPr>
          <w:rFonts w:ascii="Calibri" w:hAnsi="Calibri" w:cs="Calibri"/>
          <w:highlight w:val="yellow"/>
        </w:rPr>
        <w:t>to cells</w:t>
      </w:r>
      <w:r w:rsidR="00C849D0" w:rsidRPr="00C73899">
        <w:rPr>
          <w:rFonts w:ascii="Calibri" w:hAnsi="Calibri" w:cs="Calibri"/>
          <w:highlight w:val="yellow"/>
        </w:rPr>
        <w:t xml:space="preserve">. Incubate the bacterial cells for 1 h at 37 °C in a shaker. </w:t>
      </w:r>
    </w:p>
    <w:p w14:paraId="12B917B0" w14:textId="77777777" w:rsidR="00C73899" w:rsidRPr="00C73899" w:rsidRDefault="00C73899" w:rsidP="00C73899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40067EC9" w14:textId="77777777" w:rsidR="00C73899" w:rsidRPr="00C73899" w:rsidRDefault="00C849D0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After incubation</w:t>
      </w:r>
      <w:r w:rsidR="00B74DC0" w:rsidRPr="00C73899">
        <w:rPr>
          <w:rFonts w:ascii="Calibri" w:hAnsi="Calibri" w:cs="Calibri"/>
          <w:highlight w:val="yellow"/>
        </w:rPr>
        <w:t>,</w:t>
      </w:r>
      <w:r w:rsidRPr="00C73899">
        <w:rPr>
          <w:rFonts w:ascii="Calibri" w:hAnsi="Calibri" w:cs="Calibri"/>
          <w:highlight w:val="yellow"/>
        </w:rPr>
        <w:t xml:space="preserve"> spin </w:t>
      </w:r>
      <w:r w:rsidR="00D736BB" w:rsidRPr="00C73899">
        <w:rPr>
          <w:rFonts w:ascii="Calibri" w:hAnsi="Calibri" w:cs="Calibri"/>
          <w:highlight w:val="yellow"/>
        </w:rPr>
        <w:t>down the cells by centrifuging the tube</w:t>
      </w:r>
      <w:r w:rsidRPr="00C73899">
        <w:rPr>
          <w:rFonts w:ascii="Calibri" w:hAnsi="Calibri" w:cs="Calibri"/>
          <w:highlight w:val="yellow"/>
        </w:rPr>
        <w:t xml:space="preserve"> at </w:t>
      </w:r>
      <w:r w:rsidR="00B74DC0" w:rsidRPr="00C73899">
        <w:rPr>
          <w:rFonts w:ascii="Calibri" w:hAnsi="Calibri" w:cs="Calibri"/>
          <w:highlight w:val="yellow"/>
        </w:rPr>
        <w:t xml:space="preserve">9,000 x g for 1 min. Discard 70% supernatant by pipetting and dissolve the pellet in left over media. </w:t>
      </w:r>
    </w:p>
    <w:p w14:paraId="68F57B60" w14:textId="77777777" w:rsidR="00C73899" w:rsidRPr="00C73899" w:rsidRDefault="00C73899" w:rsidP="00C73899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569EFF8C" w14:textId="1304F3B7" w:rsidR="00BE645D" w:rsidRPr="00C73899" w:rsidRDefault="00557C04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S</w:t>
      </w:r>
      <w:r w:rsidR="00B74DC0" w:rsidRPr="00C73899">
        <w:rPr>
          <w:rFonts w:ascii="Calibri" w:hAnsi="Calibri" w:cs="Calibri"/>
          <w:highlight w:val="yellow"/>
        </w:rPr>
        <w:t xml:space="preserve">pread the cell suspension </w:t>
      </w:r>
      <w:r w:rsidR="00F65006" w:rsidRPr="00C73899">
        <w:rPr>
          <w:rFonts w:ascii="Calibri" w:hAnsi="Calibri" w:cs="Calibri"/>
          <w:highlight w:val="yellow"/>
        </w:rPr>
        <w:t xml:space="preserve">on a </w:t>
      </w:r>
      <w:r w:rsidR="002D039C" w:rsidRPr="00C73899">
        <w:rPr>
          <w:rFonts w:ascii="Calibri" w:hAnsi="Calibri" w:cs="Calibri"/>
          <w:highlight w:val="yellow"/>
        </w:rPr>
        <w:t>Luria broth (LB)</w:t>
      </w:r>
      <w:r w:rsidR="00F65006" w:rsidRPr="00C73899">
        <w:rPr>
          <w:rFonts w:ascii="Calibri" w:hAnsi="Calibri" w:cs="Calibri"/>
          <w:highlight w:val="yellow"/>
        </w:rPr>
        <w:t xml:space="preserve"> agar plate</w:t>
      </w:r>
      <w:r w:rsidR="00DC588A" w:rsidRPr="00C73899">
        <w:rPr>
          <w:rFonts w:ascii="Calibri" w:hAnsi="Calibri" w:cs="Calibri"/>
          <w:highlight w:val="yellow"/>
        </w:rPr>
        <w:t xml:space="preserve"> containing 100 µg/mL ampicillin</w:t>
      </w:r>
      <w:r w:rsidR="00F65006" w:rsidRPr="00C73899">
        <w:rPr>
          <w:rFonts w:ascii="Calibri" w:hAnsi="Calibri" w:cs="Calibri"/>
          <w:highlight w:val="yellow"/>
        </w:rPr>
        <w:t>.</w:t>
      </w:r>
      <w:r w:rsidR="008A1765" w:rsidRPr="00C73899">
        <w:rPr>
          <w:rFonts w:ascii="Calibri" w:hAnsi="Calibri" w:cs="Calibri"/>
          <w:highlight w:val="yellow"/>
        </w:rPr>
        <w:t xml:space="preserve"> Incubate th</w:t>
      </w:r>
      <w:r w:rsidRPr="00C73899">
        <w:rPr>
          <w:rFonts w:ascii="Calibri" w:hAnsi="Calibri" w:cs="Calibri"/>
          <w:highlight w:val="yellow"/>
        </w:rPr>
        <w:t>e</w:t>
      </w:r>
      <w:r w:rsidR="008A1765" w:rsidRPr="00C73899">
        <w:rPr>
          <w:rFonts w:ascii="Calibri" w:hAnsi="Calibri" w:cs="Calibri"/>
          <w:highlight w:val="yellow"/>
        </w:rPr>
        <w:t xml:space="preserve"> plate for </w:t>
      </w:r>
      <w:r w:rsidRPr="00C73899">
        <w:rPr>
          <w:rFonts w:ascii="Calibri" w:hAnsi="Calibri" w:cs="Calibri"/>
          <w:highlight w:val="yellow"/>
        </w:rPr>
        <w:t>1</w:t>
      </w:r>
      <w:r w:rsidR="006F50D7" w:rsidRPr="00C73899">
        <w:rPr>
          <w:rFonts w:ascii="Calibri" w:hAnsi="Calibri" w:cs="Calibri"/>
          <w:highlight w:val="yellow"/>
        </w:rPr>
        <w:t>6 h</w:t>
      </w:r>
      <w:r w:rsidR="00C57004" w:rsidRPr="00C73899">
        <w:rPr>
          <w:rFonts w:ascii="Calibri" w:hAnsi="Calibri" w:cs="Calibri"/>
          <w:highlight w:val="yellow"/>
        </w:rPr>
        <w:t xml:space="preserve"> at 37 °C</w:t>
      </w:r>
      <w:r w:rsidR="008A1765" w:rsidRPr="00C73899">
        <w:rPr>
          <w:rFonts w:ascii="Calibri" w:hAnsi="Calibri" w:cs="Calibri"/>
          <w:highlight w:val="yellow"/>
        </w:rPr>
        <w:t>.</w:t>
      </w:r>
    </w:p>
    <w:p w14:paraId="42BA0C91" w14:textId="77777777" w:rsidR="009912E1" w:rsidRPr="00C73899" w:rsidRDefault="009912E1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7A472D7" w14:textId="1E480EB8" w:rsidR="009912E1" w:rsidRPr="00C73899" w:rsidRDefault="008A1765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Select one isolated colony and inoculate it into </w:t>
      </w:r>
      <w:r w:rsidR="0055487A" w:rsidRPr="00C73899">
        <w:rPr>
          <w:rFonts w:ascii="Calibri" w:hAnsi="Calibri" w:cs="Calibri"/>
          <w:highlight w:val="yellow"/>
        </w:rPr>
        <w:t>100</w:t>
      </w:r>
      <w:r w:rsidR="008B29DC" w:rsidRPr="00C73899">
        <w:rPr>
          <w:rFonts w:ascii="Calibri" w:hAnsi="Calibri" w:cs="Calibri"/>
          <w:highlight w:val="yellow"/>
        </w:rPr>
        <w:t xml:space="preserve"> </w:t>
      </w:r>
      <w:r w:rsidR="0065686C" w:rsidRPr="00C73899">
        <w:rPr>
          <w:rFonts w:ascii="Calibri" w:hAnsi="Calibri" w:cs="Calibri"/>
          <w:highlight w:val="yellow"/>
        </w:rPr>
        <w:t>mL</w:t>
      </w:r>
      <w:r w:rsidR="0055487A" w:rsidRPr="00C73899">
        <w:rPr>
          <w:rFonts w:ascii="Calibri" w:hAnsi="Calibri" w:cs="Calibri"/>
          <w:highlight w:val="yellow"/>
        </w:rPr>
        <w:t xml:space="preserve"> of LB-ampicillin media</w:t>
      </w:r>
      <w:r w:rsidR="00A11109" w:rsidRPr="00C73899">
        <w:rPr>
          <w:rFonts w:ascii="Calibri" w:hAnsi="Calibri" w:cs="Calibri"/>
          <w:highlight w:val="yellow"/>
        </w:rPr>
        <w:t xml:space="preserve"> </w:t>
      </w:r>
      <w:r w:rsidR="0055487A" w:rsidRPr="00C73899">
        <w:rPr>
          <w:rFonts w:ascii="Calibri" w:hAnsi="Calibri" w:cs="Calibri"/>
          <w:highlight w:val="yellow"/>
        </w:rPr>
        <w:t>as a primary culture</w:t>
      </w:r>
      <w:r w:rsidRPr="00C73899">
        <w:rPr>
          <w:rFonts w:ascii="Calibri" w:hAnsi="Calibri" w:cs="Calibri"/>
          <w:highlight w:val="yellow"/>
        </w:rPr>
        <w:t>. Incubate the flask at 37</w:t>
      </w:r>
      <w:r w:rsidR="00F877F3" w:rsidRPr="00C73899">
        <w:rPr>
          <w:rFonts w:ascii="Calibri" w:hAnsi="Calibri" w:cs="Calibri"/>
          <w:highlight w:val="yellow"/>
        </w:rPr>
        <w:t xml:space="preserve"> °C in a shaker for overnight.</w:t>
      </w:r>
      <w:r w:rsidR="00380FCB" w:rsidRPr="00C73899">
        <w:rPr>
          <w:rFonts w:ascii="Calibri" w:hAnsi="Calibri" w:cs="Calibri"/>
          <w:highlight w:val="yellow"/>
        </w:rPr>
        <w:t xml:space="preserve"> </w:t>
      </w:r>
      <w:r w:rsidR="00C73899" w:rsidRPr="00C73899">
        <w:rPr>
          <w:rFonts w:ascii="Calibri" w:hAnsi="Calibri" w:cs="Calibri"/>
          <w:highlight w:val="yellow"/>
        </w:rPr>
        <w:t>The n</w:t>
      </w:r>
      <w:r w:rsidR="00F877F3" w:rsidRPr="00C73899">
        <w:rPr>
          <w:rFonts w:ascii="Calibri" w:hAnsi="Calibri" w:cs="Calibri"/>
          <w:highlight w:val="yellow"/>
        </w:rPr>
        <w:t xml:space="preserve">ext day, </w:t>
      </w:r>
      <w:r w:rsidR="00380FCB" w:rsidRPr="00C73899">
        <w:rPr>
          <w:rFonts w:ascii="Calibri" w:hAnsi="Calibri" w:cs="Calibri"/>
          <w:highlight w:val="yellow"/>
        </w:rPr>
        <w:t xml:space="preserve">use </w:t>
      </w:r>
      <w:r w:rsidR="00D0591F" w:rsidRPr="00C73899">
        <w:rPr>
          <w:rFonts w:ascii="Calibri" w:hAnsi="Calibri" w:cs="Calibri"/>
          <w:highlight w:val="yellow"/>
        </w:rPr>
        <w:t>6 mL each</w:t>
      </w:r>
      <w:r w:rsidR="00F877F3" w:rsidRPr="00C73899">
        <w:rPr>
          <w:rFonts w:ascii="Calibri" w:hAnsi="Calibri" w:cs="Calibri"/>
          <w:highlight w:val="yellow"/>
        </w:rPr>
        <w:t xml:space="preserve"> of primary culture </w:t>
      </w:r>
      <w:r w:rsidR="0055487A" w:rsidRPr="00C73899">
        <w:rPr>
          <w:rFonts w:ascii="Calibri" w:hAnsi="Calibri" w:cs="Calibri"/>
          <w:highlight w:val="yellow"/>
        </w:rPr>
        <w:t xml:space="preserve">to inoculate </w:t>
      </w:r>
      <w:r w:rsidR="000005E4" w:rsidRPr="00C73899">
        <w:rPr>
          <w:rFonts w:ascii="Calibri" w:hAnsi="Calibri" w:cs="Calibri"/>
          <w:highlight w:val="yellow"/>
        </w:rPr>
        <w:t>15 flasks</w:t>
      </w:r>
      <w:r w:rsidR="002064D6" w:rsidRPr="00C73899">
        <w:rPr>
          <w:rFonts w:ascii="Calibri" w:hAnsi="Calibri" w:cs="Calibri"/>
          <w:highlight w:val="yellow"/>
        </w:rPr>
        <w:t>,</w:t>
      </w:r>
      <w:r w:rsidR="000005E4" w:rsidRPr="00C73899">
        <w:rPr>
          <w:rFonts w:ascii="Calibri" w:hAnsi="Calibri" w:cs="Calibri"/>
          <w:highlight w:val="yellow"/>
        </w:rPr>
        <w:t xml:space="preserve"> each containing </w:t>
      </w:r>
      <w:r w:rsidR="00B16FE5" w:rsidRPr="00C73899">
        <w:rPr>
          <w:rFonts w:ascii="Calibri" w:hAnsi="Calibri" w:cs="Calibri"/>
          <w:highlight w:val="yellow"/>
        </w:rPr>
        <w:t>600</w:t>
      </w:r>
      <w:r w:rsidR="002E7CC6" w:rsidRPr="00C73899">
        <w:rPr>
          <w:rFonts w:ascii="Calibri" w:hAnsi="Calibri" w:cs="Calibri"/>
          <w:highlight w:val="yellow"/>
        </w:rPr>
        <w:t xml:space="preserve"> </w:t>
      </w:r>
      <w:r w:rsidR="00A62786" w:rsidRPr="00C73899">
        <w:rPr>
          <w:rFonts w:ascii="Calibri" w:hAnsi="Calibri" w:cs="Calibri"/>
          <w:highlight w:val="yellow"/>
        </w:rPr>
        <w:t>mL</w:t>
      </w:r>
      <w:r w:rsidR="00255E49" w:rsidRPr="00C73899">
        <w:rPr>
          <w:rFonts w:ascii="Calibri" w:hAnsi="Calibri" w:cs="Calibri"/>
          <w:highlight w:val="yellow"/>
        </w:rPr>
        <w:t xml:space="preserve"> of </w:t>
      </w:r>
      <w:r w:rsidR="0055487A" w:rsidRPr="00C73899">
        <w:rPr>
          <w:rFonts w:ascii="Calibri" w:hAnsi="Calibri" w:cs="Calibri"/>
          <w:highlight w:val="yellow"/>
        </w:rPr>
        <w:t>LB-ampicillin</w:t>
      </w:r>
      <w:r w:rsidR="003A6B75" w:rsidRPr="00C73899">
        <w:rPr>
          <w:rFonts w:ascii="Calibri" w:hAnsi="Calibri" w:cs="Calibri"/>
          <w:highlight w:val="yellow"/>
        </w:rPr>
        <w:t xml:space="preserve"> media. </w:t>
      </w:r>
      <w:r w:rsidR="00B16FE5" w:rsidRPr="00C73899">
        <w:rPr>
          <w:rFonts w:ascii="Calibri" w:hAnsi="Calibri" w:cs="Calibri"/>
          <w:highlight w:val="yellow"/>
        </w:rPr>
        <w:t>Incubate the flasks at 37</w:t>
      </w:r>
      <w:r w:rsidR="002E7CC6" w:rsidRPr="00C73899">
        <w:rPr>
          <w:rFonts w:ascii="Calibri" w:hAnsi="Calibri" w:cs="Calibri"/>
          <w:highlight w:val="yellow"/>
        </w:rPr>
        <w:t xml:space="preserve"> </w:t>
      </w:r>
      <w:r w:rsidR="00B16FE5" w:rsidRPr="00C73899">
        <w:rPr>
          <w:rFonts w:ascii="Calibri" w:hAnsi="Calibri" w:cs="Calibri"/>
          <w:highlight w:val="yellow"/>
        </w:rPr>
        <w:t>°C on a shaker</w:t>
      </w:r>
      <w:r w:rsidR="00BB3023" w:rsidRPr="00C73899">
        <w:rPr>
          <w:rFonts w:ascii="Calibri" w:hAnsi="Calibri" w:cs="Calibri"/>
          <w:highlight w:val="yellow"/>
        </w:rPr>
        <w:t xml:space="preserve"> at 180 rpm</w:t>
      </w:r>
      <w:r w:rsidR="00B16FE5" w:rsidRPr="00C73899">
        <w:rPr>
          <w:rFonts w:ascii="Calibri" w:hAnsi="Calibri" w:cs="Calibri"/>
          <w:highlight w:val="yellow"/>
        </w:rPr>
        <w:t>.</w:t>
      </w:r>
    </w:p>
    <w:p w14:paraId="448A2905" w14:textId="5916ADE4" w:rsidR="00F877F3" w:rsidRPr="00C73899" w:rsidRDefault="00F877F3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619F545" w14:textId="5F5CBD11" w:rsidR="00F877F3" w:rsidRPr="00C73899" w:rsidRDefault="00F877F3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  <w:r w:rsidRPr="00C73899">
        <w:rPr>
          <w:rFonts w:cs="Calibri"/>
          <w:sz w:val="24"/>
          <w:szCs w:val="24"/>
          <w:highlight w:val="yellow"/>
        </w:rPr>
        <w:t>Note: For verifying transformed clones, perform DNA sequencing or restriction digestion with the isolated plasmid DNA.</w:t>
      </w:r>
    </w:p>
    <w:p w14:paraId="76F43982" w14:textId="77777777" w:rsidR="009912E1" w:rsidRPr="00C73899" w:rsidRDefault="009912E1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E2D6FE4" w14:textId="09BF9749" w:rsidR="009912E1" w:rsidRPr="00C73899" w:rsidRDefault="00C57004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T</w:t>
      </w:r>
      <w:r w:rsidR="00B16FE5" w:rsidRPr="00C73899">
        <w:rPr>
          <w:rFonts w:ascii="Calibri" w:hAnsi="Calibri" w:cs="Calibri"/>
          <w:highlight w:val="yellow"/>
        </w:rPr>
        <w:t>o check the density</w:t>
      </w:r>
      <w:r w:rsidR="00CD1A73" w:rsidRPr="00C73899">
        <w:rPr>
          <w:rFonts w:ascii="Calibri" w:hAnsi="Calibri" w:cs="Calibri"/>
          <w:highlight w:val="yellow"/>
        </w:rPr>
        <w:t xml:space="preserve"> of bacterial culture</w:t>
      </w:r>
      <w:r w:rsidRPr="00C73899">
        <w:rPr>
          <w:rFonts w:ascii="Calibri" w:hAnsi="Calibri" w:cs="Calibri"/>
          <w:highlight w:val="yellow"/>
        </w:rPr>
        <w:t>, measure its OD</w:t>
      </w:r>
      <w:r w:rsidRPr="00C73899">
        <w:rPr>
          <w:rFonts w:ascii="Calibri" w:hAnsi="Calibri" w:cs="Calibri"/>
          <w:highlight w:val="yellow"/>
          <w:vertAlign w:val="subscript"/>
        </w:rPr>
        <w:t>600</w:t>
      </w:r>
      <w:r w:rsidRPr="00C73899">
        <w:rPr>
          <w:rFonts w:ascii="Calibri" w:hAnsi="Calibri" w:cs="Calibri"/>
          <w:highlight w:val="yellow"/>
        </w:rPr>
        <w:t xml:space="preserve"> using a spectrophotometer</w:t>
      </w:r>
      <w:r w:rsidR="00B16FE5" w:rsidRPr="00C73899">
        <w:rPr>
          <w:rFonts w:ascii="Calibri" w:hAnsi="Calibri" w:cs="Calibri"/>
          <w:highlight w:val="yellow"/>
        </w:rPr>
        <w:t xml:space="preserve">. </w:t>
      </w:r>
      <w:r w:rsidR="003A6B75" w:rsidRPr="00C73899">
        <w:rPr>
          <w:rFonts w:ascii="Calibri" w:hAnsi="Calibri" w:cs="Calibri"/>
          <w:highlight w:val="yellow"/>
        </w:rPr>
        <w:t>After the culture reache</w:t>
      </w:r>
      <w:r w:rsidR="00380FCB" w:rsidRPr="00C73899">
        <w:rPr>
          <w:rFonts w:ascii="Calibri" w:hAnsi="Calibri" w:cs="Calibri"/>
          <w:highlight w:val="yellow"/>
        </w:rPr>
        <w:t>s</w:t>
      </w:r>
      <w:r w:rsidR="003A6B75" w:rsidRPr="00C73899">
        <w:rPr>
          <w:rFonts w:ascii="Calibri" w:hAnsi="Calibri" w:cs="Calibri"/>
          <w:highlight w:val="yellow"/>
        </w:rPr>
        <w:t xml:space="preserve"> a density of </w:t>
      </w:r>
      <w:r w:rsidR="00B1715C" w:rsidRPr="00C73899">
        <w:rPr>
          <w:rFonts w:ascii="Calibri" w:hAnsi="Calibri" w:cs="Calibri"/>
          <w:highlight w:val="yellow"/>
        </w:rPr>
        <w:t>0.8</w:t>
      </w:r>
      <w:r w:rsidR="003A6B75" w:rsidRPr="00C73899">
        <w:rPr>
          <w:rFonts w:ascii="Calibri" w:hAnsi="Calibri" w:cs="Calibri"/>
          <w:highlight w:val="yellow"/>
        </w:rPr>
        <w:t xml:space="preserve"> at OD</w:t>
      </w:r>
      <w:r w:rsidR="003A6B75" w:rsidRPr="00C73899">
        <w:rPr>
          <w:rFonts w:ascii="Calibri" w:hAnsi="Calibri" w:cs="Calibri"/>
          <w:highlight w:val="yellow"/>
          <w:vertAlign w:val="subscript"/>
        </w:rPr>
        <w:t>600</w:t>
      </w:r>
      <w:r w:rsidR="003A6B75" w:rsidRPr="00C73899">
        <w:rPr>
          <w:rFonts w:ascii="Calibri" w:hAnsi="Calibri" w:cs="Calibri"/>
          <w:highlight w:val="yellow"/>
        </w:rPr>
        <w:t xml:space="preserve">, </w:t>
      </w:r>
      <w:r w:rsidR="00380FCB" w:rsidRPr="00C73899">
        <w:rPr>
          <w:rFonts w:ascii="Calibri" w:hAnsi="Calibri" w:cs="Calibri"/>
          <w:highlight w:val="yellow"/>
        </w:rPr>
        <w:t xml:space="preserve">induce the </w:t>
      </w:r>
      <w:r w:rsidR="00CD1A73" w:rsidRPr="00C73899">
        <w:rPr>
          <w:rFonts w:ascii="Calibri" w:hAnsi="Calibri" w:cs="Calibri"/>
          <w:highlight w:val="yellow"/>
        </w:rPr>
        <w:t xml:space="preserve">expression of </w:t>
      </w:r>
      <w:r w:rsidR="001B24AA" w:rsidRPr="00C73899">
        <w:rPr>
          <w:rFonts w:ascii="Calibri" w:hAnsi="Calibri" w:cs="Calibri"/>
          <w:highlight w:val="yellow"/>
        </w:rPr>
        <w:t xml:space="preserve">TET2 </w:t>
      </w:r>
      <w:r w:rsidR="00CD1A73" w:rsidRPr="00C73899">
        <w:rPr>
          <w:rFonts w:ascii="Calibri" w:hAnsi="Calibri" w:cs="Calibri"/>
          <w:highlight w:val="yellow"/>
        </w:rPr>
        <w:t xml:space="preserve">protein </w:t>
      </w:r>
      <w:r w:rsidR="0055487A" w:rsidRPr="00C73899">
        <w:rPr>
          <w:rFonts w:ascii="Calibri" w:hAnsi="Calibri" w:cs="Calibri"/>
          <w:highlight w:val="yellow"/>
        </w:rPr>
        <w:t>with</w:t>
      </w:r>
      <w:r w:rsidR="003A6B75" w:rsidRPr="00C73899">
        <w:rPr>
          <w:rFonts w:ascii="Calibri" w:hAnsi="Calibri" w:cs="Calibri"/>
          <w:highlight w:val="yellow"/>
        </w:rPr>
        <w:t xml:space="preserve"> </w:t>
      </w:r>
      <w:r w:rsidR="00B16FE5" w:rsidRPr="00C73899">
        <w:rPr>
          <w:rFonts w:ascii="Calibri" w:hAnsi="Calibri" w:cs="Calibri"/>
          <w:highlight w:val="yellow"/>
        </w:rPr>
        <w:t>300</w:t>
      </w:r>
      <w:r w:rsidR="002E7CC6" w:rsidRPr="00C73899">
        <w:rPr>
          <w:rFonts w:ascii="Calibri" w:hAnsi="Calibri" w:cs="Calibri"/>
          <w:highlight w:val="yellow"/>
        </w:rPr>
        <w:t xml:space="preserve"> </w:t>
      </w:r>
      <w:r w:rsidR="003465C4" w:rsidRPr="00C73899">
        <w:rPr>
          <w:rFonts w:ascii="Calibri" w:hAnsi="Calibri" w:cs="Calibri"/>
          <w:highlight w:val="yellow"/>
        </w:rPr>
        <w:t>µL</w:t>
      </w:r>
      <w:r w:rsidR="00B16FE5" w:rsidRPr="00C73899">
        <w:rPr>
          <w:rFonts w:ascii="Calibri" w:hAnsi="Calibri" w:cs="Calibri"/>
          <w:highlight w:val="yellow"/>
        </w:rPr>
        <w:t xml:space="preserve"> of 1</w:t>
      </w:r>
      <w:r w:rsidR="002E7CC6" w:rsidRPr="00C73899">
        <w:rPr>
          <w:rFonts w:ascii="Calibri" w:hAnsi="Calibri" w:cs="Calibri"/>
          <w:highlight w:val="yellow"/>
        </w:rPr>
        <w:t xml:space="preserve"> </w:t>
      </w:r>
      <w:r w:rsidR="00B16FE5" w:rsidRPr="00C73899">
        <w:rPr>
          <w:rFonts w:ascii="Calibri" w:hAnsi="Calibri" w:cs="Calibri"/>
          <w:highlight w:val="yellow"/>
        </w:rPr>
        <w:t>M (</w:t>
      </w:r>
      <w:r w:rsidR="006A32D1" w:rsidRPr="00C73899">
        <w:rPr>
          <w:rFonts w:ascii="Calibri" w:hAnsi="Calibri" w:cs="Calibri"/>
          <w:highlight w:val="yellow"/>
        </w:rPr>
        <w:t>f</w:t>
      </w:r>
      <w:r w:rsidR="00B16FE5" w:rsidRPr="00C73899">
        <w:rPr>
          <w:rFonts w:ascii="Calibri" w:hAnsi="Calibri" w:cs="Calibri"/>
          <w:highlight w:val="yellow"/>
        </w:rPr>
        <w:t>inal conc</w:t>
      </w:r>
      <w:r w:rsidR="00D51EB4" w:rsidRPr="00C73899">
        <w:rPr>
          <w:rFonts w:ascii="Calibri" w:hAnsi="Calibri" w:cs="Calibri"/>
          <w:highlight w:val="yellow"/>
        </w:rPr>
        <w:t>entration of</w:t>
      </w:r>
      <w:r w:rsidR="00B16FE5" w:rsidRPr="00C73899">
        <w:rPr>
          <w:rFonts w:ascii="Calibri" w:hAnsi="Calibri" w:cs="Calibri"/>
          <w:highlight w:val="yellow"/>
        </w:rPr>
        <w:t xml:space="preserve"> 0.5</w:t>
      </w:r>
      <w:r w:rsidR="006A32D1" w:rsidRPr="00C73899">
        <w:rPr>
          <w:rFonts w:ascii="Calibri" w:hAnsi="Calibri" w:cs="Calibri"/>
          <w:highlight w:val="yellow"/>
        </w:rPr>
        <w:t xml:space="preserve"> </w:t>
      </w:r>
      <w:r w:rsidR="00B16FE5" w:rsidRPr="00C73899">
        <w:rPr>
          <w:rFonts w:ascii="Calibri" w:hAnsi="Calibri" w:cs="Calibri"/>
          <w:highlight w:val="yellow"/>
        </w:rPr>
        <w:t>mM in 600</w:t>
      </w:r>
      <w:r w:rsidR="006A32D1" w:rsidRPr="00C73899">
        <w:rPr>
          <w:rFonts w:ascii="Calibri" w:hAnsi="Calibri" w:cs="Calibri"/>
          <w:highlight w:val="yellow"/>
        </w:rPr>
        <w:t xml:space="preserve"> </w:t>
      </w:r>
      <w:r w:rsidR="00A62786" w:rsidRPr="00C73899">
        <w:rPr>
          <w:rFonts w:ascii="Calibri" w:hAnsi="Calibri" w:cs="Calibri"/>
          <w:highlight w:val="yellow"/>
        </w:rPr>
        <w:t>mL</w:t>
      </w:r>
      <w:r w:rsidR="00B16FE5" w:rsidRPr="00C73899">
        <w:rPr>
          <w:rFonts w:ascii="Calibri" w:hAnsi="Calibri" w:cs="Calibri"/>
          <w:highlight w:val="yellow"/>
        </w:rPr>
        <w:t>)</w:t>
      </w:r>
      <w:r w:rsidR="00F65006" w:rsidRPr="00C73899">
        <w:rPr>
          <w:rFonts w:ascii="Calibri" w:hAnsi="Calibri" w:cs="Calibri"/>
          <w:highlight w:val="yellow"/>
        </w:rPr>
        <w:t xml:space="preserve"> </w:t>
      </w:r>
      <w:r w:rsidR="003A6B75" w:rsidRPr="00C73899">
        <w:rPr>
          <w:rFonts w:ascii="Calibri" w:hAnsi="Calibri" w:cs="Calibri"/>
          <w:highlight w:val="yellow"/>
        </w:rPr>
        <w:t xml:space="preserve">IPTG </w:t>
      </w:r>
      <w:r w:rsidR="00B16FE5" w:rsidRPr="00C73899">
        <w:rPr>
          <w:rFonts w:ascii="Calibri" w:hAnsi="Calibri" w:cs="Calibri"/>
          <w:highlight w:val="yellow"/>
        </w:rPr>
        <w:t xml:space="preserve">in each flask </w:t>
      </w:r>
      <w:r w:rsidR="003A6B75" w:rsidRPr="00C73899">
        <w:rPr>
          <w:rFonts w:ascii="Calibri" w:hAnsi="Calibri" w:cs="Calibri"/>
          <w:highlight w:val="yellow"/>
        </w:rPr>
        <w:t xml:space="preserve">and further grow </w:t>
      </w:r>
      <w:r w:rsidR="00CD1A73" w:rsidRPr="00C73899">
        <w:rPr>
          <w:rFonts w:ascii="Calibri" w:hAnsi="Calibri" w:cs="Calibri"/>
          <w:highlight w:val="yellow"/>
        </w:rPr>
        <w:t xml:space="preserve">the culture </w:t>
      </w:r>
      <w:r w:rsidR="003A6B75" w:rsidRPr="00C73899">
        <w:rPr>
          <w:rFonts w:ascii="Calibri" w:hAnsi="Calibri" w:cs="Calibri"/>
          <w:highlight w:val="yellow"/>
        </w:rPr>
        <w:t>for 16</w:t>
      </w:r>
      <w:r w:rsidR="004425B5" w:rsidRPr="00C73899">
        <w:rPr>
          <w:rFonts w:ascii="Calibri" w:hAnsi="Calibri" w:cs="Calibri"/>
          <w:highlight w:val="yellow"/>
        </w:rPr>
        <w:t xml:space="preserve"> </w:t>
      </w:r>
      <w:r w:rsidR="00F36E13" w:rsidRPr="00C73899">
        <w:rPr>
          <w:rFonts w:ascii="Calibri" w:hAnsi="Calibri" w:cs="Calibri"/>
          <w:highlight w:val="yellow"/>
        </w:rPr>
        <w:t>h</w:t>
      </w:r>
      <w:r w:rsidR="001B24AA" w:rsidRPr="00C73899">
        <w:rPr>
          <w:rFonts w:ascii="Calibri" w:hAnsi="Calibri" w:cs="Calibri"/>
          <w:highlight w:val="yellow"/>
        </w:rPr>
        <w:t xml:space="preserve"> at </w:t>
      </w:r>
      <w:r w:rsidR="00BE0EBF" w:rsidRPr="00C73899">
        <w:rPr>
          <w:rFonts w:ascii="Calibri" w:hAnsi="Calibri" w:cs="Calibri"/>
          <w:highlight w:val="yellow"/>
        </w:rPr>
        <w:t>17</w:t>
      </w:r>
      <w:r w:rsidR="00F741EA" w:rsidRPr="00C73899">
        <w:rPr>
          <w:rFonts w:ascii="Calibri" w:hAnsi="Calibri" w:cs="Calibri"/>
          <w:highlight w:val="yellow"/>
        </w:rPr>
        <w:t xml:space="preserve"> </w:t>
      </w:r>
      <w:r w:rsidR="00F07CD8" w:rsidRPr="00C73899">
        <w:rPr>
          <w:rFonts w:ascii="Calibri" w:hAnsi="Calibri" w:cs="Calibri"/>
          <w:highlight w:val="yellow"/>
        </w:rPr>
        <w:t>°</w:t>
      </w:r>
      <w:r w:rsidR="001B24AA" w:rsidRPr="00C73899">
        <w:rPr>
          <w:rFonts w:ascii="Calibri" w:hAnsi="Calibri" w:cs="Calibri"/>
          <w:highlight w:val="yellow"/>
        </w:rPr>
        <w:t>C</w:t>
      </w:r>
      <w:r w:rsidR="00F741EA" w:rsidRPr="00C73899">
        <w:rPr>
          <w:rFonts w:ascii="Calibri" w:hAnsi="Calibri" w:cs="Calibri"/>
          <w:highlight w:val="yellow"/>
        </w:rPr>
        <w:t>.</w:t>
      </w:r>
    </w:p>
    <w:p w14:paraId="347F766D" w14:textId="77777777" w:rsidR="009912E1" w:rsidRPr="00C73899" w:rsidRDefault="009912E1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2A23D9FD" w14:textId="50683A84" w:rsidR="001030E9" w:rsidRPr="00C73899" w:rsidRDefault="009912E1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After </w:t>
      </w:r>
      <w:r w:rsidR="00F65006" w:rsidRPr="00C73899">
        <w:rPr>
          <w:rFonts w:ascii="Calibri" w:hAnsi="Calibri" w:cs="Calibri"/>
          <w:highlight w:val="yellow"/>
        </w:rPr>
        <w:t>16</w:t>
      </w:r>
      <w:r w:rsidR="004425B5" w:rsidRPr="00C73899">
        <w:rPr>
          <w:rFonts w:ascii="Calibri" w:hAnsi="Calibri" w:cs="Calibri"/>
          <w:highlight w:val="yellow"/>
        </w:rPr>
        <w:t xml:space="preserve"> </w:t>
      </w:r>
      <w:r w:rsidR="00F36E13" w:rsidRPr="00C73899">
        <w:rPr>
          <w:rFonts w:ascii="Calibri" w:hAnsi="Calibri" w:cs="Calibri"/>
          <w:highlight w:val="yellow"/>
        </w:rPr>
        <w:t>h</w:t>
      </w:r>
      <w:r w:rsidRPr="00C73899">
        <w:rPr>
          <w:rFonts w:ascii="Calibri" w:hAnsi="Calibri" w:cs="Calibri"/>
          <w:highlight w:val="yellow"/>
        </w:rPr>
        <w:t xml:space="preserve">, transfer the bacterial culture to centrifuge </w:t>
      </w:r>
      <w:r w:rsidR="00A018DF" w:rsidRPr="00C73899">
        <w:rPr>
          <w:rFonts w:ascii="Calibri" w:hAnsi="Calibri" w:cs="Calibri"/>
          <w:highlight w:val="yellow"/>
        </w:rPr>
        <w:t>bottles</w:t>
      </w:r>
      <w:r w:rsidRPr="00C73899">
        <w:rPr>
          <w:rFonts w:ascii="Calibri" w:hAnsi="Calibri" w:cs="Calibri"/>
          <w:highlight w:val="yellow"/>
        </w:rPr>
        <w:t xml:space="preserve">. </w:t>
      </w:r>
      <w:r w:rsidR="00380FCB" w:rsidRPr="00C73899">
        <w:rPr>
          <w:rFonts w:ascii="Calibri" w:hAnsi="Calibri" w:cs="Calibri"/>
          <w:highlight w:val="yellow"/>
        </w:rPr>
        <w:t>Centrifuge t</w:t>
      </w:r>
      <w:r w:rsidR="00ED1374" w:rsidRPr="00C73899">
        <w:rPr>
          <w:rFonts w:ascii="Calibri" w:hAnsi="Calibri" w:cs="Calibri"/>
          <w:highlight w:val="yellow"/>
        </w:rPr>
        <w:t>he b</w:t>
      </w:r>
      <w:r w:rsidR="00255E49" w:rsidRPr="00C73899">
        <w:rPr>
          <w:rFonts w:ascii="Calibri" w:hAnsi="Calibri" w:cs="Calibri"/>
          <w:highlight w:val="yellow"/>
        </w:rPr>
        <w:t xml:space="preserve">acterial </w:t>
      </w:r>
      <w:r w:rsidR="00ED1374" w:rsidRPr="00C73899">
        <w:rPr>
          <w:rFonts w:ascii="Calibri" w:hAnsi="Calibri" w:cs="Calibri"/>
          <w:highlight w:val="yellow"/>
        </w:rPr>
        <w:t xml:space="preserve">culture expressing the TET2 enzyme </w:t>
      </w:r>
      <w:r w:rsidR="00CF4E3A" w:rsidRPr="00C73899">
        <w:rPr>
          <w:rFonts w:ascii="Calibri" w:hAnsi="Calibri" w:cs="Calibri"/>
          <w:highlight w:val="yellow"/>
        </w:rPr>
        <w:t xml:space="preserve">at </w:t>
      </w:r>
      <w:r w:rsidR="00EB553A" w:rsidRPr="00C73899">
        <w:rPr>
          <w:rFonts w:ascii="Calibri" w:hAnsi="Calibri" w:cs="Calibri"/>
          <w:highlight w:val="yellow"/>
        </w:rPr>
        <w:t>5</w:t>
      </w:r>
      <w:r w:rsidR="007A4EE1" w:rsidRPr="00C73899">
        <w:rPr>
          <w:rFonts w:ascii="Calibri" w:hAnsi="Calibri" w:cs="Calibri"/>
          <w:highlight w:val="yellow"/>
        </w:rPr>
        <w:t>,</w:t>
      </w:r>
      <w:r w:rsidR="00EB553A" w:rsidRPr="00C73899">
        <w:rPr>
          <w:rFonts w:ascii="Calibri" w:hAnsi="Calibri" w:cs="Calibri"/>
          <w:highlight w:val="yellow"/>
        </w:rPr>
        <w:t>250</w:t>
      </w:r>
      <w:r w:rsidR="00EE3C60" w:rsidRPr="00C73899">
        <w:rPr>
          <w:rFonts w:ascii="Calibri" w:hAnsi="Calibri" w:cs="Calibri"/>
          <w:highlight w:val="yellow"/>
        </w:rPr>
        <w:t xml:space="preserve"> </w:t>
      </w:r>
      <w:r w:rsidR="009F3255" w:rsidRPr="00C73899">
        <w:rPr>
          <w:rFonts w:ascii="Calibri" w:hAnsi="Calibri" w:cs="Calibri"/>
          <w:highlight w:val="yellow"/>
        </w:rPr>
        <w:t>x</w:t>
      </w:r>
      <w:r w:rsidR="00EE3C60" w:rsidRPr="00C73899">
        <w:rPr>
          <w:rFonts w:ascii="Calibri" w:hAnsi="Calibri" w:cs="Calibri"/>
          <w:highlight w:val="yellow"/>
        </w:rPr>
        <w:t xml:space="preserve"> </w:t>
      </w:r>
      <w:r w:rsidR="009F3255" w:rsidRPr="00C73899">
        <w:rPr>
          <w:rFonts w:ascii="Calibri" w:hAnsi="Calibri" w:cs="Calibri"/>
          <w:highlight w:val="yellow"/>
        </w:rPr>
        <w:t>g</w:t>
      </w:r>
      <w:r w:rsidR="005E380C" w:rsidRPr="00C73899">
        <w:rPr>
          <w:rFonts w:ascii="Calibri" w:hAnsi="Calibri" w:cs="Calibri"/>
          <w:highlight w:val="yellow"/>
        </w:rPr>
        <w:t xml:space="preserve"> for</w:t>
      </w:r>
      <w:r w:rsidR="00CF4E3A" w:rsidRPr="00C73899">
        <w:rPr>
          <w:rFonts w:ascii="Calibri" w:hAnsi="Calibri" w:cs="Calibri"/>
          <w:highlight w:val="yellow"/>
        </w:rPr>
        <w:t xml:space="preserve"> </w:t>
      </w:r>
      <w:r w:rsidR="00170120" w:rsidRPr="00C73899">
        <w:rPr>
          <w:rFonts w:ascii="Calibri" w:hAnsi="Calibri" w:cs="Calibri"/>
          <w:highlight w:val="yellow"/>
        </w:rPr>
        <w:t>4</w:t>
      </w:r>
      <w:r w:rsidR="00CF4E3A" w:rsidRPr="00C73899">
        <w:rPr>
          <w:rFonts w:ascii="Calibri" w:hAnsi="Calibri" w:cs="Calibri"/>
          <w:highlight w:val="yellow"/>
        </w:rPr>
        <w:t xml:space="preserve">5 </w:t>
      </w:r>
      <w:r w:rsidR="003465C4" w:rsidRPr="00C73899">
        <w:rPr>
          <w:rFonts w:ascii="Calibri" w:hAnsi="Calibri" w:cs="Calibri"/>
          <w:highlight w:val="yellow"/>
        </w:rPr>
        <w:t>min</w:t>
      </w:r>
      <w:r w:rsidR="00ED1374" w:rsidRPr="00C73899">
        <w:rPr>
          <w:rFonts w:ascii="Calibri" w:hAnsi="Calibri" w:cs="Calibri"/>
          <w:highlight w:val="yellow"/>
        </w:rPr>
        <w:t>.</w:t>
      </w:r>
      <w:r w:rsidR="00F877F3" w:rsidRPr="00C73899">
        <w:rPr>
          <w:rFonts w:ascii="Calibri" w:hAnsi="Calibri" w:cs="Calibri"/>
          <w:highlight w:val="yellow"/>
        </w:rPr>
        <w:t xml:space="preserve"> </w:t>
      </w:r>
      <w:r w:rsidR="00380FCB" w:rsidRPr="00C73899">
        <w:rPr>
          <w:rFonts w:ascii="Calibri" w:hAnsi="Calibri" w:cs="Calibri"/>
          <w:highlight w:val="yellow"/>
        </w:rPr>
        <w:t>Use t</w:t>
      </w:r>
      <w:r w:rsidR="00ED1374" w:rsidRPr="00C73899">
        <w:rPr>
          <w:rFonts w:ascii="Calibri" w:hAnsi="Calibri" w:cs="Calibri"/>
          <w:highlight w:val="yellow"/>
        </w:rPr>
        <w:t>he bacterial p</w:t>
      </w:r>
      <w:r w:rsidRPr="00C73899">
        <w:rPr>
          <w:rFonts w:ascii="Calibri" w:hAnsi="Calibri" w:cs="Calibri"/>
          <w:highlight w:val="yellow"/>
        </w:rPr>
        <w:t>e</w:t>
      </w:r>
      <w:r w:rsidR="00ED1374" w:rsidRPr="00C73899">
        <w:rPr>
          <w:rFonts w:ascii="Calibri" w:hAnsi="Calibri" w:cs="Calibri"/>
          <w:highlight w:val="yellow"/>
        </w:rPr>
        <w:t xml:space="preserve">llet </w:t>
      </w:r>
      <w:r w:rsidR="00255E49" w:rsidRPr="00C73899">
        <w:rPr>
          <w:rFonts w:ascii="Calibri" w:hAnsi="Calibri" w:cs="Calibri"/>
          <w:highlight w:val="yellow"/>
        </w:rPr>
        <w:t xml:space="preserve">for </w:t>
      </w:r>
      <w:r w:rsidR="00ED1374" w:rsidRPr="00C73899">
        <w:rPr>
          <w:rFonts w:ascii="Calibri" w:hAnsi="Calibri" w:cs="Calibri"/>
          <w:highlight w:val="yellow"/>
        </w:rPr>
        <w:t>TET2</w:t>
      </w:r>
      <w:r w:rsidR="004573AA" w:rsidRPr="00C73899">
        <w:rPr>
          <w:rFonts w:ascii="Calibri" w:hAnsi="Calibri" w:cs="Calibri"/>
          <w:highlight w:val="yellow"/>
        </w:rPr>
        <w:t xml:space="preserve"> purification.</w:t>
      </w:r>
    </w:p>
    <w:p w14:paraId="0A840261" w14:textId="7BC2F0FF" w:rsidR="004573AA" w:rsidRPr="00C73899" w:rsidRDefault="004573A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00A45C5A" w14:textId="24D09B26" w:rsidR="008B05B1" w:rsidRPr="00C73899" w:rsidRDefault="008B05B1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  <w:r w:rsidRPr="00C73899">
        <w:rPr>
          <w:rFonts w:cs="Calibri"/>
          <w:sz w:val="24"/>
          <w:szCs w:val="24"/>
          <w:highlight w:val="yellow"/>
        </w:rPr>
        <w:t>Note: Perform all remaining protein purification steps either on the ice or at 4 °C.</w:t>
      </w:r>
    </w:p>
    <w:p w14:paraId="044604FF" w14:textId="77777777" w:rsidR="008B05B1" w:rsidRPr="00C73899" w:rsidRDefault="008B05B1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17D8F6F" w14:textId="08C1EE5F" w:rsidR="000D558A" w:rsidRPr="00C73899" w:rsidRDefault="00BC2EB5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Resuspend t</w:t>
      </w:r>
      <w:r w:rsidR="00255E49" w:rsidRPr="00C73899">
        <w:rPr>
          <w:rFonts w:ascii="Calibri" w:hAnsi="Calibri" w:cs="Calibri"/>
          <w:highlight w:val="yellow"/>
        </w:rPr>
        <w:t xml:space="preserve">he </w:t>
      </w:r>
      <w:r w:rsidR="00500E42" w:rsidRPr="00C73899">
        <w:rPr>
          <w:rFonts w:ascii="Calibri" w:hAnsi="Calibri" w:cs="Calibri"/>
          <w:highlight w:val="yellow"/>
        </w:rPr>
        <w:t>bacterial p</w:t>
      </w:r>
      <w:r w:rsidR="0073099E" w:rsidRPr="00C73899">
        <w:rPr>
          <w:rFonts w:ascii="Calibri" w:hAnsi="Calibri" w:cs="Calibri"/>
          <w:highlight w:val="yellow"/>
        </w:rPr>
        <w:t>e</w:t>
      </w:r>
      <w:r w:rsidR="00500E42" w:rsidRPr="00C73899">
        <w:rPr>
          <w:rFonts w:ascii="Calibri" w:hAnsi="Calibri" w:cs="Calibri"/>
          <w:highlight w:val="yellow"/>
        </w:rPr>
        <w:t xml:space="preserve">llet </w:t>
      </w:r>
      <w:r w:rsidR="00255E49" w:rsidRPr="00C73899">
        <w:rPr>
          <w:rFonts w:ascii="Calibri" w:hAnsi="Calibri" w:cs="Calibri"/>
          <w:highlight w:val="yellow"/>
        </w:rPr>
        <w:t>in</w:t>
      </w:r>
      <w:r w:rsidR="00EE3C60" w:rsidRPr="00C73899">
        <w:rPr>
          <w:rFonts w:ascii="Calibri" w:hAnsi="Calibri" w:cs="Calibri"/>
          <w:highlight w:val="yellow"/>
        </w:rPr>
        <w:t xml:space="preserve"> 100 </w:t>
      </w:r>
      <w:r w:rsidR="00A62786" w:rsidRPr="00C73899">
        <w:rPr>
          <w:rFonts w:ascii="Calibri" w:hAnsi="Calibri" w:cs="Calibri"/>
          <w:highlight w:val="yellow"/>
        </w:rPr>
        <w:t>mL</w:t>
      </w:r>
      <w:r w:rsidR="00EE3C60" w:rsidRPr="00C73899">
        <w:rPr>
          <w:rFonts w:ascii="Calibri" w:hAnsi="Calibri" w:cs="Calibri"/>
          <w:highlight w:val="yellow"/>
        </w:rPr>
        <w:t xml:space="preserve"> of</w:t>
      </w:r>
      <w:r w:rsidR="00255E49" w:rsidRPr="00C73899">
        <w:rPr>
          <w:rFonts w:ascii="Calibri" w:hAnsi="Calibri" w:cs="Calibri"/>
          <w:highlight w:val="yellow"/>
        </w:rPr>
        <w:t xml:space="preserve"> </w:t>
      </w:r>
      <w:r w:rsidR="00E8485B" w:rsidRPr="00C73899">
        <w:rPr>
          <w:rFonts w:ascii="Calibri" w:hAnsi="Calibri" w:cs="Calibri"/>
          <w:highlight w:val="yellow"/>
        </w:rPr>
        <w:t>50</w:t>
      </w:r>
      <w:r w:rsidR="003C28AE" w:rsidRPr="00C73899">
        <w:rPr>
          <w:rFonts w:ascii="Calibri" w:hAnsi="Calibri" w:cs="Calibri"/>
          <w:highlight w:val="yellow"/>
        </w:rPr>
        <w:t xml:space="preserve"> </w:t>
      </w:r>
      <w:r w:rsidR="00E8485B" w:rsidRPr="00C73899">
        <w:rPr>
          <w:rFonts w:ascii="Calibri" w:hAnsi="Calibri" w:cs="Calibri"/>
          <w:highlight w:val="yellow"/>
        </w:rPr>
        <w:t xml:space="preserve">mM </w:t>
      </w:r>
      <w:r w:rsidR="00255E49" w:rsidRPr="00C73899">
        <w:rPr>
          <w:rFonts w:ascii="Calibri" w:hAnsi="Calibri" w:cs="Calibri"/>
          <w:highlight w:val="yellow"/>
        </w:rPr>
        <w:t>MES (</w:t>
      </w:r>
      <w:r w:rsidR="003A1DFB" w:rsidRPr="00C73899">
        <w:rPr>
          <w:rFonts w:ascii="Calibri" w:hAnsi="Calibri" w:cs="Calibri"/>
          <w:highlight w:val="yellow"/>
        </w:rPr>
        <w:t>2-(N-morpholino)</w:t>
      </w:r>
      <w:r w:rsidR="00F07CD8" w:rsidRPr="00C73899">
        <w:rPr>
          <w:rFonts w:ascii="Calibri" w:hAnsi="Calibri" w:cs="Calibri"/>
          <w:highlight w:val="yellow"/>
        </w:rPr>
        <w:t xml:space="preserve"> </w:t>
      </w:r>
      <w:r w:rsidR="003A1DFB" w:rsidRPr="00C73899">
        <w:rPr>
          <w:rFonts w:ascii="Calibri" w:hAnsi="Calibri" w:cs="Calibri"/>
          <w:highlight w:val="yellow"/>
        </w:rPr>
        <w:t>ethane</w:t>
      </w:r>
      <w:r w:rsidR="00F07CD8" w:rsidRPr="00C73899">
        <w:rPr>
          <w:rFonts w:ascii="Calibri" w:hAnsi="Calibri" w:cs="Calibri"/>
          <w:highlight w:val="yellow"/>
        </w:rPr>
        <w:t xml:space="preserve"> </w:t>
      </w:r>
      <w:r w:rsidR="003A1DFB" w:rsidRPr="00C73899">
        <w:rPr>
          <w:rFonts w:ascii="Calibri" w:hAnsi="Calibri" w:cs="Calibri"/>
          <w:highlight w:val="yellow"/>
        </w:rPr>
        <w:t>sulfonic acid</w:t>
      </w:r>
      <w:r w:rsidR="00E8485B" w:rsidRPr="00C73899">
        <w:rPr>
          <w:rFonts w:ascii="Calibri" w:hAnsi="Calibri" w:cs="Calibri"/>
          <w:highlight w:val="yellow"/>
        </w:rPr>
        <w:t>)</w:t>
      </w:r>
      <w:r w:rsidR="005F2277" w:rsidRPr="00C73899">
        <w:rPr>
          <w:rFonts w:ascii="Calibri" w:hAnsi="Calibri" w:cs="Calibri"/>
          <w:highlight w:val="yellow"/>
        </w:rPr>
        <w:t xml:space="preserve"> </w:t>
      </w:r>
      <w:r w:rsidR="006A37B4" w:rsidRPr="00C73899">
        <w:rPr>
          <w:rFonts w:ascii="Calibri" w:hAnsi="Calibri" w:cs="Calibri"/>
          <w:highlight w:val="yellow"/>
        </w:rPr>
        <w:t>buffer,</w:t>
      </w:r>
      <w:r w:rsidR="00735850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>pH 6</w:t>
      </w:r>
      <w:r w:rsidR="00F6530B" w:rsidRPr="00C73899">
        <w:rPr>
          <w:rFonts w:ascii="Calibri" w:hAnsi="Calibri" w:cs="Calibri"/>
          <w:highlight w:val="yellow"/>
        </w:rPr>
        <w:t xml:space="preserve"> and</w:t>
      </w:r>
      <w:r w:rsidR="00084198" w:rsidRPr="00C73899">
        <w:rPr>
          <w:rFonts w:ascii="Calibri" w:hAnsi="Calibri" w:cs="Calibri"/>
          <w:highlight w:val="yellow"/>
        </w:rPr>
        <w:t xml:space="preserve"> </w:t>
      </w:r>
      <w:r w:rsidR="00EE3C60" w:rsidRPr="00C73899">
        <w:rPr>
          <w:rFonts w:ascii="Calibri" w:hAnsi="Calibri" w:cs="Calibri"/>
          <w:highlight w:val="yellow"/>
        </w:rPr>
        <w:t>sonicate</w:t>
      </w:r>
      <w:r w:rsidR="007A1171" w:rsidRPr="00C73899">
        <w:rPr>
          <w:rFonts w:ascii="Calibri" w:hAnsi="Calibri" w:cs="Calibri"/>
          <w:highlight w:val="yellow"/>
        </w:rPr>
        <w:t xml:space="preserve"> for 5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6A37B4" w:rsidRPr="00C73899">
        <w:rPr>
          <w:rFonts w:ascii="Calibri" w:hAnsi="Calibri" w:cs="Calibri"/>
          <w:highlight w:val="yellow"/>
        </w:rPr>
        <w:t>×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6A37B4" w:rsidRPr="00C73899">
        <w:rPr>
          <w:rFonts w:ascii="Calibri" w:hAnsi="Calibri" w:cs="Calibri"/>
          <w:highlight w:val="yellow"/>
        </w:rPr>
        <w:t xml:space="preserve">30 </w:t>
      </w:r>
      <w:r w:rsidR="000D558A" w:rsidRPr="00C73899">
        <w:rPr>
          <w:rFonts w:ascii="Calibri" w:hAnsi="Calibri" w:cs="Calibri"/>
          <w:highlight w:val="yellow"/>
        </w:rPr>
        <w:t>s</w:t>
      </w:r>
      <w:r w:rsidR="006A37B4" w:rsidRPr="00C73899">
        <w:rPr>
          <w:rFonts w:ascii="Calibri" w:hAnsi="Calibri" w:cs="Calibri"/>
          <w:highlight w:val="yellow"/>
        </w:rPr>
        <w:t xml:space="preserve"> at power </w:t>
      </w:r>
      <w:r w:rsidR="004425B5" w:rsidRPr="00C73899">
        <w:rPr>
          <w:rFonts w:ascii="Calibri" w:hAnsi="Calibri" w:cs="Calibri"/>
          <w:highlight w:val="yellow"/>
        </w:rPr>
        <w:t>20</w:t>
      </w:r>
      <w:r w:rsidR="006A37B4" w:rsidRPr="00C73899">
        <w:rPr>
          <w:rFonts w:ascii="Calibri" w:hAnsi="Calibri" w:cs="Calibri"/>
          <w:highlight w:val="yellow"/>
        </w:rPr>
        <w:t xml:space="preserve"> with 60 </w:t>
      </w:r>
      <w:r w:rsidR="000D558A" w:rsidRPr="00C73899">
        <w:rPr>
          <w:rFonts w:ascii="Calibri" w:hAnsi="Calibri" w:cs="Calibri"/>
          <w:highlight w:val="yellow"/>
        </w:rPr>
        <w:t>s</w:t>
      </w:r>
      <w:r w:rsidR="006A37B4" w:rsidRPr="00C73899">
        <w:rPr>
          <w:rFonts w:ascii="Calibri" w:hAnsi="Calibri" w:cs="Calibri"/>
          <w:highlight w:val="yellow"/>
        </w:rPr>
        <w:t xml:space="preserve"> cooling</w:t>
      </w:r>
      <w:r w:rsidR="00AE28E2" w:rsidRPr="00C73899">
        <w:rPr>
          <w:rFonts w:ascii="Calibri" w:hAnsi="Calibri" w:cs="Calibri"/>
          <w:highlight w:val="yellow"/>
        </w:rPr>
        <w:t xml:space="preserve"> </w:t>
      </w:r>
      <w:r w:rsidR="00EE3C60" w:rsidRPr="00C73899">
        <w:rPr>
          <w:rFonts w:ascii="Calibri" w:hAnsi="Calibri" w:cs="Calibri"/>
          <w:highlight w:val="yellow"/>
        </w:rPr>
        <w:t>intervals</w:t>
      </w:r>
      <w:r w:rsidR="00BB6AFA" w:rsidRPr="00C73899">
        <w:rPr>
          <w:rFonts w:ascii="Calibri" w:hAnsi="Calibri" w:cs="Calibri"/>
          <w:highlight w:val="yellow"/>
        </w:rPr>
        <w:t>.</w:t>
      </w:r>
    </w:p>
    <w:p w14:paraId="16B14C80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0E7A96C1" w14:textId="62D51A42" w:rsidR="00662D51" w:rsidRPr="00C73899" w:rsidRDefault="006A37B4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After 10 </w:t>
      </w:r>
      <w:r w:rsidR="00F36E13" w:rsidRPr="00C73899">
        <w:rPr>
          <w:rFonts w:ascii="Calibri" w:hAnsi="Calibri" w:cs="Calibri"/>
          <w:highlight w:val="yellow"/>
        </w:rPr>
        <w:t>min</w:t>
      </w:r>
      <w:r w:rsidRPr="00C73899">
        <w:rPr>
          <w:rFonts w:ascii="Calibri" w:hAnsi="Calibri" w:cs="Calibri"/>
          <w:highlight w:val="yellow"/>
        </w:rPr>
        <w:t xml:space="preserve"> </w:t>
      </w:r>
      <w:r w:rsidR="0073099E" w:rsidRPr="00C73899">
        <w:rPr>
          <w:rFonts w:ascii="Calibri" w:hAnsi="Calibri" w:cs="Calibri"/>
          <w:highlight w:val="yellow"/>
        </w:rPr>
        <w:t xml:space="preserve">of </w:t>
      </w:r>
      <w:r w:rsidRPr="00C73899">
        <w:rPr>
          <w:rFonts w:ascii="Calibri" w:hAnsi="Calibri" w:cs="Calibri"/>
          <w:highlight w:val="yellow"/>
        </w:rPr>
        <w:t>stirring</w:t>
      </w:r>
      <w:r w:rsidR="003A39F0" w:rsidRPr="00C73899">
        <w:rPr>
          <w:rFonts w:ascii="Calibri" w:hAnsi="Calibri" w:cs="Calibri"/>
          <w:highlight w:val="yellow"/>
        </w:rPr>
        <w:t>,</w:t>
      </w:r>
      <w:r w:rsidRPr="00C73899">
        <w:rPr>
          <w:rFonts w:ascii="Calibri" w:hAnsi="Calibri" w:cs="Calibri"/>
          <w:highlight w:val="yellow"/>
        </w:rPr>
        <w:t xml:space="preserve"> </w:t>
      </w:r>
      <w:r w:rsidR="00BC2EB5" w:rsidRPr="00C73899">
        <w:rPr>
          <w:rFonts w:ascii="Calibri" w:hAnsi="Calibri" w:cs="Calibri"/>
          <w:highlight w:val="yellow"/>
        </w:rPr>
        <w:t xml:space="preserve">spin </w:t>
      </w:r>
      <w:r w:rsidRPr="00C73899">
        <w:rPr>
          <w:rFonts w:ascii="Calibri" w:hAnsi="Calibri" w:cs="Calibri"/>
          <w:highlight w:val="yellow"/>
        </w:rPr>
        <w:t xml:space="preserve">the </w:t>
      </w:r>
      <w:r w:rsidR="00255E49" w:rsidRPr="00C73899">
        <w:rPr>
          <w:rFonts w:ascii="Calibri" w:hAnsi="Calibri" w:cs="Calibri"/>
          <w:highlight w:val="yellow"/>
        </w:rPr>
        <w:t xml:space="preserve">lysate at </w:t>
      </w:r>
      <w:r w:rsidR="00837914" w:rsidRPr="00C73899">
        <w:rPr>
          <w:rFonts w:ascii="Calibri" w:hAnsi="Calibri" w:cs="Calibri"/>
          <w:highlight w:val="yellow"/>
        </w:rPr>
        <w:t>5</w:t>
      </w:r>
      <w:r w:rsidR="005B7864" w:rsidRPr="00C73899">
        <w:rPr>
          <w:rFonts w:ascii="Calibri" w:hAnsi="Calibri" w:cs="Calibri"/>
          <w:highlight w:val="yellow"/>
        </w:rPr>
        <w:t>,</w:t>
      </w:r>
      <w:r w:rsidR="00837914" w:rsidRPr="00C73899">
        <w:rPr>
          <w:rFonts w:ascii="Calibri" w:hAnsi="Calibri" w:cs="Calibri"/>
          <w:highlight w:val="yellow"/>
        </w:rPr>
        <w:t>250</w:t>
      </w:r>
      <w:r w:rsidR="00EE3C60" w:rsidRPr="00C73899">
        <w:rPr>
          <w:rFonts w:ascii="Calibri" w:hAnsi="Calibri" w:cs="Calibri"/>
          <w:highlight w:val="yellow"/>
        </w:rPr>
        <w:t xml:space="preserve"> </w:t>
      </w:r>
      <w:r w:rsidR="000457E1" w:rsidRPr="00C73899">
        <w:rPr>
          <w:rFonts w:ascii="Calibri" w:hAnsi="Calibri" w:cs="Calibri"/>
          <w:highlight w:val="yellow"/>
        </w:rPr>
        <w:t>x</w:t>
      </w:r>
      <w:r w:rsidR="00EE3C60" w:rsidRPr="00C73899">
        <w:rPr>
          <w:rFonts w:ascii="Calibri" w:hAnsi="Calibri" w:cs="Calibri"/>
          <w:highlight w:val="yellow"/>
        </w:rPr>
        <w:t xml:space="preserve"> </w:t>
      </w:r>
      <w:r w:rsidR="000457E1" w:rsidRPr="00C73899">
        <w:rPr>
          <w:rFonts w:ascii="Calibri" w:hAnsi="Calibri" w:cs="Calibri"/>
          <w:highlight w:val="yellow"/>
        </w:rPr>
        <w:t>g</w:t>
      </w:r>
      <w:r w:rsidR="00BA4811" w:rsidRPr="00C73899">
        <w:rPr>
          <w:rFonts w:ascii="Calibri" w:hAnsi="Calibri" w:cs="Calibri"/>
          <w:highlight w:val="yellow"/>
        </w:rPr>
        <w:t xml:space="preserve"> for 45 </w:t>
      </w:r>
      <w:r w:rsidR="00F36E13" w:rsidRPr="00C73899">
        <w:rPr>
          <w:rFonts w:ascii="Calibri" w:hAnsi="Calibri" w:cs="Calibri"/>
          <w:highlight w:val="yellow"/>
        </w:rPr>
        <w:t>min</w:t>
      </w:r>
      <w:r w:rsidR="00C723D4" w:rsidRPr="00C73899">
        <w:rPr>
          <w:rFonts w:ascii="Calibri" w:hAnsi="Calibri" w:cs="Calibri"/>
          <w:highlight w:val="yellow"/>
        </w:rPr>
        <w:t>.</w:t>
      </w:r>
      <w:r w:rsidR="00255E49" w:rsidRPr="00C73899">
        <w:rPr>
          <w:rFonts w:ascii="Calibri" w:hAnsi="Calibri" w:cs="Calibri"/>
          <w:highlight w:val="yellow"/>
        </w:rPr>
        <w:t xml:space="preserve"> </w:t>
      </w:r>
      <w:r w:rsidR="003A39F0" w:rsidRPr="00C73899">
        <w:rPr>
          <w:rFonts w:ascii="Calibri" w:hAnsi="Calibri" w:cs="Calibri"/>
          <w:highlight w:val="yellow"/>
        </w:rPr>
        <w:t>Collect t</w:t>
      </w:r>
      <w:r w:rsidR="00255E49" w:rsidRPr="00C73899">
        <w:rPr>
          <w:rFonts w:ascii="Calibri" w:hAnsi="Calibri" w:cs="Calibri"/>
          <w:highlight w:val="yellow"/>
        </w:rPr>
        <w:t xml:space="preserve">he supernatant </w:t>
      </w:r>
      <w:r w:rsidR="005A6E92" w:rsidRPr="00C73899">
        <w:rPr>
          <w:rFonts w:ascii="Calibri" w:hAnsi="Calibri" w:cs="Calibri"/>
          <w:highlight w:val="yellow"/>
        </w:rPr>
        <w:t xml:space="preserve">containing </w:t>
      </w:r>
      <w:r w:rsidR="00AC545D" w:rsidRPr="00C73899">
        <w:rPr>
          <w:rFonts w:ascii="Calibri" w:hAnsi="Calibri" w:cs="Calibri"/>
          <w:highlight w:val="yellow"/>
        </w:rPr>
        <w:t xml:space="preserve">the </w:t>
      </w:r>
      <w:r w:rsidR="005A6E92" w:rsidRPr="00C73899">
        <w:rPr>
          <w:rFonts w:ascii="Calibri" w:hAnsi="Calibri" w:cs="Calibri"/>
          <w:highlight w:val="yellow"/>
        </w:rPr>
        <w:t xml:space="preserve">soluble TET2 enzyme </w:t>
      </w:r>
      <w:r w:rsidR="00BD1917" w:rsidRPr="00C73899">
        <w:rPr>
          <w:rFonts w:ascii="Calibri" w:hAnsi="Calibri" w:cs="Calibri"/>
          <w:highlight w:val="yellow"/>
        </w:rPr>
        <w:t xml:space="preserve">and </w:t>
      </w:r>
      <w:r w:rsidR="003A39F0" w:rsidRPr="00C73899">
        <w:rPr>
          <w:rFonts w:ascii="Calibri" w:hAnsi="Calibri" w:cs="Calibri"/>
          <w:highlight w:val="yellow"/>
        </w:rPr>
        <w:t xml:space="preserve">pass </w:t>
      </w:r>
      <w:r w:rsidR="00BD1917" w:rsidRPr="00C73899">
        <w:rPr>
          <w:rFonts w:ascii="Calibri" w:hAnsi="Calibri" w:cs="Calibri"/>
          <w:highlight w:val="yellow"/>
        </w:rPr>
        <w:t>through</w:t>
      </w:r>
      <w:r w:rsidR="00CF0E73" w:rsidRPr="00C73899">
        <w:rPr>
          <w:rFonts w:ascii="Calibri" w:hAnsi="Calibri" w:cs="Calibri"/>
          <w:highlight w:val="yellow"/>
        </w:rPr>
        <w:t xml:space="preserve"> </w:t>
      </w:r>
      <w:r w:rsidR="003465C4" w:rsidRPr="00C73899">
        <w:rPr>
          <w:rFonts w:ascii="Calibri" w:hAnsi="Calibri" w:cs="Calibri"/>
          <w:highlight w:val="yellow"/>
        </w:rPr>
        <w:t>0.45-</w:t>
      </w:r>
      <w:r w:rsidR="00C73899" w:rsidRPr="00C73899">
        <w:rPr>
          <w:rFonts w:ascii="Calibri" w:hAnsi="Calibri" w:cs="Calibri"/>
          <w:highlight w:val="yellow"/>
        </w:rPr>
        <w:t>µm</w:t>
      </w:r>
      <w:r w:rsidR="00662D51" w:rsidRPr="00C73899">
        <w:rPr>
          <w:rFonts w:ascii="Calibri" w:hAnsi="Calibri" w:cs="Calibri"/>
          <w:highlight w:val="yellow"/>
        </w:rPr>
        <w:t xml:space="preserve"> filter</w:t>
      </w:r>
      <w:r w:rsidR="00BD1917" w:rsidRPr="00C73899">
        <w:rPr>
          <w:rFonts w:ascii="Calibri" w:hAnsi="Calibri" w:cs="Calibri"/>
          <w:highlight w:val="yellow"/>
        </w:rPr>
        <w:t>s</w:t>
      </w:r>
      <w:r w:rsidR="005A6E92" w:rsidRPr="00C73899">
        <w:rPr>
          <w:rFonts w:ascii="Calibri" w:hAnsi="Calibri" w:cs="Calibri"/>
          <w:highlight w:val="yellow"/>
        </w:rPr>
        <w:t xml:space="preserve"> before loading on an FPLC system</w:t>
      </w:r>
      <w:r w:rsidR="00662D51" w:rsidRPr="00C73899">
        <w:rPr>
          <w:rFonts w:ascii="Calibri" w:hAnsi="Calibri" w:cs="Calibri"/>
          <w:highlight w:val="yellow"/>
        </w:rPr>
        <w:t>.</w:t>
      </w:r>
    </w:p>
    <w:p w14:paraId="218CCDC0" w14:textId="06D27FCF" w:rsidR="008D2350" w:rsidRPr="00C73899" w:rsidRDefault="008D2350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925E16D" w14:textId="237E7784" w:rsidR="008D2350" w:rsidRPr="00C73899" w:rsidRDefault="0065686C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  <w:r w:rsidRPr="00C73899">
        <w:rPr>
          <w:rFonts w:cs="Calibri"/>
          <w:sz w:val="24"/>
          <w:szCs w:val="24"/>
          <w:highlight w:val="yellow"/>
        </w:rPr>
        <w:t>Note:</w:t>
      </w:r>
      <w:r w:rsidR="008D2350" w:rsidRPr="00C73899">
        <w:rPr>
          <w:rFonts w:cs="Calibri"/>
          <w:sz w:val="24"/>
          <w:szCs w:val="24"/>
          <w:highlight w:val="yellow"/>
        </w:rPr>
        <w:t xml:space="preserve"> </w:t>
      </w:r>
      <w:r w:rsidR="0073099E" w:rsidRPr="00C73899">
        <w:rPr>
          <w:rFonts w:cs="Calibri"/>
          <w:sz w:val="24"/>
          <w:szCs w:val="24"/>
          <w:highlight w:val="yellow"/>
        </w:rPr>
        <w:t>I</w:t>
      </w:r>
      <w:r w:rsidR="008A4629" w:rsidRPr="00C73899">
        <w:rPr>
          <w:rFonts w:cs="Calibri"/>
          <w:sz w:val="24"/>
          <w:szCs w:val="24"/>
          <w:highlight w:val="yellow"/>
        </w:rPr>
        <w:t xml:space="preserve">n </w:t>
      </w:r>
      <w:r w:rsidR="009F3255" w:rsidRPr="00C73899">
        <w:rPr>
          <w:rFonts w:cs="Calibri"/>
          <w:sz w:val="24"/>
          <w:szCs w:val="24"/>
          <w:highlight w:val="yellow"/>
        </w:rPr>
        <w:t xml:space="preserve">these experiments, </w:t>
      </w:r>
      <w:r w:rsidR="0073099E" w:rsidRPr="00C73899">
        <w:rPr>
          <w:rFonts w:cs="Calibri"/>
          <w:sz w:val="24"/>
          <w:szCs w:val="24"/>
          <w:highlight w:val="yellow"/>
        </w:rPr>
        <w:t>the</w:t>
      </w:r>
      <w:r w:rsidR="008A4629" w:rsidRPr="00C73899">
        <w:rPr>
          <w:rFonts w:cs="Calibri"/>
          <w:sz w:val="24"/>
          <w:szCs w:val="24"/>
          <w:highlight w:val="yellow"/>
        </w:rPr>
        <w:t xml:space="preserve"> TET2 enzyme was very stable, but if needed a protease inhibitor cocktail containing </w:t>
      </w:r>
      <w:r w:rsidR="0025133C" w:rsidRPr="00C73899">
        <w:rPr>
          <w:rFonts w:cs="Calibri"/>
          <w:sz w:val="24"/>
          <w:szCs w:val="24"/>
          <w:highlight w:val="yellow"/>
        </w:rPr>
        <w:t>1</w:t>
      </w:r>
      <w:r w:rsidR="000457E1" w:rsidRPr="00C73899">
        <w:rPr>
          <w:rFonts w:cs="Calibri"/>
          <w:sz w:val="24"/>
          <w:szCs w:val="24"/>
          <w:highlight w:val="yellow"/>
        </w:rPr>
        <w:t xml:space="preserve"> </w:t>
      </w:r>
      <w:r w:rsidR="008A4629" w:rsidRPr="00C73899">
        <w:rPr>
          <w:rFonts w:cs="Calibri"/>
          <w:sz w:val="24"/>
          <w:szCs w:val="24"/>
          <w:highlight w:val="yellow"/>
        </w:rPr>
        <w:t xml:space="preserve">mM benzamidine-HCl, </w:t>
      </w:r>
      <w:r w:rsidR="00AE6D50" w:rsidRPr="00C73899">
        <w:rPr>
          <w:rFonts w:cs="Calibri"/>
          <w:sz w:val="24"/>
          <w:szCs w:val="24"/>
          <w:highlight w:val="yellow"/>
        </w:rPr>
        <w:t>1</w:t>
      </w:r>
      <w:r w:rsidR="000457E1" w:rsidRPr="00C73899">
        <w:rPr>
          <w:rFonts w:cs="Calibri"/>
          <w:sz w:val="24"/>
          <w:szCs w:val="24"/>
          <w:highlight w:val="yellow"/>
        </w:rPr>
        <w:t xml:space="preserve"> </w:t>
      </w:r>
      <w:r w:rsidR="00AE6D50" w:rsidRPr="00C73899">
        <w:rPr>
          <w:rFonts w:cs="Calibri"/>
          <w:sz w:val="24"/>
          <w:szCs w:val="24"/>
          <w:highlight w:val="yellow"/>
        </w:rPr>
        <w:t xml:space="preserve">mM </w:t>
      </w:r>
      <w:r w:rsidR="0025133C" w:rsidRPr="00C73899">
        <w:rPr>
          <w:rFonts w:cs="Calibri"/>
          <w:sz w:val="24"/>
          <w:szCs w:val="24"/>
          <w:highlight w:val="yellow"/>
        </w:rPr>
        <w:t>phenylmethylsulphonyl fluoride (PMSF)</w:t>
      </w:r>
      <w:r w:rsidR="00AE6D50" w:rsidRPr="00C73899">
        <w:rPr>
          <w:rFonts w:cs="Calibri"/>
          <w:sz w:val="24"/>
          <w:szCs w:val="24"/>
          <w:highlight w:val="yellow"/>
        </w:rPr>
        <w:t xml:space="preserve">, </w:t>
      </w:r>
      <w:r w:rsidR="008A4629" w:rsidRPr="00C73899">
        <w:rPr>
          <w:rFonts w:cs="Calibri"/>
          <w:sz w:val="24"/>
          <w:szCs w:val="24"/>
          <w:highlight w:val="yellow"/>
        </w:rPr>
        <w:t>and 0.</w:t>
      </w:r>
      <w:r w:rsidR="0025133C" w:rsidRPr="00C73899">
        <w:rPr>
          <w:rFonts w:cs="Calibri"/>
          <w:sz w:val="24"/>
          <w:szCs w:val="24"/>
          <w:highlight w:val="yellow"/>
        </w:rPr>
        <w:t>5</w:t>
      </w:r>
      <w:r w:rsidR="000457E1" w:rsidRPr="00C73899">
        <w:rPr>
          <w:rFonts w:cs="Calibri"/>
          <w:sz w:val="24"/>
          <w:szCs w:val="24"/>
          <w:highlight w:val="yellow"/>
        </w:rPr>
        <w:t xml:space="preserve"> </w:t>
      </w:r>
      <w:r w:rsidR="008A4629" w:rsidRPr="00C73899">
        <w:rPr>
          <w:rFonts w:cs="Calibri"/>
          <w:sz w:val="24"/>
          <w:szCs w:val="24"/>
          <w:highlight w:val="yellow"/>
        </w:rPr>
        <w:t>mM 1,10</w:t>
      </w:r>
      <w:r w:rsidR="002254B5" w:rsidRPr="00C73899">
        <w:rPr>
          <w:rFonts w:cs="Calibri"/>
          <w:sz w:val="24"/>
          <w:szCs w:val="24"/>
          <w:highlight w:val="yellow"/>
        </w:rPr>
        <w:t>-</w:t>
      </w:r>
      <w:r w:rsidR="008A4629" w:rsidRPr="00C73899">
        <w:rPr>
          <w:rFonts w:cs="Calibri"/>
          <w:i/>
          <w:sz w:val="24"/>
          <w:szCs w:val="24"/>
          <w:highlight w:val="yellow"/>
        </w:rPr>
        <w:t>o</w:t>
      </w:r>
      <w:r w:rsidR="008A4629" w:rsidRPr="00C73899">
        <w:rPr>
          <w:rFonts w:cs="Calibri"/>
          <w:sz w:val="24"/>
          <w:szCs w:val="24"/>
          <w:highlight w:val="yellow"/>
        </w:rPr>
        <w:t>-phenanthroline can be added to the cell lysate</w:t>
      </w:r>
      <w:r w:rsidR="00AE6D50" w:rsidRPr="00C73899">
        <w:rPr>
          <w:rFonts w:cs="Calibri"/>
          <w:sz w:val="24"/>
          <w:szCs w:val="24"/>
          <w:highlight w:val="yellow"/>
        </w:rPr>
        <w:t xml:space="preserve"> to prevent degradation of TET2 enzyme</w:t>
      </w:r>
      <w:r w:rsidR="008A4629" w:rsidRPr="00C73899">
        <w:rPr>
          <w:rFonts w:cs="Calibri"/>
          <w:sz w:val="24"/>
          <w:szCs w:val="24"/>
          <w:highlight w:val="yellow"/>
        </w:rPr>
        <w:t xml:space="preserve">. Avoid using EDTA or EGTA in the inhibitor cocktail as these may </w:t>
      </w:r>
      <w:r w:rsidR="0073099E" w:rsidRPr="00C73899">
        <w:rPr>
          <w:rFonts w:cs="Calibri"/>
          <w:sz w:val="24"/>
          <w:szCs w:val="24"/>
          <w:highlight w:val="yellow"/>
        </w:rPr>
        <w:t xml:space="preserve">interfere </w:t>
      </w:r>
      <w:r w:rsidR="008A4629" w:rsidRPr="00C73899">
        <w:rPr>
          <w:rFonts w:cs="Calibri"/>
          <w:sz w:val="24"/>
          <w:szCs w:val="24"/>
          <w:highlight w:val="yellow"/>
        </w:rPr>
        <w:t xml:space="preserve">with </w:t>
      </w:r>
      <w:r w:rsidR="00A87E0B" w:rsidRPr="00C73899">
        <w:rPr>
          <w:rFonts w:cs="Calibri"/>
          <w:sz w:val="24"/>
          <w:szCs w:val="24"/>
          <w:highlight w:val="yellow"/>
        </w:rPr>
        <w:t xml:space="preserve">the following </w:t>
      </w:r>
      <w:r w:rsidR="00AD7426" w:rsidRPr="00C73899">
        <w:rPr>
          <w:rFonts w:cs="Calibri"/>
          <w:sz w:val="24"/>
          <w:szCs w:val="24"/>
          <w:highlight w:val="yellow"/>
        </w:rPr>
        <w:t>cation</w:t>
      </w:r>
      <w:r w:rsidR="008A4629" w:rsidRPr="00C73899">
        <w:rPr>
          <w:rFonts w:cs="Calibri"/>
          <w:sz w:val="24"/>
          <w:szCs w:val="24"/>
          <w:highlight w:val="yellow"/>
        </w:rPr>
        <w:t>-exchange chromatography.</w:t>
      </w:r>
    </w:p>
    <w:p w14:paraId="65CBFF23" w14:textId="77777777" w:rsidR="004573AA" w:rsidRPr="00C73899" w:rsidRDefault="004573A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57B7139" w14:textId="0B6EF041" w:rsidR="0075444F" w:rsidRPr="00C73899" w:rsidRDefault="00510779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Pack 10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5B44D4" w:rsidRPr="00C73899">
        <w:rPr>
          <w:rFonts w:ascii="Calibri" w:hAnsi="Calibri" w:cs="Calibri"/>
          <w:highlight w:val="yellow"/>
        </w:rPr>
        <w:t xml:space="preserve">mL of </w:t>
      </w:r>
      <w:r w:rsidR="000D558A" w:rsidRPr="00C73899">
        <w:rPr>
          <w:rFonts w:ascii="Calibri" w:hAnsi="Calibri" w:cs="Calibri"/>
          <w:highlight w:val="yellow"/>
        </w:rPr>
        <w:t>a</w:t>
      </w:r>
      <w:r w:rsidR="00020F09" w:rsidRPr="00C73899">
        <w:rPr>
          <w:rFonts w:ascii="Calibri" w:hAnsi="Calibri" w:cs="Calibri"/>
          <w:highlight w:val="yellow"/>
        </w:rPr>
        <w:t xml:space="preserve"> </w:t>
      </w:r>
      <w:r w:rsidR="00177CF5" w:rsidRPr="00C73899">
        <w:rPr>
          <w:rFonts w:ascii="Calibri" w:hAnsi="Calibri" w:cs="Calibri"/>
          <w:highlight w:val="yellow"/>
        </w:rPr>
        <w:t>strong cation exchange</w:t>
      </w:r>
      <w:r w:rsidR="000D558A" w:rsidRPr="00C73899">
        <w:rPr>
          <w:rFonts w:ascii="Calibri" w:hAnsi="Calibri" w:cs="Calibri"/>
          <w:highlight w:val="yellow"/>
        </w:rPr>
        <w:t xml:space="preserve"> </w:t>
      </w:r>
      <w:r w:rsidR="00177CF5" w:rsidRPr="00C73899">
        <w:rPr>
          <w:rFonts w:ascii="Calibri" w:hAnsi="Calibri" w:cs="Calibri"/>
          <w:highlight w:val="yellow"/>
        </w:rPr>
        <w:t>resin</w:t>
      </w:r>
      <w:r w:rsidR="008827D8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 xml:space="preserve">into </w:t>
      </w:r>
      <w:r w:rsidR="002C1AD5" w:rsidRPr="00C73899">
        <w:rPr>
          <w:rFonts w:ascii="Calibri" w:hAnsi="Calibri" w:cs="Calibri"/>
          <w:highlight w:val="yellow"/>
        </w:rPr>
        <w:t xml:space="preserve">a </w:t>
      </w:r>
      <w:r w:rsidR="00255E49" w:rsidRPr="00C73899">
        <w:rPr>
          <w:rFonts w:ascii="Calibri" w:hAnsi="Calibri" w:cs="Calibri"/>
          <w:highlight w:val="yellow"/>
        </w:rPr>
        <w:t>FPLC column</w:t>
      </w:r>
      <w:r w:rsidR="00177CF5" w:rsidRPr="00C73899">
        <w:rPr>
          <w:rFonts w:ascii="Calibri" w:hAnsi="Calibri" w:cs="Calibri"/>
          <w:highlight w:val="yellow"/>
        </w:rPr>
        <w:t>.</w:t>
      </w:r>
      <w:r w:rsidR="00255E49" w:rsidRPr="00C73899">
        <w:rPr>
          <w:rFonts w:ascii="Calibri" w:hAnsi="Calibri" w:cs="Calibri"/>
          <w:highlight w:val="yellow"/>
        </w:rPr>
        <w:t xml:space="preserve"> </w:t>
      </w:r>
      <w:r w:rsidRPr="00C73899">
        <w:rPr>
          <w:rFonts w:ascii="Calibri" w:hAnsi="Calibri" w:cs="Calibri"/>
          <w:highlight w:val="yellow"/>
        </w:rPr>
        <w:t>Equilibrate t</w:t>
      </w:r>
      <w:r w:rsidR="00177CF5" w:rsidRPr="00C73899">
        <w:rPr>
          <w:rFonts w:ascii="Calibri" w:hAnsi="Calibri" w:cs="Calibri"/>
          <w:highlight w:val="yellow"/>
        </w:rPr>
        <w:t xml:space="preserve">he column </w:t>
      </w:r>
      <w:r w:rsidR="002C1AD5" w:rsidRPr="00C73899">
        <w:rPr>
          <w:rFonts w:ascii="Calibri" w:hAnsi="Calibri" w:cs="Calibri"/>
          <w:highlight w:val="yellow"/>
        </w:rPr>
        <w:t>with</w:t>
      </w:r>
      <w:r w:rsidR="00255E49" w:rsidRPr="00C73899">
        <w:rPr>
          <w:rFonts w:ascii="Calibri" w:hAnsi="Calibri" w:cs="Calibri"/>
          <w:highlight w:val="yellow"/>
        </w:rPr>
        <w:t xml:space="preserve"> 1</w:t>
      </w:r>
      <w:r w:rsidR="00B4251F" w:rsidRPr="00C73899">
        <w:rPr>
          <w:rFonts w:ascii="Calibri" w:hAnsi="Calibri" w:cs="Calibri"/>
          <w:highlight w:val="yellow"/>
        </w:rPr>
        <w:t>0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>bed volumes of wash buffer (50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>mM MES buffer, pH 6)</w:t>
      </w:r>
      <w:r w:rsidR="00281C80" w:rsidRPr="00C73899">
        <w:rPr>
          <w:rFonts w:ascii="Calibri" w:hAnsi="Calibri" w:cs="Calibri"/>
          <w:highlight w:val="yellow"/>
        </w:rPr>
        <w:t xml:space="preserve"> at </w:t>
      </w:r>
      <w:r w:rsidR="0075444F" w:rsidRPr="00C73899">
        <w:rPr>
          <w:rFonts w:ascii="Calibri" w:hAnsi="Calibri" w:cs="Calibri"/>
          <w:highlight w:val="yellow"/>
        </w:rPr>
        <w:t xml:space="preserve">the </w:t>
      </w:r>
      <w:r w:rsidR="00281C80" w:rsidRPr="00C73899">
        <w:rPr>
          <w:rFonts w:ascii="Calibri" w:hAnsi="Calibri" w:cs="Calibri"/>
          <w:highlight w:val="yellow"/>
        </w:rPr>
        <w:t>constant flow rate of 0.</w:t>
      </w:r>
      <w:r w:rsidR="00EB553A" w:rsidRPr="00C73899">
        <w:rPr>
          <w:rFonts w:ascii="Calibri" w:hAnsi="Calibri" w:cs="Calibri"/>
          <w:highlight w:val="yellow"/>
        </w:rPr>
        <w:t>3</w:t>
      </w:r>
      <w:r w:rsidR="000457E1" w:rsidRPr="00C73899">
        <w:rPr>
          <w:rFonts w:ascii="Calibri" w:hAnsi="Calibri" w:cs="Calibri"/>
          <w:highlight w:val="yellow"/>
        </w:rPr>
        <w:t xml:space="preserve"> </w:t>
      </w:r>
      <w:r w:rsidR="00281C80" w:rsidRPr="00C73899">
        <w:rPr>
          <w:rFonts w:ascii="Calibri" w:hAnsi="Calibri" w:cs="Calibri"/>
          <w:highlight w:val="yellow"/>
        </w:rPr>
        <w:t>mL/min</w:t>
      </w:r>
      <w:r w:rsidR="000457E1" w:rsidRPr="00C73899">
        <w:rPr>
          <w:rFonts w:ascii="Calibri" w:hAnsi="Calibri" w:cs="Calibri"/>
          <w:highlight w:val="yellow"/>
        </w:rPr>
        <w:t xml:space="preserve"> using a FPLC system.</w:t>
      </w:r>
    </w:p>
    <w:p w14:paraId="4C4D7DB0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A1A124C" w14:textId="18E053B6" w:rsidR="00662D51" w:rsidRPr="00C73899" w:rsidRDefault="005F729B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Load the c</w:t>
      </w:r>
      <w:r w:rsidR="00255E49" w:rsidRPr="00C73899">
        <w:rPr>
          <w:rFonts w:ascii="Calibri" w:hAnsi="Calibri" w:cs="Calibri"/>
          <w:highlight w:val="yellow"/>
        </w:rPr>
        <w:t xml:space="preserve">larified lysate onto the </w:t>
      </w:r>
      <w:r w:rsidR="00AC545D" w:rsidRPr="00C73899">
        <w:rPr>
          <w:rFonts w:ascii="Calibri" w:hAnsi="Calibri" w:cs="Calibri"/>
          <w:highlight w:val="yellow"/>
        </w:rPr>
        <w:t xml:space="preserve">pre-equilibrated </w:t>
      </w:r>
      <w:r w:rsidR="00255E49" w:rsidRPr="00C73899">
        <w:rPr>
          <w:rFonts w:ascii="Calibri" w:hAnsi="Calibri" w:cs="Calibri"/>
          <w:highlight w:val="yellow"/>
        </w:rPr>
        <w:t>column and</w:t>
      </w:r>
      <w:r w:rsidR="00C1370D" w:rsidRPr="00C73899">
        <w:rPr>
          <w:rFonts w:ascii="Calibri" w:hAnsi="Calibri" w:cs="Calibri"/>
          <w:highlight w:val="yellow"/>
        </w:rPr>
        <w:t xml:space="preserve"> wash with </w:t>
      </w:r>
      <w:r w:rsidR="001E5EDB" w:rsidRPr="00C73899">
        <w:rPr>
          <w:rFonts w:ascii="Cambria Math" w:hAnsi="Cambria Math" w:cs="Cambria Math"/>
          <w:highlight w:val="yellow"/>
        </w:rPr>
        <w:t>∼</w:t>
      </w:r>
      <w:r w:rsidR="00255E49" w:rsidRPr="00C73899">
        <w:rPr>
          <w:rFonts w:ascii="Calibri" w:hAnsi="Calibri" w:cs="Calibri"/>
          <w:highlight w:val="yellow"/>
        </w:rPr>
        <w:t>10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>bed volumes</w:t>
      </w:r>
      <w:r w:rsidR="008D3D75" w:rsidRPr="00C73899">
        <w:rPr>
          <w:rFonts w:ascii="Calibri" w:hAnsi="Calibri" w:cs="Calibri"/>
          <w:highlight w:val="yellow"/>
        </w:rPr>
        <w:t xml:space="preserve"> </w:t>
      </w:r>
      <w:r w:rsidR="008A03D9" w:rsidRPr="00C73899">
        <w:rPr>
          <w:rFonts w:ascii="Calibri" w:hAnsi="Calibri" w:cs="Calibri"/>
          <w:highlight w:val="yellow"/>
        </w:rPr>
        <w:t>of</w:t>
      </w:r>
      <w:r w:rsidR="008D3D75" w:rsidRPr="00C73899">
        <w:rPr>
          <w:rFonts w:ascii="Calibri" w:hAnsi="Calibri" w:cs="Calibri"/>
          <w:highlight w:val="yellow"/>
        </w:rPr>
        <w:t xml:space="preserve"> wash buffer </w:t>
      </w:r>
      <w:r w:rsidR="0048214B" w:rsidRPr="00C73899">
        <w:rPr>
          <w:rFonts w:ascii="Calibri" w:hAnsi="Calibri" w:cs="Calibri"/>
          <w:highlight w:val="yellow"/>
        </w:rPr>
        <w:t>until</w:t>
      </w:r>
      <w:r w:rsidR="00255E49" w:rsidRPr="00C73899">
        <w:rPr>
          <w:rFonts w:ascii="Calibri" w:hAnsi="Calibri" w:cs="Calibri"/>
          <w:highlight w:val="yellow"/>
        </w:rPr>
        <w:t xml:space="preserve"> the flow through </w:t>
      </w:r>
      <w:r w:rsidR="008A03D9" w:rsidRPr="00C73899">
        <w:rPr>
          <w:rFonts w:ascii="Calibri" w:hAnsi="Calibri" w:cs="Calibri"/>
          <w:highlight w:val="yellow"/>
        </w:rPr>
        <w:t>becomes</w:t>
      </w:r>
      <w:r w:rsidR="00255E49" w:rsidRPr="00C73899">
        <w:rPr>
          <w:rFonts w:ascii="Calibri" w:hAnsi="Calibri" w:cs="Calibri"/>
          <w:highlight w:val="yellow"/>
        </w:rPr>
        <w:t xml:space="preserve"> clear.</w:t>
      </w:r>
    </w:p>
    <w:p w14:paraId="7D1856AD" w14:textId="77777777" w:rsidR="004573AA" w:rsidRPr="00C73899" w:rsidRDefault="004573A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C26FC0E" w14:textId="0DD411B1" w:rsidR="00AC545D" w:rsidRPr="00C73899" w:rsidRDefault="005F729B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Elute </w:t>
      </w:r>
      <w:r w:rsidR="00736275" w:rsidRPr="00C73899">
        <w:rPr>
          <w:rFonts w:ascii="Calibri" w:hAnsi="Calibri" w:cs="Calibri"/>
          <w:highlight w:val="yellow"/>
        </w:rPr>
        <w:t>TET2</w:t>
      </w:r>
      <w:r w:rsidR="00255E49" w:rsidRPr="00C73899">
        <w:rPr>
          <w:rFonts w:ascii="Calibri" w:hAnsi="Calibri" w:cs="Calibri"/>
          <w:highlight w:val="yellow"/>
        </w:rPr>
        <w:t xml:space="preserve"> using a </w:t>
      </w:r>
      <w:r w:rsidR="004654B1" w:rsidRPr="00C73899">
        <w:rPr>
          <w:rFonts w:ascii="Calibri" w:hAnsi="Calibri" w:cs="Calibri"/>
          <w:highlight w:val="yellow"/>
        </w:rPr>
        <w:t xml:space="preserve">0-100% </w:t>
      </w:r>
      <w:r w:rsidR="00255E49" w:rsidRPr="00C73899">
        <w:rPr>
          <w:rFonts w:ascii="Calibri" w:hAnsi="Calibri" w:cs="Calibri"/>
          <w:highlight w:val="yellow"/>
        </w:rPr>
        <w:t>gradient from the wash buffer to the elution buffer (50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>mM MES buffer, pH 6</w:t>
      </w:r>
      <w:r w:rsidR="00F92ABA" w:rsidRPr="00C73899">
        <w:rPr>
          <w:rFonts w:ascii="Calibri" w:hAnsi="Calibri" w:cs="Calibri"/>
          <w:highlight w:val="yellow"/>
        </w:rPr>
        <w:t>, 1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F92ABA" w:rsidRPr="00C73899">
        <w:rPr>
          <w:rFonts w:ascii="Calibri" w:hAnsi="Calibri" w:cs="Calibri"/>
          <w:highlight w:val="yellow"/>
        </w:rPr>
        <w:t>M NaCl</w:t>
      </w:r>
      <w:r w:rsidR="00255E49" w:rsidRPr="00C73899">
        <w:rPr>
          <w:rFonts w:ascii="Calibri" w:hAnsi="Calibri" w:cs="Calibri"/>
          <w:highlight w:val="yellow"/>
        </w:rPr>
        <w:t xml:space="preserve">) in </w:t>
      </w:r>
      <w:r w:rsidR="00EB553A" w:rsidRPr="00C73899">
        <w:rPr>
          <w:rFonts w:ascii="Calibri" w:hAnsi="Calibri" w:cs="Calibri"/>
          <w:highlight w:val="yellow"/>
        </w:rPr>
        <w:t>15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255E49" w:rsidRPr="00C73899">
        <w:rPr>
          <w:rFonts w:ascii="Calibri" w:hAnsi="Calibri" w:cs="Calibri"/>
          <w:highlight w:val="yellow"/>
        </w:rPr>
        <w:t xml:space="preserve">bed volumes followed by holding at 100% elution buffer for </w:t>
      </w:r>
      <w:r w:rsidR="005E380C" w:rsidRPr="00C73899">
        <w:rPr>
          <w:rFonts w:ascii="Calibri" w:hAnsi="Calibri" w:cs="Calibri"/>
          <w:highlight w:val="yellow"/>
        </w:rPr>
        <w:t>two</w:t>
      </w:r>
      <w:r w:rsidR="002C1AD5" w:rsidRPr="00C73899">
        <w:rPr>
          <w:rFonts w:ascii="Calibri" w:hAnsi="Calibri" w:cs="Calibri"/>
          <w:highlight w:val="yellow"/>
        </w:rPr>
        <w:t>-</w:t>
      </w:r>
      <w:r w:rsidR="00255E49" w:rsidRPr="00C73899">
        <w:rPr>
          <w:rFonts w:ascii="Calibri" w:hAnsi="Calibri" w:cs="Calibri"/>
          <w:highlight w:val="yellow"/>
        </w:rPr>
        <w:t>bed</w:t>
      </w:r>
      <w:r w:rsidR="00AC545D" w:rsidRPr="00C73899">
        <w:rPr>
          <w:rFonts w:ascii="Calibri" w:hAnsi="Calibri" w:cs="Calibri"/>
          <w:highlight w:val="yellow"/>
        </w:rPr>
        <w:t xml:space="preserve"> volumes.</w:t>
      </w:r>
    </w:p>
    <w:p w14:paraId="03E3486A" w14:textId="77777777" w:rsidR="00AC545D" w:rsidRPr="00C73899" w:rsidRDefault="00AC545D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0DAC6AD1" w14:textId="3FED169F" w:rsidR="00141D62" w:rsidRPr="00C73899" w:rsidRDefault="0065686C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  <w:r w:rsidRPr="00C73899">
        <w:rPr>
          <w:rFonts w:cs="Calibri"/>
          <w:sz w:val="24"/>
          <w:szCs w:val="24"/>
          <w:highlight w:val="yellow"/>
        </w:rPr>
        <w:t>Note:</w:t>
      </w:r>
      <w:r w:rsidR="00AC545D" w:rsidRPr="00C73899">
        <w:rPr>
          <w:rFonts w:cs="Calibri"/>
          <w:sz w:val="24"/>
          <w:szCs w:val="24"/>
          <w:highlight w:val="yellow"/>
        </w:rPr>
        <w:t xml:space="preserve"> </w:t>
      </w:r>
      <w:r w:rsidR="0054745C" w:rsidRPr="00C73899">
        <w:rPr>
          <w:rFonts w:cs="Calibri"/>
          <w:sz w:val="24"/>
          <w:szCs w:val="24"/>
          <w:highlight w:val="yellow"/>
        </w:rPr>
        <w:t>Collect s</w:t>
      </w:r>
      <w:r w:rsidR="00255E49" w:rsidRPr="00C73899">
        <w:rPr>
          <w:rFonts w:cs="Calibri"/>
          <w:sz w:val="24"/>
          <w:szCs w:val="24"/>
          <w:highlight w:val="yellow"/>
        </w:rPr>
        <w:t xml:space="preserve">amples </w:t>
      </w:r>
      <w:r w:rsidR="0054745C" w:rsidRPr="00C73899">
        <w:rPr>
          <w:rFonts w:cs="Calibri"/>
          <w:sz w:val="24"/>
          <w:szCs w:val="24"/>
          <w:highlight w:val="yellow"/>
        </w:rPr>
        <w:t xml:space="preserve">(100 </w:t>
      </w:r>
      <w:r w:rsidR="003465C4" w:rsidRPr="00C73899">
        <w:rPr>
          <w:rFonts w:cs="Calibri"/>
          <w:sz w:val="24"/>
          <w:szCs w:val="24"/>
          <w:highlight w:val="yellow"/>
        </w:rPr>
        <w:t>µL</w:t>
      </w:r>
      <w:r w:rsidR="0054745C" w:rsidRPr="00C73899">
        <w:rPr>
          <w:rFonts w:cs="Calibri"/>
          <w:sz w:val="24"/>
          <w:szCs w:val="24"/>
          <w:highlight w:val="yellow"/>
        </w:rPr>
        <w:t xml:space="preserve"> each) </w:t>
      </w:r>
      <w:r w:rsidR="00255E49" w:rsidRPr="00C73899">
        <w:rPr>
          <w:rFonts w:cs="Calibri"/>
          <w:sz w:val="24"/>
          <w:szCs w:val="24"/>
          <w:highlight w:val="yellow"/>
        </w:rPr>
        <w:t xml:space="preserve">of cell lysate before and after column loading along with all the elution fractions </w:t>
      </w:r>
      <w:r w:rsidR="00141D62" w:rsidRPr="00C73899">
        <w:rPr>
          <w:rFonts w:cs="Calibri"/>
          <w:sz w:val="24"/>
          <w:szCs w:val="24"/>
          <w:highlight w:val="yellow"/>
        </w:rPr>
        <w:t xml:space="preserve">and analyze </w:t>
      </w:r>
      <w:r w:rsidR="00927C3F" w:rsidRPr="00C73899">
        <w:rPr>
          <w:rFonts w:cs="Calibri"/>
          <w:sz w:val="24"/>
          <w:szCs w:val="24"/>
          <w:highlight w:val="yellow"/>
        </w:rPr>
        <w:t>on</w:t>
      </w:r>
      <w:r w:rsidR="00141D62" w:rsidRPr="00C73899">
        <w:rPr>
          <w:rFonts w:cs="Calibri"/>
          <w:sz w:val="24"/>
          <w:szCs w:val="24"/>
          <w:highlight w:val="yellow"/>
        </w:rPr>
        <w:t xml:space="preserve"> </w:t>
      </w:r>
      <w:r w:rsidR="00927C3F" w:rsidRPr="00C73899">
        <w:rPr>
          <w:rFonts w:cs="Calibri"/>
          <w:sz w:val="24"/>
          <w:szCs w:val="24"/>
          <w:highlight w:val="yellow"/>
        </w:rPr>
        <w:t xml:space="preserve">10% </w:t>
      </w:r>
      <w:r w:rsidR="005F0FA2" w:rsidRPr="00C73899">
        <w:rPr>
          <w:rFonts w:cs="Calibri"/>
          <w:sz w:val="24"/>
          <w:szCs w:val="24"/>
          <w:highlight w:val="yellow"/>
        </w:rPr>
        <w:t xml:space="preserve">resolving </w:t>
      </w:r>
      <w:r w:rsidR="00141D62" w:rsidRPr="00C73899">
        <w:rPr>
          <w:rFonts w:cs="Calibri"/>
          <w:sz w:val="24"/>
          <w:szCs w:val="24"/>
          <w:highlight w:val="yellow"/>
        </w:rPr>
        <w:t>SDS-PAGE</w:t>
      </w:r>
      <w:r w:rsidR="00FD4E33" w:rsidRPr="00C73899">
        <w:rPr>
          <w:rFonts w:cs="Calibri"/>
          <w:sz w:val="24"/>
          <w:szCs w:val="24"/>
          <w:highlight w:val="yellow"/>
        </w:rPr>
        <w:t>.</w:t>
      </w:r>
    </w:p>
    <w:p w14:paraId="4BB43D35" w14:textId="77777777" w:rsidR="00141D62" w:rsidRPr="00C73899" w:rsidRDefault="00141D62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723329B5" w14:textId="0614143F" w:rsidR="004D358F" w:rsidRPr="00C73899" w:rsidRDefault="00F00E64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Pool the f</w:t>
      </w:r>
      <w:r w:rsidR="00255E49" w:rsidRPr="00C73899">
        <w:rPr>
          <w:rFonts w:ascii="Calibri" w:hAnsi="Calibri" w:cs="Calibri"/>
          <w:highlight w:val="yellow"/>
        </w:rPr>
        <w:t xml:space="preserve">ractions </w:t>
      </w:r>
      <w:r w:rsidR="001A3396" w:rsidRPr="00C73899">
        <w:rPr>
          <w:rFonts w:ascii="Calibri" w:hAnsi="Calibri" w:cs="Calibri"/>
          <w:highlight w:val="yellow"/>
        </w:rPr>
        <w:t>containing</w:t>
      </w:r>
      <w:r w:rsidR="00255E49" w:rsidRPr="00C73899">
        <w:rPr>
          <w:rFonts w:ascii="Calibri" w:hAnsi="Calibri" w:cs="Calibri"/>
          <w:highlight w:val="yellow"/>
        </w:rPr>
        <w:t xml:space="preserve"> </w:t>
      </w:r>
      <w:r w:rsidR="00EB2C82" w:rsidRPr="00C73899">
        <w:rPr>
          <w:rFonts w:ascii="Calibri" w:hAnsi="Calibri" w:cs="Calibri"/>
          <w:highlight w:val="yellow"/>
        </w:rPr>
        <w:t>TET2</w:t>
      </w:r>
      <w:r w:rsidRPr="00C73899">
        <w:rPr>
          <w:rFonts w:ascii="Calibri" w:hAnsi="Calibri" w:cs="Calibri"/>
          <w:highlight w:val="yellow"/>
        </w:rPr>
        <w:t xml:space="preserve"> protein</w:t>
      </w:r>
      <w:r w:rsidR="00662D51" w:rsidRPr="00C73899">
        <w:rPr>
          <w:rFonts w:ascii="Calibri" w:hAnsi="Calibri" w:cs="Calibri"/>
          <w:highlight w:val="yellow"/>
        </w:rPr>
        <w:t>,</w:t>
      </w:r>
      <w:r w:rsidR="00255E49" w:rsidRPr="00C73899">
        <w:rPr>
          <w:rFonts w:ascii="Calibri" w:hAnsi="Calibri" w:cs="Calibri"/>
          <w:highlight w:val="yellow"/>
        </w:rPr>
        <w:t xml:space="preserve"> </w:t>
      </w:r>
      <w:r w:rsidR="00FB2558" w:rsidRPr="00C73899">
        <w:rPr>
          <w:rFonts w:ascii="Calibri" w:hAnsi="Calibri" w:cs="Calibri"/>
          <w:highlight w:val="yellow"/>
        </w:rPr>
        <w:t>freeze dr</w:t>
      </w:r>
      <w:r w:rsidRPr="00C73899">
        <w:rPr>
          <w:rFonts w:ascii="Calibri" w:hAnsi="Calibri" w:cs="Calibri"/>
          <w:highlight w:val="yellow"/>
        </w:rPr>
        <w:t>y</w:t>
      </w:r>
      <w:r w:rsidR="00325DEC" w:rsidRPr="00C73899">
        <w:rPr>
          <w:rFonts w:ascii="Calibri" w:hAnsi="Calibri" w:cs="Calibri"/>
          <w:highlight w:val="yellow"/>
        </w:rPr>
        <w:t>,</w:t>
      </w:r>
      <w:r w:rsidR="00FB2558" w:rsidRPr="00C73899">
        <w:rPr>
          <w:rFonts w:ascii="Calibri" w:hAnsi="Calibri" w:cs="Calibri"/>
          <w:highlight w:val="yellow"/>
        </w:rPr>
        <w:t xml:space="preserve"> </w:t>
      </w:r>
      <w:r w:rsidRPr="00C73899">
        <w:rPr>
          <w:rFonts w:ascii="Calibri" w:hAnsi="Calibri" w:cs="Calibri"/>
          <w:highlight w:val="yellow"/>
        </w:rPr>
        <w:t xml:space="preserve">dissolve </w:t>
      </w:r>
      <w:r w:rsidR="00FB2558" w:rsidRPr="00C73899">
        <w:rPr>
          <w:rFonts w:ascii="Calibri" w:hAnsi="Calibri" w:cs="Calibri"/>
          <w:highlight w:val="yellow"/>
        </w:rPr>
        <w:t xml:space="preserve">enzyme </w:t>
      </w:r>
      <w:r w:rsidR="00E82CBE" w:rsidRPr="00C73899">
        <w:rPr>
          <w:rFonts w:ascii="Calibri" w:hAnsi="Calibri" w:cs="Calibri"/>
          <w:highlight w:val="yellow"/>
        </w:rPr>
        <w:t xml:space="preserve">pallet </w:t>
      </w:r>
      <w:r w:rsidR="00FB2558" w:rsidRPr="00C73899">
        <w:rPr>
          <w:rFonts w:ascii="Calibri" w:hAnsi="Calibri" w:cs="Calibri"/>
          <w:highlight w:val="yellow"/>
        </w:rPr>
        <w:t xml:space="preserve">in </w:t>
      </w:r>
      <w:r w:rsidR="00F95D35" w:rsidRPr="00C73899">
        <w:rPr>
          <w:rFonts w:ascii="Calibri" w:hAnsi="Calibri" w:cs="Calibri"/>
          <w:highlight w:val="yellow"/>
        </w:rPr>
        <w:t>1</w:t>
      </w:r>
      <w:r w:rsidR="00C942A7" w:rsidRPr="00C73899">
        <w:rPr>
          <w:rFonts w:ascii="Calibri" w:hAnsi="Calibri" w:cs="Calibri"/>
          <w:highlight w:val="yellow"/>
        </w:rPr>
        <w:t>0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65686C" w:rsidRPr="00C73899">
        <w:rPr>
          <w:rFonts w:ascii="Calibri" w:hAnsi="Calibri" w:cs="Calibri"/>
          <w:highlight w:val="yellow"/>
        </w:rPr>
        <w:t>mL</w:t>
      </w:r>
      <w:r w:rsidR="00C942A7" w:rsidRPr="00C73899">
        <w:rPr>
          <w:rFonts w:ascii="Calibri" w:hAnsi="Calibri" w:cs="Calibri"/>
          <w:highlight w:val="yellow"/>
        </w:rPr>
        <w:t xml:space="preserve"> </w:t>
      </w:r>
      <w:r w:rsidR="00325DEC" w:rsidRPr="00C73899">
        <w:rPr>
          <w:rFonts w:ascii="Calibri" w:hAnsi="Calibri" w:cs="Calibri"/>
          <w:highlight w:val="yellow"/>
        </w:rPr>
        <w:t xml:space="preserve">water </w:t>
      </w:r>
      <w:r w:rsidR="00255E49" w:rsidRPr="00C73899">
        <w:rPr>
          <w:rFonts w:ascii="Calibri" w:hAnsi="Calibri" w:cs="Calibri"/>
          <w:highlight w:val="yellow"/>
        </w:rPr>
        <w:t>and store at –80</w:t>
      </w:r>
      <w:r w:rsidR="00837914" w:rsidRPr="00C73899">
        <w:rPr>
          <w:rFonts w:ascii="Calibri" w:hAnsi="Calibri" w:cs="Calibri"/>
          <w:highlight w:val="yellow"/>
        </w:rPr>
        <w:t xml:space="preserve"> </w:t>
      </w:r>
      <w:r w:rsidR="006E2562" w:rsidRPr="00C73899">
        <w:rPr>
          <w:rFonts w:ascii="Calibri" w:hAnsi="Calibri" w:cs="Calibri"/>
          <w:highlight w:val="yellow"/>
        </w:rPr>
        <w:t>°C</w:t>
      </w:r>
      <w:r w:rsidR="00255E49" w:rsidRPr="00C73899">
        <w:rPr>
          <w:rFonts w:ascii="Calibri" w:hAnsi="Calibri" w:cs="Calibri"/>
          <w:highlight w:val="yellow"/>
        </w:rPr>
        <w:t>.</w:t>
      </w:r>
    </w:p>
    <w:p w14:paraId="2FD3F992" w14:textId="77777777" w:rsidR="004D358F" w:rsidRPr="00C73899" w:rsidRDefault="004D358F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5BAC2F4" w14:textId="2ACAD93D" w:rsidR="0039327C" w:rsidRPr="00C73899" w:rsidRDefault="004073E9" w:rsidP="00C73899">
      <w:pPr>
        <w:pStyle w:val="ListParagraph"/>
        <w:numPr>
          <w:ilvl w:val="0"/>
          <w:numId w:val="7"/>
        </w:numPr>
        <w:ind w:left="0" w:firstLine="0"/>
        <w:rPr>
          <w:rFonts w:ascii="Calibri" w:hAnsi="Calibri" w:cs="Calibri"/>
          <w:b/>
          <w:highlight w:val="yellow"/>
        </w:rPr>
      </w:pPr>
      <w:r w:rsidRPr="00C73899">
        <w:rPr>
          <w:rFonts w:ascii="Calibri" w:hAnsi="Calibri" w:cs="Calibri"/>
          <w:b/>
          <w:highlight w:val="yellow"/>
        </w:rPr>
        <w:t xml:space="preserve">5mC </w:t>
      </w:r>
      <w:r w:rsidR="00EF0A7B" w:rsidRPr="00C73899">
        <w:rPr>
          <w:rFonts w:ascii="Calibri" w:hAnsi="Calibri" w:cs="Calibri"/>
          <w:b/>
          <w:highlight w:val="yellow"/>
        </w:rPr>
        <w:t>O</w:t>
      </w:r>
      <w:r w:rsidR="005C289D" w:rsidRPr="00C73899">
        <w:rPr>
          <w:rFonts w:ascii="Calibri" w:hAnsi="Calibri" w:cs="Calibri"/>
          <w:b/>
          <w:highlight w:val="yellow"/>
        </w:rPr>
        <w:t xml:space="preserve">xidation by TET2 </w:t>
      </w:r>
      <w:r w:rsidR="00EF0A7B" w:rsidRPr="00C73899">
        <w:rPr>
          <w:rFonts w:ascii="Calibri" w:hAnsi="Calibri" w:cs="Calibri"/>
          <w:b/>
          <w:highlight w:val="yellow"/>
        </w:rPr>
        <w:t>D</w:t>
      </w:r>
      <w:r w:rsidR="005C289D" w:rsidRPr="00C73899">
        <w:rPr>
          <w:rFonts w:ascii="Calibri" w:hAnsi="Calibri" w:cs="Calibri"/>
          <w:b/>
          <w:highlight w:val="yellow"/>
        </w:rPr>
        <w:t>ioxygenase</w:t>
      </w:r>
    </w:p>
    <w:p w14:paraId="25B64F4A" w14:textId="77777777" w:rsidR="00F07CD8" w:rsidRPr="00C73899" w:rsidRDefault="00F07CD8" w:rsidP="00C73899">
      <w:pPr>
        <w:spacing w:after="0" w:line="240" w:lineRule="auto"/>
        <w:rPr>
          <w:rFonts w:cs="Calibri"/>
          <w:b/>
          <w:sz w:val="24"/>
          <w:szCs w:val="24"/>
          <w:highlight w:val="yellow"/>
        </w:rPr>
      </w:pPr>
    </w:p>
    <w:p w14:paraId="1491988F" w14:textId="2F514039" w:rsidR="000D558A" w:rsidRPr="00C73899" w:rsidRDefault="00E55E29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Perform a</w:t>
      </w:r>
      <w:r w:rsidR="0039327C" w:rsidRPr="00C73899">
        <w:rPr>
          <w:rFonts w:ascii="Calibri" w:hAnsi="Calibri" w:cs="Calibri"/>
          <w:highlight w:val="yellow"/>
        </w:rPr>
        <w:t xml:space="preserve">ll demethylation reactions in triplicate </w:t>
      </w:r>
      <w:r w:rsidR="00641594" w:rsidRPr="00C73899">
        <w:rPr>
          <w:rFonts w:ascii="Calibri" w:hAnsi="Calibri" w:cs="Calibri"/>
          <w:highlight w:val="yellow"/>
        </w:rPr>
        <w:t>with</w:t>
      </w:r>
      <w:r w:rsidR="008A7BEE" w:rsidRPr="00C73899">
        <w:rPr>
          <w:rFonts w:ascii="Calibri" w:hAnsi="Calibri" w:cs="Calibri"/>
          <w:highlight w:val="yellow"/>
        </w:rPr>
        <w:t xml:space="preserve"> 3</w:t>
      </w:r>
      <w:r w:rsidR="00FC5028" w:rsidRPr="00C73899">
        <w:rPr>
          <w:rFonts w:ascii="Calibri" w:hAnsi="Calibri" w:cs="Calibri"/>
          <w:highlight w:val="yellow"/>
        </w:rPr>
        <w:t xml:space="preserve"> </w:t>
      </w:r>
      <w:r w:rsidR="008A7BEE" w:rsidRPr="00C73899">
        <w:rPr>
          <w:rFonts w:ascii="Calibri" w:hAnsi="Calibri" w:cs="Calibri"/>
          <w:highlight w:val="yellow"/>
        </w:rPr>
        <w:t>µg</w:t>
      </w:r>
      <w:r w:rsidR="00641594" w:rsidRPr="00C73899">
        <w:rPr>
          <w:rFonts w:ascii="Calibri" w:hAnsi="Calibri" w:cs="Calibri"/>
          <w:highlight w:val="yellow"/>
        </w:rPr>
        <w:t xml:space="preserve"> of substrate</w:t>
      </w:r>
      <w:r w:rsidR="00514E4C" w:rsidRPr="00C73899">
        <w:rPr>
          <w:rFonts w:ascii="Calibri" w:hAnsi="Calibri" w:cs="Calibri"/>
          <w:highlight w:val="yellow"/>
        </w:rPr>
        <w:t xml:space="preserve"> </w:t>
      </w:r>
      <w:r w:rsidR="00D01215" w:rsidRPr="00C73899">
        <w:rPr>
          <w:rFonts w:ascii="Calibri" w:hAnsi="Calibri" w:cs="Calibri"/>
          <w:highlight w:val="yellow"/>
        </w:rPr>
        <w:t>(</w:t>
      </w:r>
      <w:r w:rsidRPr="00C73899">
        <w:rPr>
          <w:rFonts w:ascii="Calibri" w:hAnsi="Calibri" w:cs="Calibri"/>
          <w:highlight w:val="yellow"/>
        </w:rPr>
        <w:t>25</w:t>
      </w:r>
      <w:r w:rsidR="00260AB8" w:rsidRPr="00C73899">
        <w:rPr>
          <w:rFonts w:ascii="Calibri" w:hAnsi="Calibri" w:cs="Calibri"/>
          <w:highlight w:val="yellow"/>
        </w:rPr>
        <w:t>-</w:t>
      </w:r>
      <w:r w:rsidRPr="00C73899">
        <w:rPr>
          <w:rFonts w:ascii="Calibri" w:hAnsi="Calibri" w:cs="Calibri"/>
          <w:highlight w:val="yellow"/>
        </w:rPr>
        <w:t>mer d</w:t>
      </w:r>
      <w:r w:rsidR="00ED3289" w:rsidRPr="00C73899">
        <w:rPr>
          <w:rFonts w:ascii="Calibri" w:hAnsi="Calibri" w:cs="Calibri"/>
          <w:highlight w:val="yellow"/>
        </w:rPr>
        <w:t>ouble stranded</w:t>
      </w:r>
      <w:r w:rsidR="00F65006" w:rsidRPr="00C73899">
        <w:rPr>
          <w:rFonts w:ascii="Calibri" w:hAnsi="Calibri" w:cs="Calibri"/>
          <w:highlight w:val="yellow"/>
        </w:rPr>
        <w:t xml:space="preserve"> </w:t>
      </w:r>
      <w:r w:rsidRPr="00C73899">
        <w:rPr>
          <w:rFonts w:ascii="Calibri" w:hAnsi="Calibri" w:cs="Calibri"/>
          <w:highlight w:val="yellow"/>
        </w:rPr>
        <w:t>DNA</w:t>
      </w:r>
      <w:r w:rsidR="00F56556" w:rsidRPr="00C73899">
        <w:rPr>
          <w:rFonts w:ascii="Calibri" w:hAnsi="Calibri" w:cs="Calibri"/>
          <w:highlight w:val="yellow"/>
        </w:rPr>
        <w:t xml:space="preserve">, </w:t>
      </w:r>
      <w:r w:rsidR="003465C4" w:rsidRPr="00C73899">
        <w:rPr>
          <w:rFonts w:ascii="Calibri" w:hAnsi="Calibri" w:cs="Calibri"/>
          <w:b/>
          <w:highlight w:val="yellow"/>
        </w:rPr>
        <w:t>Table 2</w:t>
      </w:r>
      <w:r w:rsidRPr="00C73899">
        <w:rPr>
          <w:rFonts w:ascii="Calibri" w:hAnsi="Calibri" w:cs="Calibri"/>
          <w:highlight w:val="yellow"/>
        </w:rPr>
        <w:t xml:space="preserve">). </w:t>
      </w:r>
    </w:p>
    <w:p w14:paraId="6252BAE0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03C7CDAE" w14:textId="22E19A2F" w:rsidR="00C73899" w:rsidRPr="00C73899" w:rsidRDefault="00E55E29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Add </w:t>
      </w:r>
      <w:r w:rsidR="00EB553A" w:rsidRPr="00C73899">
        <w:rPr>
          <w:rFonts w:ascii="Calibri" w:hAnsi="Calibri" w:cs="Calibri"/>
          <w:highlight w:val="yellow"/>
        </w:rPr>
        <w:t>100</w:t>
      </w:r>
      <w:r w:rsidR="00FC5028" w:rsidRPr="00C73899">
        <w:rPr>
          <w:rFonts w:ascii="Calibri" w:hAnsi="Calibri" w:cs="Calibri"/>
          <w:highlight w:val="yellow"/>
        </w:rPr>
        <w:t xml:space="preserve"> </w:t>
      </w:r>
      <w:r w:rsidR="0095439B" w:rsidRPr="00C73899">
        <w:rPr>
          <w:rFonts w:ascii="Calibri" w:hAnsi="Calibri" w:cs="Calibri"/>
          <w:highlight w:val="yellow"/>
        </w:rPr>
        <w:t>µg</w:t>
      </w:r>
      <w:r w:rsidR="004C4C73" w:rsidRPr="00C73899">
        <w:rPr>
          <w:rFonts w:ascii="Calibri" w:hAnsi="Calibri" w:cs="Calibri"/>
          <w:highlight w:val="yellow"/>
        </w:rPr>
        <w:t xml:space="preserve"> </w:t>
      </w:r>
      <w:r w:rsidR="00514E4C" w:rsidRPr="00C73899">
        <w:rPr>
          <w:rFonts w:ascii="Calibri" w:hAnsi="Calibri" w:cs="Calibri"/>
          <w:highlight w:val="yellow"/>
        </w:rPr>
        <w:t>of purified TET</w:t>
      </w:r>
      <w:r w:rsidR="00641594" w:rsidRPr="00C73899">
        <w:rPr>
          <w:rFonts w:ascii="Calibri" w:hAnsi="Calibri" w:cs="Calibri"/>
          <w:highlight w:val="yellow"/>
        </w:rPr>
        <w:t xml:space="preserve">2 </w:t>
      </w:r>
      <w:r w:rsidR="00ED3289" w:rsidRPr="00C73899">
        <w:rPr>
          <w:rFonts w:ascii="Calibri" w:hAnsi="Calibri" w:cs="Calibri"/>
          <w:highlight w:val="yellow"/>
        </w:rPr>
        <w:t xml:space="preserve">enzyme </w:t>
      </w:r>
      <w:r w:rsidR="0039327C" w:rsidRPr="00C73899">
        <w:rPr>
          <w:rFonts w:ascii="Calibri" w:hAnsi="Calibri" w:cs="Calibri"/>
          <w:highlight w:val="yellow"/>
        </w:rPr>
        <w:t>in 50</w:t>
      </w:r>
      <w:r w:rsidR="00B96800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>μ</w:t>
      </w:r>
      <w:r w:rsidR="009912E1" w:rsidRPr="00C73899">
        <w:rPr>
          <w:rFonts w:ascii="Calibri" w:hAnsi="Calibri" w:cs="Calibri"/>
          <w:highlight w:val="yellow"/>
        </w:rPr>
        <w:t>L</w:t>
      </w:r>
      <w:r w:rsidR="0039327C" w:rsidRPr="00C73899">
        <w:rPr>
          <w:rFonts w:ascii="Calibri" w:hAnsi="Calibri" w:cs="Calibri"/>
          <w:highlight w:val="yellow"/>
        </w:rPr>
        <w:t xml:space="preserve"> </w:t>
      </w:r>
      <w:r w:rsidR="00C73899" w:rsidRPr="00C73899">
        <w:rPr>
          <w:rFonts w:ascii="Calibri" w:hAnsi="Calibri" w:cs="Calibri"/>
          <w:highlight w:val="yellow"/>
        </w:rPr>
        <w:t xml:space="preserve">of </w:t>
      </w:r>
      <w:r w:rsidR="00AA4344" w:rsidRPr="00C73899">
        <w:rPr>
          <w:rFonts w:ascii="Calibri" w:hAnsi="Calibri" w:cs="Calibri"/>
          <w:highlight w:val="yellow"/>
        </w:rPr>
        <w:t xml:space="preserve">total </w:t>
      </w:r>
      <w:r w:rsidR="0039327C" w:rsidRPr="00C73899">
        <w:rPr>
          <w:rFonts w:ascii="Calibri" w:hAnsi="Calibri" w:cs="Calibri"/>
          <w:highlight w:val="yellow"/>
        </w:rPr>
        <w:t xml:space="preserve">reaction </w:t>
      </w:r>
      <w:r w:rsidR="00AE2E19" w:rsidRPr="00C73899">
        <w:rPr>
          <w:rFonts w:ascii="Calibri" w:hAnsi="Calibri" w:cs="Calibri"/>
          <w:highlight w:val="yellow"/>
        </w:rPr>
        <w:t>buffer containing</w:t>
      </w:r>
      <w:r w:rsidR="0039327C" w:rsidRPr="00C73899">
        <w:rPr>
          <w:rFonts w:ascii="Calibri" w:hAnsi="Calibri" w:cs="Calibri"/>
          <w:highlight w:val="yellow"/>
        </w:rPr>
        <w:t xml:space="preserve"> 50</w:t>
      </w:r>
      <w:r w:rsidR="00B96800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 xml:space="preserve">mM HEPES (pH 8.0), </w:t>
      </w:r>
      <w:r w:rsidR="00852790" w:rsidRPr="00C73899">
        <w:rPr>
          <w:rFonts w:ascii="Calibri" w:hAnsi="Calibri" w:cs="Calibri"/>
          <w:highlight w:val="yellow"/>
        </w:rPr>
        <w:t>200</w:t>
      </w:r>
      <w:r w:rsidR="00B96800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>μM FeSO</w:t>
      </w:r>
      <w:r w:rsidR="0039327C" w:rsidRPr="00C73899">
        <w:rPr>
          <w:rFonts w:ascii="Calibri" w:hAnsi="Calibri" w:cs="Calibri"/>
          <w:highlight w:val="yellow"/>
          <w:vertAlign w:val="subscript"/>
        </w:rPr>
        <w:t>4</w:t>
      </w:r>
      <w:r w:rsidR="0039327C" w:rsidRPr="00C73899">
        <w:rPr>
          <w:rFonts w:ascii="Calibri" w:hAnsi="Calibri" w:cs="Calibri"/>
          <w:highlight w:val="yellow"/>
        </w:rPr>
        <w:t xml:space="preserve">, </w:t>
      </w:r>
      <w:r w:rsidR="00852790" w:rsidRPr="00C73899">
        <w:rPr>
          <w:rFonts w:ascii="Calibri" w:hAnsi="Calibri" w:cs="Calibri"/>
          <w:highlight w:val="yellow"/>
        </w:rPr>
        <w:t>2</w:t>
      </w:r>
      <w:r w:rsidR="00B96800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 xml:space="preserve">mM </w:t>
      </w:r>
      <w:r w:rsidR="004511C8" w:rsidRPr="00C73899">
        <w:rPr>
          <w:rFonts w:ascii="Calibri" w:hAnsi="Calibri" w:cs="Calibri"/>
          <w:highlight w:val="yellow"/>
        </w:rPr>
        <w:t>2OG</w:t>
      </w:r>
      <w:r w:rsidR="008668F2" w:rsidRPr="00C73899">
        <w:rPr>
          <w:rFonts w:ascii="Calibri" w:hAnsi="Calibri" w:cs="Calibri"/>
          <w:highlight w:val="yellow"/>
        </w:rPr>
        <w:t xml:space="preserve"> (2-oxoglutarate</w:t>
      </w:r>
      <w:r w:rsidR="00EF075A" w:rsidRPr="00C73899">
        <w:rPr>
          <w:rFonts w:ascii="Calibri" w:hAnsi="Calibri" w:cs="Calibri"/>
          <w:highlight w:val="yellow"/>
        </w:rPr>
        <w:t>/α-ketoglutarate</w:t>
      </w:r>
      <w:r w:rsidR="008668F2" w:rsidRPr="00C73899">
        <w:rPr>
          <w:rFonts w:ascii="Calibri" w:hAnsi="Calibri" w:cs="Calibri"/>
          <w:highlight w:val="yellow"/>
        </w:rPr>
        <w:t>)</w:t>
      </w:r>
      <w:r w:rsidR="0039327C" w:rsidRPr="00C73899">
        <w:rPr>
          <w:rFonts w:ascii="Calibri" w:hAnsi="Calibri" w:cs="Calibri"/>
          <w:highlight w:val="yellow"/>
        </w:rPr>
        <w:t>,</w:t>
      </w:r>
      <w:r w:rsidR="005E4DE8" w:rsidRPr="00C73899">
        <w:rPr>
          <w:rFonts w:ascii="Calibri" w:hAnsi="Calibri" w:cs="Calibri"/>
          <w:highlight w:val="yellow"/>
        </w:rPr>
        <w:t xml:space="preserve"> and</w:t>
      </w:r>
      <w:r w:rsidR="0039327C" w:rsidRPr="00C73899">
        <w:rPr>
          <w:rFonts w:ascii="Calibri" w:hAnsi="Calibri" w:cs="Calibri"/>
          <w:highlight w:val="yellow"/>
        </w:rPr>
        <w:t xml:space="preserve"> 2</w:t>
      </w:r>
      <w:r w:rsidR="00B92F2E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 xml:space="preserve">mM ascorbate </w:t>
      </w:r>
      <w:r w:rsidR="00AA4344" w:rsidRPr="00C73899">
        <w:rPr>
          <w:rFonts w:ascii="Calibri" w:hAnsi="Calibri" w:cs="Calibri"/>
          <w:highlight w:val="yellow"/>
        </w:rPr>
        <w:t xml:space="preserve">and incubate </w:t>
      </w:r>
      <w:r w:rsidR="00AE2E19" w:rsidRPr="00C73899">
        <w:rPr>
          <w:rFonts w:ascii="Calibri" w:hAnsi="Calibri" w:cs="Calibri"/>
          <w:highlight w:val="yellow"/>
        </w:rPr>
        <w:t xml:space="preserve">at </w:t>
      </w:r>
      <w:r w:rsidR="0039327C" w:rsidRPr="00C73899">
        <w:rPr>
          <w:rFonts w:ascii="Calibri" w:hAnsi="Calibri" w:cs="Calibri"/>
          <w:highlight w:val="yellow"/>
        </w:rPr>
        <w:t>37</w:t>
      </w:r>
      <w:r w:rsidR="00B92F2E" w:rsidRPr="00C73899">
        <w:rPr>
          <w:rFonts w:ascii="Calibri" w:hAnsi="Calibri" w:cs="Calibri"/>
          <w:highlight w:val="yellow"/>
        </w:rPr>
        <w:t xml:space="preserve"> </w:t>
      </w:r>
      <w:r w:rsidR="006E2562" w:rsidRPr="00C73899">
        <w:rPr>
          <w:rFonts w:ascii="Calibri" w:hAnsi="Calibri" w:cs="Calibri"/>
          <w:highlight w:val="yellow"/>
        </w:rPr>
        <w:t>°C</w:t>
      </w:r>
      <w:r w:rsidR="0039327C" w:rsidRPr="00C73899">
        <w:rPr>
          <w:rFonts w:ascii="Calibri" w:hAnsi="Calibri" w:cs="Calibri"/>
          <w:highlight w:val="yellow"/>
        </w:rPr>
        <w:t xml:space="preserve"> for 1 </w:t>
      </w:r>
      <w:r w:rsidR="003465C4" w:rsidRPr="00C73899">
        <w:rPr>
          <w:rFonts w:ascii="Calibri" w:hAnsi="Calibri" w:cs="Calibri"/>
          <w:highlight w:val="yellow"/>
        </w:rPr>
        <w:t>h</w:t>
      </w:r>
      <w:hyperlink w:anchor="_ENREF_21" w:tooltip="Hu, 2013 #2394" w:history="1">
        <w:r w:rsidR="008D1DED" w:rsidRPr="00C73899">
          <w:rPr>
            <w:rFonts w:ascii="Calibri" w:hAnsi="Calibri" w:cs="Calibri"/>
            <w:highlight w:val="yellow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ascii="Calibri" w:hAnsi="Calibri" w:cs="Calibri"/>
            <w:highlight w:val="yellow"/>
          </w:rPr>
          <w:instrText xml:space="preserve"> ADDIN EN.CITE </w:instrText>
        </w:r>
        <w:r w:rsidR="008D1DED" w:rsidRPr="00C73899">
          <w:rPr>
            <w:rFonts w:ascii="Calibri" w:hAnsi="Calibri" w:cs="Calibri"/>
            <w:highlight w:val="yellow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ascii="Calibri" w:hAnsi="Calibri" w:cs="Calibri"/>
            <w:highlight w:val="yellow"/>
          </w:rPr>
          <w:instrText xml:space="preserve"> ADDIN EN.CITE.DATA </w:instrText>
        </w:r>
        <w:r w:rsidR="008D1DED" w:rsidRPr="00C73899">
          <w:rPr>
            <w:rFonts w:ascii="Calibri" w:hAnsi="Calibri" w:cs="Calibri"/>
            <w:highlight w:val="yellow"/>
          </w:rPr>
        </w:r>
        <w:r w:rsidR="008D1DED" w:rsidRPr="00C73899">
          <w:rPr>
            <w:rFonts w:ascii="Calibri" w:hAnsi="Calibri" w:cs="Calibri"/>
            <w:highlight w:val="yellow"/>
          </w:rPr>
          <w:fldChar w:fldCharType="end"/>
        </w:r>
        <w:r w:rsidR="008D1DED" w:rsidRPr="00C73899">
          <w:rPr>
            <w:rFonts w:ascii="Calibri" w:hAnsi="Calibri" w:cs="Calibri"/>
            <w:highlight w:val="yellow"/>
          </w:rPr>
        </w:r>
        <w:r w:rsidR="008D1DED" w:rsidRPr="00C73899">
          <w:rPr>
            <w:rFonts w:ascii="Calibri" w:hAnsi="Calibri" w:cs="Calibri"/>
            <w:highlight w:val="yellow"/>
          </w:rPr>
          <w:fldChar w:fldCharType="separate"/>
        </w:r>
        <w:r w:rsidR="008D1DED" w:rsidRPr="00C73899">
          <w:rPr>
            <w:rFonts w:ascii="Calibri" w:hAnsi="Calibri" w:cs="Calibri"/>
            <w:highlight w:val="yellow"/>
            <w:vertAlign w:val="superscript"/>
          </w:rPr>
          <w:t>21</w:t>
        </w:r>
        <w:r w:rsidR="008D1DED" w:rsidRPr="00C73899">
          <w:rPr>
            <w:rFonts w:ascii="Calibri" w:hAnsi="Calibri" w:cs="Calibri"/>
            <w:highlight w:val="yellow"/>
          </w:rPr>
          <w:fldChar w:fldCharType="end"/>
        </w:r>
      </w:hyperlink>
      <w:r w:rsidR="00390872" w:rsidRPr="00C73899">
        <w:rPr>
          <w:rFonts w:ascii="Calibri" w:hAnsi="Calibri" w:cs="Calibri"/>
          <w:highlight w:val="yellow"/>
        </w:rPr>
        <w:t>.</w:t>
      </w:r>
      <w:r w:rsidR="0039327C" w:rsidRPr="00C73899">
        <w:rPr>
          <w:rFonts w:ascii="Calibri" w:hAnsi="Calibri" w:cs="Calibri"/>
          <w:highlight w:val="yellow"/>
        </w:rPr>
        <w:t xml:space="preserve"> </w:t>
      </w:r>
    </w:p>
    <w:p w14:paraId="59456BE0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28D5E0E3" w14:textId="0E860A13" w:rsidR="0039327C" w:rsidRPr="00C73899" w:rsidRDefault="00E55E29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Quench </w:t>
      </w:r>
      <w:r w:rsidR="00041BB9" w:rsidRPr="00C73899">
        <w:rPr>
          <w:rFonts w:ascii="Calibri" w:hAnsi="Calibri" w:cs="Calibri"/>
          <w:highlight w:val="yellow"/>
        </w:rPr>
        <w:t xml:space="preserve">TET2 </w:t>
      </w:r>
      <w:r w:rsidR="00BA27CC" w:rsidRPr="00C73899">
        <w:rPr>
          <w:rFonts w:ascii="Calibri" w:hAnsi="Calibri" w:cs="Calibri"/>
          <w:highlight w:val="yellow"/>
        </w:rPr>
        <w:t xml:space="preserve">catalyzed oxidation </w:t>
      </w:r>
      <w:r w:rsidR="00041BB9" w:rsidRPr="00C73899">
        <w:rPr>
          <w:rFonts w:ascii="Calibri" w:hAnsi="Calibri" w:cs="Calibri"/>
          <w:highlight w:val="yellow"/>
        </w:rPr>
        <w:t>re</w:t>
      </w:r>
      <w:r w:rsidR="0039327C" w:rsidRPr="00C73899">
        <w:rPr>
          <w:rFonts w:ascii="Calibri" w:hAnsi="Calibri" w:cs="Calibri"/>
          <w:highlight w:val="yellow"/>
        </w:rPr>
        <w:t xml:space="preserve">actions with </w:t>
      </w:r>
      <w:r w:rsidR="00777776" w:rsidRPr="00C73899">
        <w:rPr>
          <w:rFonts w:ascii="Calibri" w:hAnsi="Calibri" w:cs="Calibri"/>
          <w:highlight w:val="yellow"/>
        </w:rPr>
        <w:t>5</w:t>
      </w:r>
      <w:r w:rsidR="00B92F2E" w:rsidRPr="00C73899">
        <w:rPr>
          <w:rFonts w:ascii="Calibri" w:hAnsi="Calibri" w:cs="Calibri"/>
          <w:highlight w:val="yellow"/>
        </w:rPr>
        <w:t xml:space="preserve"> </w:t>
      </w:r>
      <w:r w:rsidR="00777776" w:rsidRPr="00C73899">
        <w:rPr>
          <w:rFonts w:ascii="Calibri" w:hAnsi="Calibri" w:cs="Calibri"/>
          <w:highlight w:val="yellow"/>
        </w:rPr>
        <w:t>μ</w:t>
      </w:r>
      <w:r w:rsidR="009912E1" w:rsidRPr="00C73899">
        <w:rPr>
          <w:rFonts w:ascii="Calibri" w:hAnsi="Calibri" w:cs="Calibri"/>
          <w:highlight w:val="yellow"/>
        </w:rPr>
        <w:t>L</w:t>
      </w:r>
      <w:r w:rsidR="00777776" w:rsidRPr="00C73899">
        <w:rPr>
          <w:rFonts w:ascii="Calibri" w:hAnsi="Calibri" w:cs="Calibri"/>
          <w:highlight w:val="yellow"/>
        </w:rPr>
        <w:t xml:space="preserve"> of </w:t>
      </w:r>
      <w:r w:rsidR="00852790" w:rsidRPr="00C73899">
        <w:rPr>
          <w:rFonts w:ascii="Calibri" w:hAnsi="Calibri" w:cs="Calibri"/>
          <w:highlight w:val="yellow"/>
        </w:rPr>
        <w:t>50</w:t>
      </w:r>
      <w:r w:rsidR="00777776" w:rsidRPr="00C73899">
        <w:rPr>
          <w:rFonts w:ascii="Calibri" w:hAnsi="Calibri" w:cs="Calibri"/>
          <w:highlight w:val="yellow"/>
        </w:rPr>
        <w:t>0</w:t>
      </w:r>
      <w:r w:rsidR="00852790" w:rsidRPr="00C73899">
        <w:rPr>
          <w:rFonts w:ascii="Calibri" w:hAnsi="Calibri" w:cs="Calibri"/>
          <w:highlight w:val="yellow"/>
        </w:rPr>
        <w:t xml:space="preserve"> </w:t>
      </w:r>
      <w:r w:rsidR="0039327C" w:rsidRPr="00C73899">
        <w:rPr>
          <w:rFonts w:ascii="Calibri" w:hAnsi="Calibri" w:cs="Calibri"/>
          <w:highlight w:val="yellow"/>
        </w:rPr>
        <w:t>mM EDTA.</w:t>
      </w:r>
    </w:p>
    <w:p w14:paraId="33794E7E" w14:textId="77777777" w:rsidR="00B5117D" w:rsidRPr="00C73899" w:rsidRDefault="00B5117D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AA64974" w14:textId="29F78F72" w:rsidR="000D558A" w:rsidRPr="00C73899" w:rsidRDefault="005346AB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After quenching TET2 reaction</w:t>
      </w:r>
      <w:r w:rsidR="002F21B1" w:rsidRPr="00C73899">
        <w:rPr>
          <w:rFonts w:ascii="Calibri" w:hAnsi="Calibri" w:cs="Calibri"/>
          <w:highlight w:val="yellow"/>
        </w:rPr>
        <w:t>s,</w:t>
      </w:r>
      <w:r w:rsidRPr="00C73899">
        <w:rPr>
          <w:rFonts w:ascii="Calibri" w:hAnsi="Calibri" w:cs="Calibri"/>
          <w:highlight w:val="yellow"/>
        </w:rPr>
        <w:t xml:space="preserve"> </w:t>
      </w:r>
      <w:r w:rsidR="00E55E29" w:rsidRPr="00C73899">
        <w:rPr>
          <w:rFonts w:ascii="Calibri" w:hAnsi="Calibri" w:cs="Calibri"/>
          <w:highlight w:val="yellow"/>
        </w:rPr>
        <w:t xml:space="preserve">prepare </w:t>
      </w:r>
      <w:r w:rsidRPr="00C73899">
        <w:rPr>
          <w:rFonts w:ascii="Calibri" w:hAnsi="Calibri" w:cs="Calibri"/>
          <w:highlight w:val="yellow"/>
        </w:rPr>
        <w:t xml:space="preserve">samples for LC-MS/MS analysis by separating the DNA </w:t>
      </w:r>
      <w:r w:rsidR="00DA147A" w:rsidRPr="00C73899">
        <w:rPr>
          <w:rFonts w:ascii="Calibri" w:hAnsi="Calibri" w:cs="Calibri"/>
          <w:highlight w:val="yellow"/>
        </w:rPr>
        <w:t>from</w:t>
      </w:r>
      <w:r w:rsidR="00ED3289" w:rsidRPr="00C73899">
        <w:rPr>
          <w:rFonts w:ascii="Calibri" w:hAnsi="Calibri" w:cs="Calibri"/>
          <w:highlight w:val="yellow"/>
        </w:rPr>
        <w:t xml:space="preserve"> TET2 reaction</w:t>
      </w:r>
      <w:r w:rsidRPr="00C73899">
        <w:rPr>
          <w:rFonts w:ascii="Calibri" w:hAnsi="Calibri" w:cs="Calibri"/>
          <w:highlight w:val="yellow"/>
        </w:rPr>
        <w:t xml:space="preserve"> mixture using </w:t>
      </w:r>
      <w:r w:rsidR="000C120D" w:rsidRPr="00C73899">
        <w:rPr>
          <w:rFonts w:ascii="Calibri" w:hAnsi="Calibri" w:cs="Calibri"/>
          <w:highlight w:val="yellow"/>
        </w:rPr>
        <w:t>o</w:t>
      </w:r>
      <w:r w:rsidRPr="00C73899">
        <w:rPr>
          <w:rFonts w:ascii="Calibri" w:hAnsi="Calibri" w:cs="Calibri"/>
          <w:highlight w:val="yellow"/>
        </w:rPr>
        <w:t>ligo purification columns.</w:t>
      </w:r>
      <w:r w:rsidR="00777776" w:rsidRPr="00C73899">
        <w:rPr>
          <w:rFonts w:ascii="Calibri" w:hAnsi="Calibri" w:cs="Calibri"/>
          <w:highlight w:val="yellow"/>
        </w:rPr>
        <w:t xml:space="preserve"> </w:t>
      </w:r>
    </w:p>
    <w:p w14:paraId="6D6BA505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16878AF9" w14:textId="118FE36F" w:rsidR="000D558A" w:rsidRPr="00C73899" w:rsidRDefault="000D558A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A</w:t>
      </w:r>
      <w:r w:rsidR="00E55E29" w:rsidRPr="00C73899">
        <w:rPr>
          <w:rFonts w:ascii="Calibri" w:hAnsi="Calibri" w:cs="Calibri"/>
          <w:highlight w:val="yellow"/>
        </w:rPr>
        <w:t xml:space="preserve">dd 100 </w:t>
      </w:r>
      <w:r w:rsidR="003465C4" w:rsidRPr="00C73899">
        <w:rPr>
          <w:rFonts w:ascii="Calibri" w:hAnsi="Calibri" w:cs="Calibri"/>
          <w:highlight w:val="yellow"/>
        </w:rPr>
        <w:t>µL</w:t>
      </w:r>
      <w:r w:rsidR="00E55E29" w:rsidRPr="00C73899">
        <w:rPr>
          <w:rFonts w:ascii="Calibri" w:hAnsi="Calibri" w:cs="Calibri"/>
          <w:highlight w:val="yellow"/>
        </w:rPr>
        <w:t xml:space="preserve"> of oligo binding buffer</w:t>
      </w:r>
      <w:r w:rsidR="00777776" w:rsidRPr="00C73899">
        <w:rPr>
          <w:rFonts w:ascii="Calibri" w:hAnsi="Calibri" w:cs="Calibri"/>
          <w:highlight w:val="yellow"/>
        </w:rPr>
        <w:t xml:space="preserve"> to 55</w:t>
      </w:r>
      <w:r w:rsidR="00DA147A" w:rsidRPr="00C73899">
        <w:rPr>
          <w:rFonts w:ascii="Calibri" w:hAnsi="Calibri" w:cs="Calibri"/>
          <w:highlight w:val="yellow"/>
        </w:rPr>
        <w:t xml:space="preserve"> </w:t>
      </w:r>
      <w:r w:rsidR="003465C4" w:rsidRPr="00C73899">
        <w:rPr>
          <w:rFonts w:ascii="Calibri" w:hAnsi="Calibri" w:cs="Calibri"/>
          <w:highlight w:val="yellow"/>
        </w:rPr>
        <w:t>µL</w:t>
      </w:r>
      <w:r w:rsidR="00777776" w:rsidRPr="00C73899">
        <w:rPr>
          <w:rFonts w:ascii="Calibri" w:hAnsi="Calibri" w:cs="Calibri"/>
          <w:highlight w:val="yellow"/>
        </w:rPr>
        <w:t xml:space="preserve"> of quenched reaction</w:t>
      </w:r>
      <w:r w:rsidR="008F4A30" w:rsidRPr="00C73899">
        <w:rPr>
          <w:rFonts w:ascii="Calibri" w:hAnsi="Calibri" w:cs="Calibri"/>
          <w:highlight w:val="yellow"/>
        </w:rPr>
        <w:t>.</w:t>
      </w:r>
      <w:r w:rsidR="00777776" w:rsidRPr="00C73899">
        <w:rPr>
          <w:rFonts w:ascii="Calibri" w:hAnsi="Calibri" w:cs="Calibri"/>
          <w:highlight w:val="yellow"/>
        </w:rPr>
        <w:t xml:space="preserve"> </w:t>
      </w:r>
    </w:p>
    <w:p w14:paraId="36ECBE18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0B7E1D53" w14:textId="0F8F64AF" w:rsidR="000D558A" w:rsidRPr="00C73899" w:rsidRDefault="008F4A30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F</w:t>
      </w:r>
      <w:r w:rsidR="00777776" w:rsidRPr="00C73899">
        <w:rPr>
          <w:rFonts w:ascii="Calibri" w:hAnsi="Calibri" w:cs="Calibri"/>
          <w:highlight w:val="yellow"/>
        </w:rPr>
        <w:t>ollow</w:t>
      </w:r>
      <w:r w:rsidR="00260AB8" w:rsidRPr="00C73899">
        <w:rPr>
          <w:rFonts w:ascii="Calibri" w:hAnsi="Calibri" w:cs="Calibri"/>
          <w:highlight w:val="yellow"/>
        </w:rPr>
        <w:t xml:space="preserve">ing </w:t>
      </w:r>
      <w:r w:rsidRPr="00C73899">
        <w:rPr>
          <w:rFonts w:ascii="Calibri" w:hAnsi="Calibri" w:cs="Calibri"/>
          <w:highlight w:val="yellow"/>
        </w:rPr>
        <w:t>this, add</w:t>
      </w:r>
      <w:r w:rsidR="00777776" w:rsidRPr="00C73899">
        <w:rPr>
          <w:rFonts w:ascii="Calibri" w:hAnsi="Calibri" w:cs="Calibri"/>
          <w:highlight w:val="yellow"/>
        </w:rPr>
        <w:t xml:space="preserve"> 400 </w:t>
      </w:r>
      <w:r w:rsidR="003465C4" w:rsidRPr="00C73899">
        <w:rPr>
          <w:rFonts w:ascii="Calibri" w:hAnsi="Calibri" w:cs="Calibri"/>
          <w:highlight w:val="yellow"/>
        </w:rPr>
        <w:t>µL</w:t>
      </w:r>
      <w:r w:rsidR="00777776" w:rsidRPr="00C73899">
        <w:rPr>
          <w:rFonts w:ascii="Calibri" w:hAnsi="Calibri" w:cs="Calibri"/>
          <w:highlight w:val="yellow"/>
        </w:rPr>
        <w:t xml:space="preserve"> of 100% ethanol</w:t>
      </w:r>
      <w:r w:rsidR="00E55E29" w:rsidRPr="00C73899">
        <w:rPr>
          <w:rFonts w:ascii="Calibri" w:hAnsi="Calibri" w:cs="Calibri"/>
          <w:highlight w:val="yellow"/>
        </w:rPr>
        <w:t xml:space="preserve"> </w:t>
      </w:r>
      <w:r w:rsidR="00260AB8" w:rsidRPr="00C73899">
        <w:rPr>
          <w:rFonts w:ascii="Calibri" w:hAnsi="Calibri" w:cs="Calibri"/>
          <w:highlight w:val="yellow"/>
        </w:rPr>
        <w:t>to</w:t>
      </w:r>
      <w:r w:rsidR="00E55E29" w:rsidRPr="00C73899">
        <w:rPr>
          <w:rFonts w:ascii="Calibri" w:hAnsi="Calibri" w:cs="Calibri"/>
          <w:highlight w:val="yellow"/>
        </w:rPr>
        <w:t xml:space="preserve"> the mixture</w:t>
      </w:r>
      <w:r w:rsidR="00777776" w:rsidRPr="00C73899">
        <w:rPr>
          <w:rFonts w:ascii="Calibri" w:hAnsi="Calibri" w:cs="Calibri"/>
          <w:highlight w:val="yellow"/>
        </w:rPr>
        <w:t xml:space="preserve">. </w:t>
      </w:r>
      <w:r w:rsidR="000D558A" w:rsidRPr="00C73899">
        <w:rPr>
          <w:rFonts w:ascii="Calibri" w:hAnsi="Calibri" w:cs="Calibri"/>
          <w:highlight w:val="yellow"/>
        </w:rPr>
        <w:t>Pass this mixture through an oligo binding column.</w:t>
      </w:r>
    </w:p>
    <w:p w14:paraId="2BD477DF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771C86CB" w14:textId="3D87B4F7" w:rsidR="00F07CD8" w:rsidRPr="00C73899" w:rsidRDefault="00E55E29" w:rsidP="00C73899">
      <w:pPr>
        <w:pStyle w:val="ListParagraph"/>
        <w:numPr>
          <w:ilvl w:val="2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Wash</w:t>
      </w:r>
      <w:r w:rsidR="00D3623E" w:rsidRPr="00C73899">
        <w:rPr>
          <w:rFonts w:ascii="Calibri" w:hAnsi="Calibri" w:cs="Calibri"/>
          <w:highlight w:val="yellow"/>
        </w:rPr>
        <w:t xml:space="preserve"> </w:t>
      </w:r>
      <w:r w:rsidRPr="00C73899">
        <w:rPr>
          <w:rFonts w:ascii="Calibri" w:hAnsi="Calibri" w:cs="Calibri"/>
          <w:highlight w:val="yellow"/>
        </w:rPr>
        <w:t>b</w:t>
      </w:r>
      <w:r w:rsidR="00D3623E" w:rsidRPr="00C73899">
        <w:rPr>
          <w:rFonts w:ascii="Calibri" w:hAnsi="Calibri" w:cs="Calibri"/>
          <w:highlight w:val="yellow"/>
        </w:rPr>
        <w:t>o</w:t>
      </w:r>
      <w:r w:rsidR="006960F3" w:rsidRPr="00C73899">
        <w:rPr>
          <w:rFonts w:ascii="Calibri" w:hAnsi="Calibri" w:cs="Calibri"/>
          <w:highlight w:val="yellow"/>
        </w:rPr>
        <w:t>u</w:t>
      </w:r>
      <w:r w:rsidR="00D3623E" w:rsidRPr="00C73899">
        <w:rPr>
          <w:rFonts w:ascii="Calibri" w:hAnsi="Calibri" w:cs="Calibri"/>
          <w:highlight w:val="yellow"/>
        </w:rPr>
        <w:t xml:space="preserve">nd </w:t>
      </w:r>
      <w:r w:rsidR="00D82259" w:rsidRPr="00C73899">
        <w:rPr>
          <w:rFonts w:ascii="Calibri" w:hAnsi="Calibri" w:cs="Calibri"/>
          <w:highlight w:val="yellow"/>
        </w:rPr>
        <w:t>DNA</w:t>
      </w:r>
      <w:r w:rsidR="00D3623E" w:rsidRPr="00C73899">
        <w:rPr>
          <w:rFonts w:ascii="Calibri" w:hAnsi="Calibri" w:cs="Calibri"/>
          <w:highlight w:val="yellow"/>
        </w:rPr>
        <w:t xml:space="preserve"> with </w:t>
      </w:r>
      <w:r w:rsidR="00777776" w:rsidRPr="00C73899">
        <w:rPr>
          <w:rFonts w:ascii="Calibri" w:hAnsi="Calibri" w:cs="Calibri"/>
          <w:highlight w:val="yellow"/>
        </w:rPr>
        <w:t>750</w:t>
      </w:r>
      <w:r w:rsidR="006960F3" w:rsidRPr="00C73899">
        <w:rPr>
          <w:rFonts w:ascii="Calibri" w:hAnsi="Calibri" w:cs="Calibri"/>
          <w:highlight w:val="yellow"/>
        </w:rPr>
        <w:t xml:space="preserve"> </w:t>
      </w:r>
      <w:r w:rsidR="003465C4" w:rsidRPr="00C73899">
        <w:rPr>
          <w:rFonts w:ascii="Calibri" w:hAnsi="Calibri" w:cs="Calibri"/>
          <w:highlight w:val="yellow"/>
        </w:rPr>
        <w:t>µL</w:t>
      </w:r>
      <w:r w:rsidR="00777776" w:rsidRPr="00C73899">
        <w:rPr>
          <w:rFonts w:ascii="Calibri" w:hAnsi="Calibri" w:cs="Calibri"/>
          <w:highlight w:val="yellow"/>
        </w:rPr>
        <w:t xml:space="preserve"> wash buffer</w:t>
      </w:r>
      <w:r w:rsidR="00D3623E" w:rsidRPr="00C73899">
        <w:rPr>
          <w:rFonts w:ascii="Calibri" w:hAnsi="Calibri" w:cs="Calibri"/>
          <w:highlight w:val="yellow"/>
        </w:rPr>
        <w:t xml:space="preserve"> and elut</w:t>
      </w:r>
      <w:r w:rsidR="00260AB8" w:rsidRPr="00C73899">
        <w:rPr>
          <w:rFonts w:ascii="Calibri" w:hAnsi="Calibri" w:cs="Calibri"/>
          <w:highlight w:val="yellow"/>
        </w:rPr>
        <w:t>e</w:t>
      </w:r>
      <w:r w:rsidR="00D3623E" w:rsidRPr="00C73899">
        <w:rPr>
          <w:rFonts w:ascii="Calibri" w:hAnsi="Calibri" w:cs="Calibri"/>
          <w:highlight w:val="yellow"/>
        </w:rPr>
        <w:t xml:space="preserve"> in</w:t>
      </w:r>
      <w:r w:rsidR="00777776" w:rsidRPr="00C73899">
        <w:rPr>
          <w:rFonts w:ascii="Calibri" w:hAnsi="Calibri" w:cs="Calibri"/>
          <w:highlight w:val="yellow"/>
        </w:rPr>
        <w:t xml:space="preserve"> 20</w:t>
      </w:r>
      <w:r w:rsidR="00EF0A7B" w:rsidRPr="00C73899">
        <w:rPr>
          <w:rFonts w:ascii="Calibri" w:hAnsi="Calibri" w:cs="Calibri"/>
          <w:highlight w:val="yellow"/>
        </w:rPr>
        <w:t xml:space="preserve"> </w:t>
      </w:r>
      <w:r w:rsidR="003465C4" w:rsidRPr="00C73899">
        <w:rPr>
          <w:rFonts w:ascii="Calibri" w:hAnsi="Calibri" w:cs="Calibri"/>
          <w:highlight w:val="yellow"/>
        </w:rPr>
        <w:t>µL</w:t>
      </w:r>
      <w:r w:rsidR="00777776" w:rsidRPr="00C73899">
        <w:rPr>
          <w:rFonts w:ascii="Calibri" w:hAnsi="Calibri" w:cs="Calibri"/>
          <w:highlight w:val="yellow"/>
        </w:rPr>
        <w:t xml:space="preserve"> water.</w:t>
      </w:r>
    </w:p>
    <w:p w14:paraId="2DFD011F" w14:textId="77777777" w:rsidR="00F07CD8" w:rsidRPr="00C73899" w:rsidRDefault="00F07CD8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115552A" w14:textId="7F133098" w:rsidR="000D558A" w:rsidRPr="00C73899" w:rsidRDefault="00E55E29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>Digest the isolated DNA</w:t>
      </w:r>
      <w:r w:rsidR="001923C8" w:rsidRPr="00C73899">
        <w:rPr>
          <w:rFonts w:ascii="Calibri" w:hAnsi="Calibri" w:cs="Calibri"/>
          <w:highlight w:val="yellow"/>
        </w:rPr>
        <w:t xml:space="preserve"> </w:t>
      </w:r>
      <w:r w:rsidR="005346AB" w:rsidRPr="00C73899">
        <w:rPr>
          <w:rFonts w:ascii="Calibri" w:hAnsi="Calibri" w:cs="Calibri"/>
          <w:highlight w:val="yellow"/>
        </w:rPr>
        <w:t>with 2 units of DN</w:t>
      </w:r>
      <w:r w:rsidR="000D558A" w:rsidRPr="00C73899">
        <w:rPr>
          <w:rFonts w:ascii="Calibri" w:hAnsi="Calibri" w:cs="Calibri"/>
          <w:highlight w:val="yellow"/>
        </w:rPr>
        <w:t>a</w:t>
      </w:r>
      <w:r w:rsidR="005346AB" w:rsidRPr="00C73899">
        <w:rPr>
          <w:rFonts w:ascii="Calibri" w:hAnsi="Calibri" w:cs="Calibri"/>
          <w:highlight w:val="yellow"/>
        </w:rPr>
        <w:t>se I and 60 units of S1 nuclease at 37</w:t>
      </w:r>
      <w:r w:rsidR="008F4A30" w:rsidRPr="00C73899">
        <w:rPr>
          <w:rFonts w:ascii="Calibri" w:hAnsi="Calibri" w:cs="Calibri"/>
          <w:highlight w:val="yellow"/>
        </w:rPr>
        <w:t xml:space="preserve"> </w:t>
      </w:r>
      <w:r w:rsidR="005346AB" w:rsidRPr="00C73899">
        <w:rPr>
          <w:rFonts w:ascii="Calibri" w:hAnsi="Calibri" w:cs="Calibri"/>
          <w:highlight w:val="yellow"/>
        </w:rPr>
        <w:t xml:space="preserve">°C for 12 </w:t>
      </w:r>
      <w:r w:rsidR="003465C4" w:rsidRPr="00C73899">
        <w:rPr>
          <w:rFonts w:ascii="Calibri" w:hAnsi="Calibri" w:cs="Calibri"/>
          <w:highlight w:val="yellow"/>
        </w:rPr>
        <w:t>h</w:t>
      </w:r>
      <w:r w:rsidR="005346AB" w:rsidRPr="00C73899">
        <w:rPr>
          <w:rFonts w:ascii="Calibri" w:hAnsi="Calibri" w:cs="Calibri"/>
          <w:highlight w:val="yellow"/>
        </w:rPr>
        <w:t xml:space="preserve"> to produce individual nucleoside-monophosphates. </w:t>
      </w:r>
    </w:p>
    <w:p w14:paraId="335DD68E" w14:textId="77777777" w:rsidR="000D558A" w:rsidRPr="00C73899" w:rsidRDefault="000D558A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A2AD5EB" w14:textId="37A03B12" w:rsidR="00F07CD8" w:rsidRPr="00324AA5" w:rsidRDefault="005346AB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C73899">
        <w:rPr>
          <w:rFonts w:ascii="Calibri" w:hAnsi="Calibri" w:cs="Calibri"/>
          <w:highlight w:val="yellow"/>
        </w:rPr>
        <w:t xml:space="preserve">Following digestion, </w:t>
      </w:r>
      <w:r w:rsidR="00E55E29" w:rsidRPr="00C73899">
        <w:rPr>
          <w:rFonts w:ascii="Calibri" w:hAnsi="Calibri" w:cs="Calibri"/>
          <w:highlight w:val="yellow"/>
        </w:rPr>
        <w:t xml:space="preserve">add </w:t>
      </w:r>
      <w:r w:rsidRPr="00C73899">
        <w:rPr>
          <w:rFonts w:ascii="Calibri" w:hAnsi="Calibri" w:cs="Calibri"/>
          <w:highlight w:val="yellow"/>
        </w:rPr>
        <w:t xml:space="preserve">2 units of calf intestinal alkaline phosphatase (CIAP) </w:t>
      </w:r>
      <w:r w:rsidR="00260AB8" w:rsidRPr="00C73899">
        <w:rPr>
          <w:rFonts w:ascii="Calibri" w:hAnsi="Calibri" w:cs="Calibri"/>
          <w:highlight w:val="yellow"/>
        </w:rPr>
        <w:t>in</w:t>
      </w:r>
      <w:r w:rsidR="00BA27CC" w:rsidRPr="00C73899">
        <w:rPr>
          <w:rFonts w:ascii="Calibri" w:hAnsi="Calibri" w:cs="Calibri"/>
          <w:highlight w:val="yellow"/>
        </w:rPr>
        <w:t xml:space="preserve"> the samples </w:t>
      </w:r>
      <w:r w:rsidR="00E55E29" w:rsidRPr="00C73899">
        <w:rPr>
          <w:rFonts w:ascii="Calibri" w:hAnsi="Calibri" w:cs="Calibri"/>
          <w:highlight w:val="yellow"/>
        </w:rPr>
        <w:t xml:space="preserve">and </w:t>
      </w:r>
      <w:r w:rsidR="00BA27CC" w:rsidRPr="00C73899">
        <w:rPr>
          <w:rFonts w:ascii="Calibri" w:hAnsi="Calibri" w:cs="Calibri"/>
          <w:highlight w:val="yellow"/>
        </w:rPr>
        <w:t xml:space="preserve">incubate </w:t>
      </w:r>
      <w:r w:rsidRPr="00C73899">
        <w:rPr>
          <w:rFonts w:ascii="Calibri" w:hAnsi="Calibri" w:cs="Calibri"/>
          <w:highlight w:val="yellow"/>
        </w:rPr>
        <w:t xml:space="preserve">for </w:t>
      </w:r>
      <w:r w:rsidR="00D82259" w:rsidRPr="00C73899">
        <w:rPr>
          <w:rFonts w:ascii="Calibri" w:hAnsi="Calibri" w:cs="Calibri"/>
          <w:highlight w:val="yellow"/>
        </w:rPr>
        <w:t xml:space="preserve">addition </w:t>
      </w:r>
      <w:r w:rsidRPr="00C73899">
        <w:rPr>
          <w:rFonts w:ascii="Calibri" w:hAnsi="Calibri" w:cs="Calibri"/>
          <w:highlight w:val="yellow"/>
        </w:rPr>
        <w:t xml:space="preserve">12 </w:t>
      </w:r>
      <w:r w:rsidR="003465C4" w:rsidRPr="00C73899">
        <w:rPr>
          <w:rFonts w:ascii="Calibri" w:hAnsi="Calibri" w:cs="Calibri"/>
          <w:highlight w:val="yellow"/>
        </w:rPr>
        <w:t>h</w:t>
      </w:r>
      <w:r w:rsidRPr="00C73899">
        <w:rPr>
          <w:rFonts w:ascii="Calibri" w:hAnsi="Calibri" w:cs="Calibri"/>
          <w:highlight w:val="yellow"/>
        </w:rPr>
        <w:t xml:space="preserve"> </w:t>
      </w:r>
      <w:r w:rsidR="00D82259" w:rsidRPr="00C73899">
        <w:rPr>
          <w:rFonts w:ascii="Calibri" w:hAnsi="Calibri" w:cs="Calibri"/>
          <w:highlight w:val="yellow"/>
        </w:rPr>
        <w:t xml:space="preserve">at 37 °C </w:t>
      </w:r>
      <w:r w:rsidRPr="00C73899">
        <w:rPr>
          <w:rFonts w:ascii="Calibri" w:hAnsi="Calibri" w:cs="Calibri"/>
          <w:highlight w:val="yellow"/>
        </w:rPr>
        <w:t xml:space="preserve">to remove the terminal phosphate groups from </w:t>
      </w:r>
      <w:r w:rsidRPr="00324AA5">
        <w:rPr>
          <w:rFonts w:ascii="Calibri" w:hAnsi="Calibri" w:cs="Calibri"/>
          <w:highlight w:val="yellow"/>
        </w:rPr>
        <w:t>nucleoside-monophosphates to obtain nucleosides.</w:t>
      </w:r>
    </w:p>
    <w:p w14:paraId="5FA89F30" w14:textId="77777777" w:rsidR="00F07CD8" w:rsidRPr="00324AA5" w:rsidRDefault="00F07CD8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24FE59F5" w14:textId="774C558B" w:rsidR="005346AB" w:rsidRPr="00324AA5" w:rsidRDefault="0084555D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324AA5">
        <w:rPr>
          <w:rFonts w:ascii="Calibri" w:hAnsi="Calibri" w:cs="Calibri"/>
          <w:highlight w:val="yellow"/>
        </w:rPr>
        <w:t>Quantify a</w:t>
      </w:r>
      <w:r w:rsidR="005346AB" w:rsidRPr="00324AA5">
        <w:rPr>
          <w:rFonts w:ascii="Calibri" w:hAnsi="Calibri" w:cs="Calibri"/>
          <w:highlight w:val="yellow"/>
        </w:rPr>
        <w:t>ll nucleosides</w:t>
      </w:r>
      <w:r w:rsidR="00F622DF" w:rsidRPr="00324AA5">
        <w:rPr>
          <w:rFonts w:ascii="Calibri" w:hAnsi="Calibri" w:cs="Calibri"/>
          <w:highlight w:val="yellow"/>
        </w:rPr>
        <w:t>, especially modified cytosines,</w:t>
      </w:r>
      <w:r w:rsidR="005346AB" w:rsidRPr="00324AA5">
        <w:rPr>
          <w:rFonts w:ascii="Calibri" w:hAnsi="Calibri" w:cs="Calibri"/>
          <w:highlight w:val="yellow"/>
        </w:rPr>
        <w:t xml:space="preserve"> using the LC-MS/MS method described </w:t>
      </w:r>
      <w:r w:rsidR="00AD42F2" w:rsidRPr="00324AA5">
        <w:rPr>
          <w:rFonts w:ascii="Calibri" w:hAnsi="Calibri" w:cs="Calibri"/>
          <w:highlight w:val="yellow"/>
        </w:rPr>
        <w:t>below</w:t>
      </w:r>
      <w:r w:rsidR="005346AB" w:rsidRPr="00324AA5">
        <w:rPr>
          <w:rFonts w:ascii="Calibri" w:hAnsi="Calibri" w:cs="Calibri"/>
          <w:highlight w:val="yellow"/>
        </w:rPr>
        <w:t>.</w:t>
      </w:r>
    </w:p>
    <w:p w14:paraId="73EC54CC" w14:textId="77777777" w:rsidR="00B303AC" w:rsidRPr="00324AA5" w:rsidRDefault="00B303AC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2207B4F8" w14:textId="40AFFC69" w:rsidR="00C73899" w:rsidRPr="00324AA5" w:rsidRDefault="00A71C21" w:rsidP="00C73899">
      <w:pPr>
        <w:pStyle w:val="ListParagraph"/>
        <w:numPr>
          <w:ilvl w:val="0"/>
          <w:numId w:val="7"/>
        </w:numPr>
        <w:ind w:left="0" w:firstLine="0"/>
        <w:rPr>
          <w:rFonts w:ascii="Calibri" w:hAnsi="Calibri" w:cs="Calibri"/>
          <w:b/>
          <w:highlight w:val="yellow"/>
        </w:rPr>
      </w:pPr>
      <w:r w:rsidRPr="00324AA5">
        <w:rPr>
          <w:rFonts w:ascii="Calibri" w:hAnsi="Calibri" w:cs="Calibri"/>
          <w:b/>
          <w:highlight w:val="yellow"/>
        </w:rPr>
        <w:t xml:space="preserve">Quantitative </w:t>
      </w:r>
      <w:r w:rsidR="00755707" w:rsidRPr="00324AA5">
        <w:rPr>
          <w:rFonts w:ascii="Calibri" w:hAnsi="Calibri" w:cs="Calibri"/>
          <w:b/>
          <w:highlight w:val="yellow"/>
        </w:rPr>
        <w:t>LC-MS/MS</w:t>
      </w:r>
      <w:r w:rsidRPr="00324AA5">
        <w:rPr>
          <w:rFonts w:ascii="Calibri" w:hAnsi="Calibri" w:cs="Calibri"/>
          <w:b/>
          <w:highlight w:val="yellow"/>
        </w:rPr>
        <w:t xml:space="preserve">-based </w:t>
      </w:r>
      <w:r w:rsidR="003465C4" w:rsidRPr="00324AA5">
        <w:rPr>
          <w:rFonts w:ascii="Calibri" w:hAnsi="Calibri" w:cs="Calibri"/>
          <w:b/>
          <w:highlight w:val="yellow"/>
        </w:rPr>
        <w:t>A</w:t>
      </w:r>
      <w:r w:rsidRPr="00324AA5">
        <w:rPr>
          <w:rFonts w:ascii="Calibri" w:hAnsi="Calibri" w:cs="Calibri"/>
          <w:b/>
          <w:highlight w:val="yellow"/>
        </w:rPr>
        <w:t xml:space="preserve">ssay </w:t>
      </w:r>
      <w:r w:rsidR="003465C4" w:rsidRPr="00324AA5">
        <w:rPr>
          <w:rFonts w:ascii="Calibri" w:hAnsi="Calibri" w:cs="Calibri"/>
          <w:b/>
          <w:highlight w:val="yellow"/>
        </w:rPr>
        <w:t>D</w:t>
      </w:r>
      <w:r w:rsidR="003434BD" w:rsidRPr="00324AA5">
        <w:rPr>
          <w:rFonts w:ascii="Calibri" w:hAnsi="Calibri" w:cs="Calibri"/>
          <w:b/>
          <w:highlight w:val="yellow"/>
        </w:rPr>
        <w:t>evelopment</w:t>
      </w:r>
    </w:p>
    <w:p w14:paraId="66B2863D" w14:textId="77F22569" w:rsidR="00F07CD8" w:rsidRPr="00324AA5" w:rsidRDefault="00F07CD8" w:rsidP="00C73899">
      <w:pPr>
        <w:spacing w:after="0" w:line="240" w:lineRule="auto"/>
        <w:rPr>
          <w:rFonts w:cs="Calibri"/>
          <w:b/>
          <w:sz w:val="24"/>
          <w:szCs w:val="24"/>
          <w:highlight w:val="yellow"/>
        </w:rPr>
      </w:pPr>
    </w:p>
    <w:p w14:paraId="6FB139D7" w14:textId="62EDF9B3" w:rsidR="00C31AB5" w:rsidRPr="00324AA5" w:rsidRDefault="00C31AB5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324AA5">
        <w:rPr>
          <w:rFonts w:ascii="Calibri" w:hAnsi="Calibri" w:cs="Calibri"/>
          <w:highlight w:val="yellow"/>
        </w:rPr>
        <w:t>Prepare 100 µM stock solution of all modified cytosine nucleosides [5-methyl-2′-deoxycytidine (5mdC), 5-hydroxymethyl-2′-deoxycytidine (5hmdC), 5-formyl-2′-deoxycytidine (5fdC), and 5-carboxy-2′-deoxycytidine (5cadC)] and normal DNA bases (adenine, thymine, cytosine</w:t>
      </w:r>
      <w:r w:rsidR="0011773F" w:rsidRPr="00324AA5">
        <w:rPr>
          <w:rFonts w:ascii="Calibri" w:hAnsi="Calibri" w:cs="Calibri"/>
          <w:highlight w:val="yellow"/>
        </w:rPr>
        <w:t>,</w:t>
      </w:r>
      <w:r w:rsidRPr="00324AA5">
        <w:rPr>
          <w:rFonts w:ascii="Calibri" w:hAnsi="Calibri" w:cs="Calibri"/>
          <w:highlight w:val="yellow"/>
        </w:rPr>
        <w:t xml:space="preserve"> and guanine) in HPLC-grade water for the development of the LC-MS/MS method.</w:t>
      </w:r>
    </w:p>
    <w:p w14:paraId="7D04E91C" w14:textId="77777777" w:rsidR="00C31AB5" w:rsidRPr="00324AA5" w:rsidRDefault="00C31AB5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406FC8B0" w14:textId="3BFD3F44" w:rsidR="00C31AB5" w:rsidRPr="00324AA5" w:rsidRDefault="00EC1F42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324AA5">
        <w:rPr>
          <w:rStyle w:val="y0nh2b"/>
          <w:rFonts w:ascii="Calibri" w:hAnsi="Calibri" w:cs="Calibri"/>
          <w:bCs/>
          <w:highlight w:val="yellow"/>
        </w:rPr>
        <w:t xml:space="preserve">Optimize </w:t>
      </w:r>
      <w:r w:rsidRPr="00324AA5">
        <w:rPr>
          <w:rFonts w:ascii="Calibri" w:hAnsi="Calibri" w:cs="Calibri"/>
          <w:highlight w:val="yellow"/>
        </w:rPr>
        <w:t>nucleoside-dependent MS/MS parameters</w:t>
      </w:r>
      <w:r w:rsidRPr="00324AA5">
        <w:rPr>
          <w:rStyle w:val="y0nh2b"/>
          <w:rFonts w:ascii="Calibri" w:hAnsi="Calibri" w:cs="Calibri"/>
          <w:bCs/>
          <w:highlight w:val="yellow"/>
        </w:rPr>
        <w:t xml:space="preserve"> by i</w:t>
      </w:r>
      <w:r w:rsidR="003946E3" w:rsidRPr="00324AA5">
        <w:rPr>
          <w:rFonts w:ascii="Calibri" w:hAnsi="Calibri" w:cs="Calibri"/>
          <w:highlight w:val="yellow"/>
        </w:rPr>
        <w:t>nfus</w:t>
      </w:r>
      <w:r w:rsidRPr="00324AA5">
        <w:rPr>
          <w:rFonts w:ascii="Calibri" w:hAnsi="Calibri" w:cs="Calibri"/>
          <w:highlight w:val="yellow"/>
        </w:rPr>
        <w:t>ing</w:t>
      </w:r>
      <w:r w:rsidR="003946E3" w:rsidRPr="00324AA5">
        <w:rPr>
          <w:rFonts w:ascii="Calibri" w:hAnsi="Calibri" w:cs="Calibri"/>
          <w:highlight w:val="yellow"/>
        </w:rPr>
        <w:t xml:space="preserve"> </w:t>
      </w:r>
      <w:r w:rsidR="006037AE" w:rsidRPr="00324AA5">
        <w:rPr>
          <w:rFonts w:ascii="Calibri" w:hAnsi="Calibri" w:cs="Calibri"/>
          <w:highlight w:val="yellow"/>
        </w:rPr>
        <w:t>stock</w:t>
      </w:r>
      <w:r w:rsidR="003946E3" w:rsidRPr="00324AA5">
        <w:rPr>
          <w:rFonts w:ascii="Calibri" w:hAnsi="Calibri" w:cs="Calibri"/>
          <w:highlight w:val="yellow"/>
        </w:rPr>
        <w:t xml:space="preserve"> solution</w:t>
      </w:r>
      <w:r w:rsidRPr="00324AA5">
        <w:rPr>
          <w:rFonts w:ascii="Calibri" w:hAnsi="Calibri" w:cs="Calibri"/>
          <w:highlight w:val="yellow"/>
        </w:rPr>
        <w:t>s</w:t>
      </w:r>
      <w:r w:rsidR="006037AE" w:rsidRPr="00324AA5">
        <w:rPr>
          <w:rFonts w:ascii="Calibri" w:hAnsi="Calibri" w:cs="Calibri"/>
          <w:highlight w:val="yellow"/>
        </w:rPr>
        <w:t>, one at a time,</w:t>
      </w:r>
      <w:r w:rsidR="003946E3" w:rsidRPr="00324AA5">
        <w:rPr>
          <w:rFonts w:ascii="Calibri" w:hAnsi="Calibri" w:cs="Calibri"/>
          <w:highlight w:val="yellow"/>
        </w:rPr>
        <w:t xml:space="preserve"> in mass spectrometer at a flow rate of 10 </w:t>
      </w:r>
      <w:r w:rsidR="003465C4" w:rsidRPr="00324AA5">
        <w:rPr>
          <w:rFonts w:ascii="Calibri" w:hAnsi="Calibri" w:cs="Calibri"/>
          <w:highlight w:val="yellow"/>
        </w:rPr>
        <w:t>µL</w:t>
      </w:r>
      <w:r w:rsidR="003946E3" w:rsidRPr="00324AA5">
        <w:rPr>
          <w:rFonts w:ascii="Calibri" w:hAnsi="Calibri" w:cs="Calibri"/>
          <w:highlight w:val="yellow"/>
        </w:rPr>
        <w:t>/</w:t>
      </w:r>
      <w:r w:rsidR="00B13E18" w:rsidRPr="00324AA5">
        <w:rPr>
          <w:rFonts w:ascii="Calibri" w:hAnsi="Calibri" w:cs="Calibri"/>
          <w:highlight w:val="yellow"/>
        </w:rPr>
        <w:t xml:space="preserve">min </w:t>
      </w:r>
      <w:r w:rsidRPr="00324AA5">
        <w:rPr>
          <w:rFonts w:ascii="Calibri" w:hAnsi="Calibri" w:cs="Calibri"/>
          <w:highlight w:val="yellow"/>
        </w:rPr>
        <w:t>in</w:t>
      </w:r>
      <w:r w:rsidR="003946E3" w:rsidRPr="00324AA5">
        <w:rPr>
          <w:rFonts w:ascii="Calibri" w:hAnsi="Calibri" w:cs="Calibri"/>
          <w:highlight w:val="yellow"/>
        </w:rPr>
        <w:t xml:space="preserve"> EMS scan mode. Optimize </w:t>
      </w:r>
      <w:r w:rsidR="006037AE" w:rsidRPr="00324AA5">
        <w:rPr>
          <w:rFonts w:ascii="Calibri" w:hAnsi="Calibri" w:cs="Calibri"/>
          <w:highlight w:val="yellow"/>
        </w:rPr>
        <w:t>following</w:t>
      </w:r>
      <w:r w:rsidR="003946E3" w:rsidRPr="00324AA5">
        <w:rPr>
          <w:rFonts w:ascii="Calibri" w:hAnsi="Calibri" w:cs="Calibri"/>
          <w:highlight w:val="yellow"/>
        </w:rPr>
        <w:t xml:space="preserve"> parameters</w:t>
      </w:r>
      <w:r w:rsidR="00A97420" w:rsidRPr="00324AA5">
        <w:rPr>
          <w:rFonts w:ascii="Calibri" w:hAnsi="Calibri" w:cs="Calibri"/>
          <w:highlight w:val="yellow"/>
        </w:rPr>
        <w:t>: Declustering Potential (DP), Entrance Potential (EP), Collision Cell Entrance Potential (CEP), Collision Energy (CE)</w:t>
      </w:r>
      <w:r w:rsidR="006037AE" w:rsidRPr="00324AA5">
        <w:rPr>
          <w:rFonts w:ascii="Calibri" w:hAnsi="Calibri" w:cs="Calibri"/>
          <w:highlight w:val="yellow"/>
        </w:rPr>
        <w:t>,</w:t>
      </w:r>
      <w:r w:rsidR="00A97420" w:rsidRPr="00324AA5">
        <w:rPr>
          <w:rFonts w:ascii="Calibri" w:hAnsi="Calibri" w:cs="Calibri"/>
          <w:highlight w:val="yellow"/>
        </w:rPr>
        <w:t xml:space="preserve"> and Collision Cell Exit Potential (CXP)</w:t>
      </w:r>
      <w:r w:rsidR="003946E3" w:rsidRPr="00324AA5">
        <w:rPr>
          <w:rFonts w:ascii="Calibri" w:hAnsi="Calibri" w:cs="Calibri"/>
          <w:highlight w:val="yellow"/>
        </w:rPr>
        <w:t xml:space="preserve"> for each DNA </w:t>
      </w:r>
      <w:r w:rsidR="006037AE" w:rsidRPr="00324AA5">
        <w:rPr>
          <w:rFonts w:ascii="Calibri" w:hAnsi="Calibri" w:cs="Calibri"/>
          <w:highlight w:val="yellow"/>
        </w:rPr>
        <w:t>nucleoside</w:t>
      </w:r>
      <w:r w:rsidR="003946E3" w:rsidRPr="00324AA5">
        <w:rPr>
          <w:rFonts w:ascii="Calibri" w:hAnsi="Calibri" w:cs="Calibri"/>
          <w:highlight w:val="yellow"/>
        </w:rPr>
        <w:t xml:space="preserve"> using </w:t>
      </w:r>
      <w:r w:rsidR="00D818F8" w:rsidRPr="00324AA5">
        <w:rPr>
          <w:rFonts w:ascii="Calibri" w:hAnsi="Calibri" w:cs="Calibri"/>
          <w:highlight w:val="yellow"/>
        </w:rPr>
        <w:t xml:space="preserve">automated </w:t>
      </w:r>
      <w:r w:rsidR="003946E3" w:rsidRPr="00324AA5">
        <w:rPr>
          <w:rFonts w:ascii="Calibri" w:hAnsi="Calibri" w:cs="Calibri"/>
          <w:highlight w:val="yellow"/>
        </w:rPr>
        <w:t xml:space="preserve">quantitative optimization </w:t>
      </w:r>
      <w:r w:rsidR="002350D8" w:rsidRPr="00324AA5">
        <w:rPr>
          <w:rFonts w:ascii="Calibri" w:hAnsi="Calibri" w:cs="Calibri"/>
          <w:highlight w:val="yellow"/>
        </w:rPr>
        <w:t>feature of the software</w:t>
      </w:r>
      <w:r w:rsidR="003946E3" w:rsidRPr="00324AA5">
        <w:rPr>
          <w:rFonts w:ascii="Calibri" w:hAnsi="Calibri" w:cs="Calibri"/>
          <w:highlight w:val="yellow"/>
        </w:rPr>
        <w:t>.</w:t>
      </w:r>
    </w:p>
    <w:p w14:paraId="02A67697" w14:textId="77777777" w:rsidR="00C31AB5" w:rsidRPr="00324AA5" w:rsidRDefault="00C31AB5" w:rsidP="00C73899">
      <w:pPr>
        <w:spacing w:after="0" w:line="240" w:lineRule="auto"/>
        <w:rPr>
          <w:rStyle w:val="y0nh2b"/>
          <w:rFonts w:cs="Calibri"/>
          <w:bCs/>
          <w:sz w:val="24"/>
          <w:szCs w:val="24"/>
          <w:highlight w:val="yellow"/>
        </w:rPr>
      </w:pPr>
    </w:p>
    <w:p w14:paraId="1ADA5CA4" w14:textId="0484D9F4" w:rsidR="00D818F8" w:rsidRPr="00324AA5" w:rsidRDefault="003946E3" w:rsidP="00C73899">
      <w:pPr>
        <w:pStyle w:val="ListParagraph"/>
        <w:numPr>
          <w:ilvl w:val="1"/>
          <w:numId w:val="7"/>
        </w:numPr>
        <w:ind w:left="0" w:firstLine="0"/>
        <w:rPr>
          <w:rStyle w:val="y0nh2b"/>
          <w:rFonts w:ascii="Calibri" w:hAnsi="Calibri" w:cs="Calibri"/>
          <w:bCs/>
          <w:highlight w:val="yellow"/>
        </w:rPr>
      </w:pPr>
      <w:r w:rsidRPr="00324AA5">
        <w:rPr>
          <w:rStyle w:val="y0nh2b"/>
          <w:rFonts w:ascii="Calibri" w:hAnsi="Calibri" w:cs="Calibri"/>
          <w:bCs/>
          <w:highlight w:val="yellow"/>
        </w:rPr>
        <w:t>Optimize source</w:t>
      </w:r>
      <w:r w:rsidR="00E007F6" w:rsidRPr="00324AA5">
        <w:rPr>
          <w:rStyle w:val="y0nh2b"/>
          <w:rFonts w:ascii="Calibri" w:hAnsi="Calibri" w:cs="Calibri"/>
          <w:bCs/>
          <w:highlight w:val="yellow"/>
        </w:rPr>
        <w:t>-</w:t>
      </w:r>
      <w:r w:rsidRPr="00324AA5">
        <w:rPr>
          <w:rStyle w:val="y0nh2b"/>
          <w:rFonts w:ascii="Calibri" w:hAnsi="Calibri" w:cs="Calibri"/>
          <w:bCs/>
          <w:highlight w:val="yellow"/>
        </w:rPr>
        <w:t xml:space="preserve">dependent </w:t>
      </w:r>
      <w:r w:rsidR="00E007F6" w:rsidRPr="00324AA5">
        <w:rPr>
          <w:rFonts w:ascii="Calibri" w:hAnsi="Calibri" w:cs="Calibri"/>
          <w:highlight w:val="yellow"/>
        </w:rPr>
        <w:t>MS/MS parameters</w:t>
      </w:r>
      <w:r w:rsidRPr="00324AA5">
        <w:rPr>
          <w:rStyle w:val="y0nh2b"/>
          <w:rFonts w:ascii="Calibri" w:hAnsi="Calibri" w:cs="Calibri"/>
          <w:bCs/>
          <w:highlight w:val="yellow"/>
        </w:rPr>
        <w:t xml:space="preserve"> 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 xml:space="preserve">by injecting </w:t>
      </w:r>
      <w:r w:rsidR="00B13E18" w:rsidRPr="00324AA5">
        <w:rPr>
          <w:rStyle w:val="y0nh2b"/>
          <w:rFonts w:ascii="Calibri" w:hAnsi="Calibri" w:cs="Calibri"/>
          <w:bCs/>
          <w:highlight w:val="yellow"/>
        </w:rPr>
        <w:t xml:space="preserve">10 </w:t>
      </w:r>
      <w:r w:rsidR="003465C4" w:rsidRPr="00324AA5">
        <w:rPr>
          <w:rFonts w:ascii="Calibri" w:hAnsi="Calibri" w:cs="Calibri"/>
          <w:highlight w:val="yellow"/>
        </w:rPr>
        <w:t>µL</w:t>
      </w:r>
      <w:r w:rsidR="00D818F8" w:rsidRPr="00324AA5">
        <w:rPr>
          <w:rFonts w:ascii="Calibri" w:hAnsi="Calibri" w:cs="Calibri"/>
          <w:highlight w:val="yellow"/>
        </w:rPr>
        <w:t xml:space="preserve"> of stock solution using</w:t>
      </w:r>
      <w:r w:rsidR="00A97420" w:rsidRPr="00324AA5">
        <w:rPr>
          <w:rFonts w:ascii="Calibri" w:hAnsi="Calibri" w:cs="Calibri"/>
          <w:highlight w:val="yellow"/>
        </w:rPr>
        <w:t xml:space="preserve"> a</w:t>
      </w:r>
      <w:r w:rsidR="00A97420" w:rsidRPr="00324AA5">
        <w:rPr>
          <w:rStyle w:val="y0nh2b"/>
          <w:rFonts w:ascii="Calibri" w:hAnsi="Calibri" w:cs="Calibri"/>
          <w:bCs/>
          <w:highlight w:val="yellow"/>
        </w:rPr>
        <w:t xml:space="preserve"> 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gradient with 25% </w:t>
      </w:r>
      <w:r w:rsidR="007E413C" w:rsidRPr="00324AA5">
        <w:rPr>
          <w:rFonts w:ascii="Calibri" w:hAnsi="Calibri" w:cs="Calibri"/>
          <w:highlight w:val="yellow"/>
        </w:rPr>
        <w:t>solvent</w:t>
      </w:r>
      <w:r w:rsidR="007E413C" w:rsidRPr="00324AA5">
        <w:rPr>
          <w:rStyle w:val="y0nh2b"/>
          <w:rFonts w:ascii="Calibri" w:hAnsi="Calibri" w:cs="Calibri"/>
          <w:bCs/>
          <w:highlight w:val="yellow"/>
        </w:rPr>
        <w:t xml:space="preserve"> 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>B at a flow rate of 0.3 mL/min where solvent</w:t>
      </w:r>
      <w:r w:rsidR="00C31AB5" w:rsidRPr="00324AA5">
        <w:rPr>
          <w:rFonts w:ascii="Calibri" w:hAnsi="Calibri" w:cs="Calibri"/>
          <w:highlight w:val="yellow"/>
        </w:rPr>
        <w:t xml:space="preserve"> A is 10 mM ammonium acetate (pH 4.0) and solvent B is 20% acetonitrile with 10 mM ammonium acetate (pH 4.0)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. </w:t>
      </w:r>
      <w:r w:rsidR="00D818F8" w:rsidRPr="00324AA5">
        <w:rPr>
          <w:rFonts w:ascii="Calibri" w:hAnsi="Calibri" w:cs="Calibri"/>
          <w:highlight w:val="yellow"/>
        </w:rPr>
        <w:t>Optimize following parameters: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 xml:space="preserve"> 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Curtain Gas (CUR): 10-50, Temperature: 0-600 </w:t>
      </w:r>
      <w:r w:rsidR="00D01215" w:rsidRPr="00324AA5">
        <w:rPr>
          <w:rFonts w:ascii="Calibri" w:hAnsi="Calibri" w:cs="Calibri"/>
          <w:highlight w:val="yellow"/>
        </w:rPr>
        <w:t>°</w:t>
      </w:r>
      <w:r w:rsidR="00C31AB5" w:rsidRPr="00324AA5">
        <w:rPr>
          <w:rFonts w:ascii="Calibri" w:hAnsi="Calibri" w:cs="Calibri"/>
          <w:highlight w:val="yellow"/>
        </w:rPr>
        <w:t>C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, Gas 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>F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low 1 (GS1): 0-50, Gas 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>F</w:t>
      </w:r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low 2 (GS2): 0-50, </w:t>
      </w:r>
      <w:proofErr w:type="spellStart"/>
      <w:r w:rsidR="00C31AB5" w:rsidRPr="00324AA5">
        <w:rPr>
          <w:rStyle w:val="y0nh2b"/>
          <w:rFonts w:ascii="Calibri" w:hAnsi="Calibri" w:cs="Calibri"/>
          <w:bCs/>
          <w:highlight w:val="yellow"/>
        </w:rPr>
        <w:t>Collisionally</w:t>
      </w:r>
      <w:proofErr w:type="spellEnd"/>
      <w:r w:rsidR="00C31AB5" w:rsidRPr="00324AA5">
        <w:rPr>
          <w:rStyle w:val="y0nh2b"/>
          <w:rFonts w:ascii="Calibri" w:hAnsi="Calibri" w:cs="Calibri"/>
          <w:bCs/>
          <w:highlight w:val="yellow"/>
        </w:rPr>
        <w:t xml:space="preserve"> Activated Dissociation (CAD): Low-Medium-High, Ion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 xml:space="preserve"> spray Voltage (IS): 4000-5500 </w:t>
      </w:r>
      <w:r w:rsidR="00D818F8" w:rsidRPr="00324AA5">
        <w:rPr>
          <w:rFonts w:ascii="Calibri" w:hAnsi="Calibri" w:cs="Calibri"/>
          <w:highlight w:val="yellow"/>
        </w:rPr>
        <w:t>for each DNA nucleoside using manual quantitative optimization feature of the software in FIA (Flow Injection Analysis) mode</w:t>
      </w:r>
      <w:r w:rsidR="00D818F8" w:rsidRPr="00324AA5">
        <w:rPr>
          <w:rStyle w:val="y0nh2b"/>
          <w:rFonts w:ascii="Calibri" w:hAnsi="Calibri" w:cs="Calibri"/>
          <w:bCs/>
          <w:highlight w:val="yellow"/>
        </w:rPr>
        <w:t>.</w:t>
      </w:r>
    </w:p>
    <w:p w14:paraId="5D424F77" w14:textId="77777777" w:rsidR="00C31AB5" w:rsidRPr="00324AA5" w:rsidRDefault="00C31AB5" w:rsidP="00C73899">
      <w:pPr>
        <w:spacing w:after="0" w:line="240" w:lineRule="auto"/>
        <w:rPr>
          <w:rFonts w:cs="Calibri"/>
          <w:sz w:val="24"/>
          <w:szCs w:val="24"/>
          <w:highlight w:val="yellow"/>
        </w:rPr>
      </w:pPr>
    </w:p>
    <w:p w14:paraId="53EF6511" w14:textId="3053F844" w:rsidR="00C31AB5" w:rsidRPr="00324AA5" w:rsidRDefault="002157F8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  <w:highlight w:val="yellow"/>
        </w:rPr>
      </w:pPr>
      <w:r w:rsidRPr="00324AA5">
        <w:rPr>
          <w:rFonts w:ascii="Calibri" w:hAnsi="Calibri" w:cs="Calibri"/>
          <w:highlight w:val="yellow"/>
        </w:rPr>
        <w:t>To separate all eight DNA nucleosides, p</w:t>
      </w:r>
      <w:r w:rsidR="00D05B76" w:rsidRPr="00324AA5">
        <w:rPr>
          <w:rFonts w:ascii="Calibri" w:hAnsi="Calibri" w:cs="Calibri"/>
          <w:highlight w:val="yellow"/>
        </w:rPr>
        <w:t>erform liquid chromatography</w:t>
      </w:r>
      <w:r w:rsidRPr="00324AA5">
        <w:rPr>
          <w:rFonts w:ascii="Calibri" w:hAnsi="Calibri" w:cs="Calibri"/>
          <w:highlight w:val="yellow"/>
        </w:rPr>
        <w:t xml:space="preserve"> </w:t>
      </w:r>
      <w:r w:rsidR="00D05B76" w:rsidRPr="00324AA5">
        <w:rPr>
          <w:rFonts w:ascii="Calibri" w:hAnsi="Calibri" w:cs="Calibri"/>
          <w:highlight w:val="yellow"/>
        </w:rPr>
        <w:t>using</w:t>
      </w:r>
      <w:r w:rsidR="00A97420" w:rsidRPr="00324AA5">
        <w:rPr>
          <w:rFonts w:ascii="Calibri" w:hAnsi="Calibri" w:cs="Calibri"/>
          <w:highlight w:val="yellow"/>
        </w:rPr>
        <w:t xml:space="preserve"> </w:t>
      </w:r>
      <w:r w:rsidR="00D05B76" w:rsidRPr="00324AA5">
        <w:rPr>
          <w:rFonts w:ascii="Calibri" w:hAnsi="Calibri" w:cs="Calibri"/>
          <w:highlight w:val="yellow"/>
        </w:rPr>
        <w:t xml:space="preserve">the </w:t>
      </w:r>
      <w:r w:rsidR="00A97420" w:rsidRPr="00324AA5">
        <w:rPr>
          <w:rFonts w:ascii="Calibri" w:hAnsi="Calibri" w:cs="Calibri"/>
          <w:highlight w:val="yellow"/>
        </w:rPr>
        <w:t>following gradient</w:t>
      </w:r>
      <w:r w:rsidR="00C31AB5" w:rsidRPr="00324AA5">
        <w:rPr>
          <w:rFonts w:ascii="Calibri" w:hAnsi="Calibri" w:cs="Calibri"/>
          <w:highlight w:val="yellow"/>
        </w:rPr>
        <w:t xml:space="preserve">: 0% </w:t>
      </w:r>
      <w:r w:rsidR="007E413C" w:rsidRPr="00324AA5">
        <w:rPr>
          <w:rFonts w:ascii="Calibri" w:hAnsi="Calibri" w:cs="Calibri"/>
          <w:highlight w:val="yellow"/>
        </w:rPr>
        <w:t xml:space="preserve">solvent </w:t>
      </w:r>
      <w:r w:rsidR="00C31AB5" w:rsidRPr="00324AA5">
        <w:rPr>
          <w:rFonts w:ascii="Calibri" w:hAnsi="Calibri" w:cs="Calibri"/>
          <w:highlight w:val="yellow"/>
        </w:rPr>
        <w:t xml:space="preserve">B (0-2 </w:t>
      </w:r>
      <w:r w:rsidR="00F36E13" w:rsidRPr="00324AA5">
        <w:rPr>
          <w:rFonts w:ascii="Calibri" w:hAnsi="Calibri" w:cs="Calibri"/>
          <w:highlight w:val="yellow"/>
        </w:rPr>
        <w:t>min</w:t>
      </w:r>
      <w:r w:rsidR="00C31AB5" w:rsidRPr="00324AA5">
        <w:rPr>
          <w:rFonts w:ascii="Calibri" w:hAnsi="Calibri" w:cs="Calibri"/>
          <w:highlight w:val="yellow"/>
        </w:rPr>
        <w:t xml:space="preserve">), 0-20% </w:t>
      </w:r>
      <w:r w:rsidR="007E413C" w:rsidRPr="00324AA5">
        <w:rPr>
          <w:rFonts w:ascii="Calibri" w:hAnsi="Calibri" w:cs="Calibri"/>
          <w:highlight w:val="yellow"/>
        </w:rPr>
        <w:t xml:space="preserve">solvent </w:t>
      </w:r>
      <w:r w:rsidR="00C31AB5" w:rsidRPr="00324AA5">
        <w:rPr>
          <w:rFonts w:ascii="Calibri" w:hAnsi="Calibri" w:cs="Calibri"/>
          <w:highlight w:val="yellow"/>
        </w:rPr>
        <w:t xml:space="preserve">B (2-5 </w:t>
      </w:r>
      <w:r w:rsidR="00F36E13" w:rsidRPr="00324AA5">
        <w:rPr>
          <w:rFonts w:ascii="Calibri" w:hAnsi="Calibri" w:cs="Calibri"/>
          <w:highlight w:val="yellow"/>
        </w:rPr>
        <w:t>min</w:t>
      </w:r>
      <w:r w:rsidR="00C31AB5" w:rsidRPr="00324AA5">
        <w:rPr>
          <w:rFonts w:ascii="Calibri" w:hAnsi="Calibri" w:cs="Calibri"/>
          <w:highlight w:val="yellow"/>
        </w:rPr>
        <w:t xml:space="preserve">), 20-60% </w:t>
      </w:r>
      <w:r w:rsidR="007E413C" w:rsidRPr="00324AA5">
        <w:rPr>
          <w:rFonts w:ascii="Calibri" w:hAnsi="Calibri" w:cs="Calibri"/>
          <w:highlight w:val="yellow"/>
        </w:rPr>
        <w:t xml:space="preserve">solvent </w:t>
      </w:r>
      <w:r w:rsidR="00C31AB5" w:rsidRPr="00324AA5">
        <w:rPr>
          <w:rFonts w:ascii="Calibri" w:hAnsi="Calibri" w:cs="Calibri"/>
          <w:highlight w:val="yellow"/>
        </w:rPr>
        <w:t xml:space="preserve">B (5-9 </w:t>
      </w:r>
      <w:r w:rsidR="00F36E13" w:rsidRPr="00324AA5">
        <w:rPr>
          <w:rFonts w:ascii="Calibri" w:hAnsi="Calibri" w:cs="Calibri"/>
          <w:highlight w:val="yellow"/>
        </w:rPr>
        <w:t>min</w:t>
      </w:r>
      <w:r w:rsidR="00C31AB5" w:rsidRPr="00324AA5">
        <w:rPr>
          <w:rFonts w:ascii="Calibri" w:hAnsi="Calibri" w:cs="Calibri"/>
          <w:highlight w:val="yellow"/>
        </w:rPr>
        <w:t>), 60-0%</w:t>
      </w:r>
      <w:r w:rsidR="007E413C" w:rsidRPr="00324AA5">
        <w:rPr>
          <w:rFonts w:ascii="Calibri" w:hAnsi="Calibri" w:cs="Calibri"/>
          <w:highlight w:val="yellow"/>
        </w:rPr>
        <w:t xml:space="preserve"> solvent </w:t>
      </w:r>
      <w:r w:rsidR="00C31AB5" w:rsidRPr="00324AA5">
        <w:rPr>
          <w:rFonts w:ascii="Calibri" w:hAnsi="Calibri" w:cs="Calibri"/>
          <w:highlight w:val="yellow"/>
        </w:rPr>
        <w:t xml:space="preserve">B (9-10 </w:t>
      </w:r>
      <w:r w:rsidR="00F36E13" w:rsidRPr="00324AA5">
        <w:rPr>
          <w:rFonts w:ascii="Calibri" w:hAnsi="Calibri" w:cs="Calibri"/>
          <w:highlight w:val="yellow"/>
        </w:rPr>
        <w:t>min</w:t>
      </w:r>
      <w:r w:rsidR="00C31AB5" w:rsidRPr="00324AA5">
        <w:rPr>
          <w:rFonts w:ascii="Calibri" w:hAnsi="Calibri" w:cs="Calibri"/>
          <w:highlight w:val="yellow"/>
        </w:rPr>
        <w:t xml:space="preserve">) and then equilibrate with solvent A for 5 </w:t>
      </w:r>
      <w:r w:rsidR="003465C4" w:rsidRPr="00324AA5">
        <w:rPr>
          <w:rFonts w:ascii="Calibri" w:hAnsi="Calibri" w:cs="Calibri"/>
          <w:highlight w:val="yellow"/>
        </w:rPr>
        <w:t>min</w:t>
      </w:r>
      <w:r w:rsidR="00C31AB5" w:rsidRPr="00324AA5">
        <w:rPr>
          <w:rFonts w:ascii="Calibri" w:hAnsi="Calibri" w:cs="Calibri"/>
          <w:highlight w:val="yellow"/>
        </w:rPr>
        <w:t xml:space="preserve"> </w:t>
      </w:r>
      <w:r w:rsidR="00B13E18" w:rsidRPr="00324AA5">
        <w:rPr>
          <w:rFonts w:ascii="Calibri" w:hAnsi="Calibri" w:cs="Calibri"/>
          <w:highlight w:val="yellow"/>
        </w:rPr>
        <w:t>at</w:t>
      </w:r>
      <w:r w:rsidR="00C31AB5" w:rsidRPr="00324AA5">
        <w:rPr>
          <w:rFonts w:ascii="Calibri" w:hAnsi="Calibri" w:cs="Calibri"/>
          <w:highlight w:val="yellow"/>
        </w:rPr>
        <w:t xml:space="preserve"> a flow rate of 0.3</w:t>
      </w:r>
      <w:r w:rsidR="00AE0727" w:rsidRPr="00324AA5">
        <w:rPr>
          <w:rFonts w:ascii="Calibri" w:hAnsi="Calibri" w:cs="Calibri"/>
          <w:highlight w:val="yellow"/>
        </w:rPr>
        <w:t xml:space="preserve"> </w:t>
      </w:r>
      <w:r w:rsidR="00A62786" w:rsidRPr="00324AA5">
        <w:rPr>
          <w:rFonts w:ascii="Calibri" w:hAnsi="Calibri" w:cs="Calibri"/>
          <w:highlight w:val="yellow"/>
        </w:rPr>
        <w:t>mL</w:t>
      </w:r>
      <w:r w:rsidR="00C31AB5" w:rsidRPr="00324AA5">
        <w:rPr>
          <w:rFonts w:ascii="Calibri" w:hAnsi="Calibri" w:cs="Calibri"/>
          <w:highlight w:val="yellow"/>
        </w:rPr>
        <w:t>/min</w:t>
      </w:r>
      <w:r w:rsidRPr="00324AA5">
        <w:rPr>
          <w:rFonts w:ascii="Calibri" w:hAnsi="Calibri" w:cs="Calibri"/>
          <w:highlight w:val="yellow"/>
        </w:rPr>
        <w:t xml:space="preserve"> on </w:t>
      </w:r>
      <w:r w:rsidRPr="00324AA5">
        <w:rPr>
          <w:rStyle w:val="y0nh2b"/>
          <w:rFonts w:ascii="Calibri" w:hAnsi="Calibri" w:cs="Calibri"/>
          <w:bCs/>
          <w:highlight w:val="yellow"/>
        </w:rPr>
        <w:t xml:space="preserve">a </w:t>
      </w:r>
      <w:r w:rsidRPr="00324AA5">
        <w:rPr>
          <w:rFonts w:ascii="Calibri" w:hAnsi="Calibri" w:cs="Calibri"/>
          <w:highlight w:val="yellow"/>
        </w:rPr>
        <w:t>C18 column (Particle Size: 5 µ</w:t>
      </w:r>
      <w:r w:rsidR="000D558A" w:rsidRPr="00324AA5">
        <w:rPr>
          <w:rFonts w:ascii="Calibri" w:hAnsi="Calibri" w:cs="Calibri"/>
          <w:highlight w:val="yellow"/>
        </w:rPr>
        <w:t>m</w:t>
      </w:r>
      <w:r w:rsidRPr="00324AA5">
        <w:rPr>
          <w:rFonts w:ascii="Calibri" w:hAnsi="Calibri" w:cs="Calibri"/>
          <w:highlight w:val="yellow"/>
        </w:rPr>
        <w:t>, Pore Size: 120 Å)</w:t>
      </w:r>
      <w:r w:rsidR="00C31AB5" w:rsidRPr="00324AA5">
        <w:rPr>
          <w:rFonts w:ascii="Calibri" w:hAnsi="Calibri" w:cs="Calibri"/>
          <w:highlight w:val="yellow"/>
        </w:rPr>
        <w:t>.</w:t>
      </w:r>
    </w:p>
    <w:p w14:paraId="2205190A" w14:textId="77777777" w:rsidR="00C31AB5" w:rsidRPr="00C73899" w:rsidRDefault="00C31AB5" w:rsidP="00C73899">
      <w:pPr>
        <w:spacing w:after="0" w:line="240" w:lineRule="auto"/>
        <w:rPr>
          <w:rFonts w:cs="Calibri"/>
          <w:sz w:val="24"/>
          <w:szCs w:val="24"/>
        </w:rPr>
      </w:pPr>
    </w:p>
    <w:p w14:paraId="799BCF84" w14:textId="7C1CB4DF" w:rsidR="00F86EED" w:rsidRPr="00C73899" w:rsidRDefault="00586C46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</w:rPr>
      </w:pPr>
      <w:r w:rsidRPr="00C73899">
        <w:rPr>
          <w:rFonts w:ascii="Calibri" w:hAnsi="Calibri" w:cs="Calibri"/>
        </w:rPr>
        <w:lastRenderedPageBreak/>
        <w:t>Using</w:t>
      </w:r>
      <w:r w:rsidR="004D12D3" w:rsidRPr="00C73899">
        <w:rPr>
          <w:rFonts w:ascii="Calibri" w:hAnsi="Calibri" w:cs="Calibri"/>
        </w:rPr>
        <w:t xml:space="preserve"> the optimum</w:t>
      </w:r>
      <w:r w:rsidR="00B13E18" w:rsidRPr="00C73899">
        <w:rPr>
          <w:rFonts w:ascii="Calibri" w:hAnsi="Calibri" w:cs="Calibri"/>
        </w:rPr>
        <w:t xml:space="preserve"> </w:t>
      </w:r>
      <w:r w:rsidR="00AB329A" w:rsidRPr="00C73899">
        <w:rPr>
          <w:rFonts w:ascii="Calibri" w:hAnsi="Calibri" w:cs="Calibri"/>
        </w:rPr>
        <w:t>MS/MS</w:t>
      </w:r>
      <w:r w:rsidR="004D12D3" w:rsidRPr="00C73899">
        <w:rPr>
          <w:rFonts w:ascii="Calibri" w:hAnsi="Calibri" w:cs="Calibri"/>
        </w:rPr>
        <w:t xml:space="preserve"> parameter</w:t>
      </w:r>
      <w:r w:rsidR="00727B8B" w:rsidRPr="00C73899">
        <w:rPr>
          <w:rFonts w:ascii="Calibri" w:hAnsi="Calibri" w:cs="Calibri"/>
        </w:rPr>
        <w:t xml:space="preserve">s </w:t>
      </w:r>
      <w:r w:rsidR="00AF2FC9" w:rsidRPr="00C73899">
        <w:rPr>
          <w:rFonts w:ascii="Calibri" w:hAnsi="Calibri" w:cs="Calibri"/>
        </w:rPr>
        <w:t>(</w:t>
      </w:r>
      <w:r w:rsidR="00AF2FC9" w:rsidRPr="00C73899">
        <w:rPr>
          <w:rFonts w:ascii="Calibri" w:hAnsi="Calibri" w:cs="Calibri"/>
          <w:b/>
        </w:rPr>
        <w:t>step 3.2 and 3.3</w:t>
      </w:r>
      <w:r w:rsidR="00AF2FC9" w:rsidRPr="00C73899">
        <w:rPr>
          <w:rFonts w:ascii="Calibri" w:hAnsi="Calibri" w:cs="Calibri"/>
        </w:rPr>
        <w:t xml:space="preserve">) </w:t>
      </w:r>
      <w:r w:rsidRPr="00C73899">
        <w:rPr>
          <w:rFonts w:ascii="Calibri" w:hAnsi="Calibri" w:cs="Calibri"/>
        </w:rPr>
        <w:t>coupled with</w:t>
      </w:r>
      <w:r w:rsidR="00727B8B" w:rsidRPr="00C73899">
        <w:rPr>
          <w:rFonts w:ascii="Calibri" w:hAnsi="Calibri" w:cs="Calibri"/>
        </w:rPr>
        <w:t xml:space="preserve"> </w:t>
      </w:r>
      <w:r w:rsidR="004D12D3" w:rsidRPr="00C73899">
        <w:rPr>
          <w:rFonts w:ascii="Calibri" w:hAnsi="Calibri" w:cs="Calibri"/>
        </w:rPr>
        <w:t xml:space="preserve">the </w:t>
      </w:r>
      <w:r w:rsidR="003465C4" w:rsidRPr="00C73899">
        <w:rPr>
          <w:rFonts w:ascii="Calibri" w:hAnsi="Calibri" w:cs="Calibri"/>
        </w:rPr>
        <w:t>above-mentioned</w:t>
      </w:r>
      <w:r w:rsidR="004D12D3" w:rsidRPr="00C73899">
        <w:rPr>
          <w:rFonts w:ascii="Calibri" w:hAnsi="Calibri" w:cs="Calibri"/>
        </w:rPr>
        <w:t xml:space="preserve"> </w:t>
      </w:r>
      <w:r w:rsidR="00ED304A" w:rsidRPr="00C73899">
        <w:rPr>
          <w:rFonts w:ascii="Calibri" w:hAnsi="Calibri" w:cs="Calibri"/>
        </w:rPr>
        <w:t>liquid chromatography</w:t>
      </w:r>
      <w:r w:rsidR="00727B8B" w:rsidRPr="00C73899">
        <w:rPr>
          <w:rFonts w:ascii="Calibri" w:hAnsi="Calibri" w:cs="Calibri"/>
        </w:rPr>
        <w:t xml:space="preserve"> </w:t>
      </w:r>
      <w:r w:rsidR="004D12D3" w:rsidRPr="00C73899">
        <w:rPr>
          <w:rFonts w:ascii="Calibri" w:hAnsi="Calibri" w:cs="Calibri"/>
        </w:rPr>
        <w:t>gradient</w:t>
      </w:r>
      <w:r w:rsidR="00AF2FC9" w:rsidRPr="00C73899">
        <w:rPr>
          <w:rFonts w:ascii="Calibri" w:hAnsi="Calibri" w:cs="Calibri"/>
        </w:rPr>
        <w:t xml:space="preserve"> (</w:t>
      </w:r>
      <w:r w:rsidR="00AF2FC9" w:rsidRPr="00C73899">
        <w:rPr>
          <w:rFonts w:ascii="Calibri" w:hAnsi="Calibri" w:cs="Calibri"/>
          <w:b/>
        </w:rPr>
        <w:t>step 3.4</w:t>
      </w:r>
      <w:r w:rsidR="00AF2FC9" w:rsidRPr="00C73899">
        <w:rPr>
          <w:rFonts w:ascii="Calibri" w:hAnsi="Calibri" w:cs="Calibri"/>
        </w:rPr>
        <w:t>)</w:t>
      </w:r>
      <w:r w:rsidRPr="00C73899">
        <w:rPr>
          <w:rFonts w:ascii="Calibri" w:hAnsi="Calibri" w:cs="Calibri"/>
        </w:rPr>
        <w:t>, d</w:t>
      </w:r>
      <w:r w:rsidR="00C31AB5" w:rsidRPr="00C73899">
        <w:rPr>
          <w:rFonts w:ascii="Calibri" w:hAnsi="Calibri" w:cs="Calibri"/>
        </w:rPr>
        <w:t>etermine the response linearity, limit of detection (LOD), and lower limit of quantification (LLOQ)</w:t>
      </w:r>
      <w:r w:rsidR="00AB329A" w:rsidRPr="00C73899">
        <w:rPr>
          <w:rFonts w:ascii="Calibri" w:hAnsi="Calibri" w:cs="Calibri"/>
        </w:rPr>
        <w:t xml:space="preserve"> </w:t>
      </w:r>
      <w:r w:rsidR="00C31AB5" w:rsidRPr="00C73899">
        <w:rPr>
          <w:rFonts w:ascii="Calibri" w:hAnsi="Calibri" w:cs="Calibri"/>
        </w:rPr>
        <w:t>us</w:t>
      </w:r>
      <w:r w:rsidR="00AB329A" w:rsidRPr="00C73899">
        <w:rPr>
          <w:rFonts w:ascii="Calibri" w:hAnsi="Calibri" w:cs="Calibri"/>
        </w:rPr>
        <w:t xml:space="preserve">ing </w:t>
      </w:r>
      <w:r w:rsidR="003465C4" w:rsidRPr="00C73899">
        <w:rPr>
          <w:rFonts w:ascii="Calibri" w:hAnsi="Calibri" w:cs="Calibri"/>
        </w:rPr>
        <w:t>a two-fold serial dilution</w:t>
      </w:r>
      <w:r w:rsidR="00C31AB5" w:rsidRPr="00C73899">
        <w:rPr>
          <w:rFonts w:ascii="Calibri" w:hAnsi="Calibri" w:cs="Calibri"/>
        </w:rPr>
        <w:t xml:space="preserve"> of a 100 µM </w:t>
      </w:r>
      <w:r w:rsidR="00AB329A" w:rsidRPr="00C73899">
        <w:rPr>
          <w:rFonts w:ascii="Calibri" w:hAnsi="Calibri" w:cs="Calibri"/>
        </w:rPr>
        <w:t xml:space="preserve">standard </w:t>
      </w:r>
      <w:r w:rsidR="00C31AB5" w:rsidRPr="00C73899">
        <w:rPr>
          <w:rFonts w:ascii="Calibri" w:hAnsi="Calibri" w:cs="Calibri"/>
        </w:rPr>
        <w:t xml:space="preserve">mixture containing all eight </w:t>
      </w:r>
      <w:r w:rsidR="00AB329A" w:rsidRPr="00C73899">
        <w:rPr>
          <w:rFonts w:ascii="Calibri" w:hAnsi="Calibri" w:cs="Calibri"/>
        </w:rPr>
        <w:t>nucleosides</w:t>
      </w:r>
      <w:r w:rsidRPr="00C73899">
        <w:rPr>
          <w:rFonts w:ascii="Calibri" w:hAnsi="Calibri" w:cs="Calibri"/>
        </w:rPr>
        <w:t>. D</w:t>
      </w:r>
      <w:r w:rsidR="00F86EED" w:rsidRPr="00C73899">
        <w:rPr>
          <w:rFonts w:ascii="Calibri" w:hAnsi="Calibri" w:cs="Calibri"/>
        </w:rPr>
        <w:t>raw sta</w:t>
      </w:r>
      <w:r w:rsidR="00C31AB5" w:rsidRPr="00C73899">
        <w:rPr>
          <w:rFonts w:ascii="Calibri" w:hAnsi="Calibri" w:cs="Calibri"/>
        </w:rPr>
        <w:t>ndard curve</w:t>
      </w:r>
      <w:r w:rsidR="00F86EED" w:rsidRPr="00C73899">
        <w:rPr>
          <w:rFonts w:ascii="Calibri" w:hAnsi="Calibri" w:cs="Calibri"/>
        </w:rPr>
        <w:t xml:space="preserve">s for </w:t>
      </w:r>
      <w:r w:rsidRPr="00C73899">
        <w:rPr>
          <w:rFonts w:ascii="Calibri" w:hAnsi="Calibri" w:cs="Calibri"/>
        </w:rPr>
        <w:t xml:space="preserve">all </w:t>
      </w:r>
      <w:r w:rsidR="00F86EED" w:rsidRPr="00C73899">
        <w:rPr>
          <w:rFonts w:ascii="Calibri" w:hAnsi="Calibri" w:cs="Calibri"/>
        </w:rPr>
        <w:t>eight DNA nucleosides.</w:t>
      </w:r>
    </w:p>
    <w:p w14:paraId="6DDD9A24" w14:textId="2180B61B" w:rsidR="00F86EED" w:rsidRPr="00C73899" w:rsidRDefault="00F86EED" w:rsidP="00C73899">
      <w:pPr>
        <w:spacing w:after="0" w:line="240" w:lineRule="auto"/>
        <w:rPr>
          <w:rFonts w:cs="Calibri"/>
          <w:sz w:val="24"/>
          <w:szCs w:val="24"/>
        </w:rPr>
      </w:pPr>
    </w:p>
    <w:p w14:paraId="58101D0C" w14:textId="6603D96B" w:rsidR="00F86EED" w:rsidRPr="00C73899" w:rsidRDefault="008C170A" w:rsidP="00C73899">
      <w:pPr>
        <w:pStyle w:val="ListParagraph"/>
        <w:numPr>
          <w:ilvl w:val="1"/>
          <w:numId w:val="7"/>
        </w:numPr>
        <w:ind w:left="0" w:firstLine="0"/>
        <w:rPr>
          <w:rFonts w:ascii="Calibri" w:hAnsi="Calibri" w:cs="Calibri"/>
        </w:rPr>
      </w:pPr>
      <w:r w:rsidRPr="00C73899">
        <w:rPr>
          <w:rFonts w:ascii="Calibri" w:hAnsi="Calibri" w:cs="Calibri"/>
        </w:rPr>
        <w:t>D</w:t>
      </w:r>
      <w:r w:rsidR="00450172" w:rsidRPr="00C73899">
        <w:rPr>
          <w:rFonts w:ascii="Calibri" w:hAnsi="Calibri" w:cs="Calibri"/>
        </w:rPr>
        <w:t>etect and quantify</w:t>
      </w:r>
      <w:r w:rsidR="00E846C9" w:rsidRPr="00C73899">
        <w:rPr>
          <w:rFonts w:ascii="Calibri" w:hAnsi="Calibri" w:cs="Calibri"/>
        </w:rPr>
        <w:t xml:space="preserve"> all nucleosides, especially modified cytosines, produced in </w:t>
      </w:r>
      <w:r w:rsidR="00E846C9" w:rsidRPr="00C73899">
        <w:rPr>
          <w:rFonts w:ascii="Calibri" w:hAnsi="Calibri" w:cs="Calibri"/>
          <w:b/>
        </w:rPr>
        <w:t>step 2.4</w:t>
      </w:r>
      <w:r w:rsidR="00E846C9" w:rsidRPr="00C73899">
        <w:rPr>
          <w:rFonts w:ascii="Calibri" w:hAnsi="Calibri" w:cs="Calibri"/>
        </w:rPr>
        <w:t xml:space="preserve"> using the LC-MS/MS method </w:t>
      </w:r>
      <w:r w:rsidRPr="00C73899">
        <w:rPr>
          <w:rFonts w:ascii="Calibri" w:hAnsi="Calibri" w:cs="Calibri"/>
        </w:rPr>
        <w:t>and</w:t>
      </w:r>
      <w:r w:rsidR="00CC460C" w:rsidRPr="00C73899">
        <w:rPr>
          <w:rFonts w:ascii="Calibri" w:hAnsi="Calibri" w:cs="Calibri"/>
        </w:rPr>
        <w:t xml:space="preserve"> standard curves.</w:t>
      </w:r>
    </w:p>
    <w:p w14:paraId="1F921479" w14:textId="77777777" w:rsidR="00C31AB5" w:rsidRPr="00C73899" w:rsidRDefault="00C31AB5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bookmarkEnd w:id="1"/>
    <w:p w14:paraId="5BC4DDEF" w14:textId="124D21D1" w:rsidR="00EB2B82" w:rsidRPr="00C73899" w:rsidRDefault="00992612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REPRESENTATIVE RESULTS</w:t>
      </w:r>
    </w:p>
    <w:p w14:paraId="4A165E2B" w14:textId="0FEA0F00" w:rsidR="008F6F10" w:rsidRPr="00C73899" w:rsidRDefault="004D010E" w:rsidP="00C73899">
      <w:pPr>
        <w:spacing w:after="0" w:line="240" w:lineRule="auto"/>
        <w:rPr>
          <w:rFonts w:cs="Calibri"/>
          <w:sz w:val="24"/>
          <w:szCs w:val="24"/>
        </w:rPr>
      </w:pPr>
      <w:bookmarkStart w:id="2" w:name="_Toc386014778"/>
      <w:r w:rsidRPr="00C73899">
        <w:rPr>
          <w:rFonts w:cs="Calibri"/>
          <w:sz w:val="24"/>
          <w:szCs w:val="24"/>
        </w:rPr>
        <w:t xml:space="preserve">Dynamic modification of 5mC in DNA by </w:t>
      </w:r>
      <w:r w:rsidR="002509BE" w:rsidRPr="00C73899">
        <w:rPr>
          <w:rFonts w:cs="Calibri"/>
          <w:sz w:val="24"/>
          <w:szCs w:val="24"/>
        </w:rPr>
        <w:t>TET</w:t>
      </w:r>
      <w:r w:rsidR="005E68EF" w:rsidRPr="00C73899">
        <w:rPr>
          <w:rFonts w:cs="Calibri"/>
          <w:sz w:val="24"/>
          <w:szCs w:val="24"/>
        </w:rPr>
        <w:t>-family</w:t>
      </w:r>
      <w:r w:rsidR="002509BE" w:rsidRPr="00C73899">
        <w:rPr>
          <w:rFonts w:cs="Calibri"/>
          <w:sz w:val="24"/>
          <w:szCs w:val="24"/>
        </w:rPr>
        <w:t xml:space="preserve"> </w:t>
      </w:r>
      <w:r w:rsidR="00C23784" w:rsidRPr="00C73899">
        <w:rPr>
          <w:rFonts w:cs="Calibri"/>
          <w:sz w:val="24"/>
          <w:szCs w:val="24"/>
        </w:rPr>
        <w:t>dioxygenase</w:t>
      </w:r>
      <w:r w:rsidR="005E68EF" w:rsidRPr="00C73899">
        <w:rPr>
          <w:rFonts w:cs="Calibri"/>
          <w:sz w:val="24"/>
          <w:szCs w:val="24"/>
        </w:rPr>
        <w:t>s</w:t>
      </w:r>
      <w:r w:rsidR="002509BE" w:rsidRPr="00C73899">
        <w:rPr>
          <w:rFonts w:cs="Calibri"/>
          <w:sz w:val="24"/>
          <w:szCs w:val="24"/>
        </w:rPr>
        <w:t xml:space="preserve"> play</w:t>
      </w:r>
      <w:r w:rsidR="00324AA5">
        <w:rPr>
          <w:rFonts w:cs="Calibri"/>
          <w:sz w:val="24"/>
          <w:szCs w:val="24"/>
        </w:rPr>
        <w:t>s</w:t>
      </w:r>
      <w:r w:rsidR="005E68EF" w:rsidRPr="00C73899">
        <w:rPr>
          <w:rFonts w:cs="Calibri"/>
          <w:sz w:val="24"/>
          <w:szCs w:val="24"/>
        </w:rPr>
        <w:t xml:space="preserve"> </w:t>
      </w:r>
      <w:r w:rsidRPr="00C73899">
        <w:rPr>
          <w:rFonts w:cs="Calibri"/>
          <w:sz w:val="24"/>
          <w:szCs w:val="24"/>
        </w:rPr>
        <w:t>important</w:t>
      </w:r>
      <w:r w:rsidR="002509BE" w:rsidRPr="00C73899">
        <w:rPr>
          <w:rFonts w:cs="Calibri"/>
          <w:sz w:val="24"/>
          <w:szCs w:val="24"/>
        </w:rPr>
        <w:t xml:space="preserve"> role</w:t>
      </w:r>
      <w:r w:rsidRPr="00C73899">
        <w:rPr>
          <w:rFonts w:cs="Calibri"/>
          <w:sz w:val="24"/>
          <w:szCs w:val="24"/>
        </w:rPr>
        <w:t>s</w:t>
      </w:r>
      <w:r w:rsidR="002509BE" w:rsidRPr="00C73899">
        <w:rPr>
          <w:rFonts w:cs="Calibri"/>
          <w:sz w:val="24"/>
          <w:szCs w:val="24"/>
        </w:rPr>
        <w:t xml:space="preserve"> in </w:t>
      </w:r>
      <w:r w:rsidR="005E68EF" w:rsidRPr="00C73899">
        <w:rPr>
          <w:rFonts w:cs="Calibri"/>
          <w:sz w:val="24"/>
          <w:szCs w:val="24"/>
        </w:rPr>
        <w:t>epigenetic transcriptional regulation</w:t>
      </w:r>
      <w:r w:rsidR="003E04BB" w:rsidRPr="00C73899">
        <w:rPr>
          <w:rFonts w:cs="Calibri"/>
          <w:sz w:val="24"/>
          <w:szCs w:val="24"/>
        </w:rPr>
        <w:t>s</w:t>
      </w:r>
      <w:r w:rsidR="00513A86" w:rsidRPr="00C73899">
        <w:rPr>
          <w:rFonts w:cs="Calibri"/>
          <w:sz w:val="24"/>
          <w:szCs w:val="24"/>
        </w:rPr>
        <w:t>. TET2 dioxygenase</w:t>
      </w:r>
      <w:r w:rsidR="00821BBF" w:rsidRPr="00C73899">
        <w:rPr>
          <w:rFonts w:cs="Calibri"/>
          <w:sz w:val="24"/>
          <w:szCs w:val="24"/>
        </w:rPr>
        <w:t xml:space="preserve"> is frequently mutated in </w:t>
      </w:r>
      <w:r w:rsidR="00513A86" w:rsidRPr="00C73899">
        <w:rPr>
          <w:rFonts w:cs="Calibri"/>
          <w:sz w:val="24"/>
          <w:szCs w:val="24"/>
        </w:rPr>
        <w:t xml:space="preserve">diverse </w:t>
      </w:r>
      <w:r w:rsidR="0021380A" w:rsidRPr="00C73899">
        <w:rPr>
          <w:rFonts w:cs="Calibri"/>
          <w:sz w:val="24"/>
          <w:szCs w:val="24"/>
        </w:rPr>
        <w:t>hematopoietic malignancies</w:t>
      </w:r>
      <w:hyperlink w:anchor="_ENREF_12" w:tooltip="Ponnaluri, 2013 #2383" w:history="1">
        <w:r w:rsidR="008D1DED" w:rsidRPr="00C73899">
          <w:rPr>
            <w:rFonts w:cs="Calibri"/>
            <w:sz w:val="24"/>
            <w:szCs w:val="24"/>
          </w:rPr>
          <w:fldChar w:fldCharType="begin"/>
        </w:r>
        <w:r w:rsidR="008D1DED" w:rsidRPr="00C73899">
          <w:rPr>
            <w:rFonts w:cs="Calibri"/>
            <w:sz w:val="24"/>
            <w:szCs w:val="24"/>
          </w:rPr>
          <w:instrText xml:space="preserve"> ADDIN EN.CITE &lt;EndNote&gt;&lt;Cite&gt;&lt;Author&gt;Ponnaluri&lt;/Author&gt;&lt;Year&gt;2013&lt;/Year&gt;&lt;RecNum&gt;2383&lt;/RecNum&gt;&lt;DisplayText&gt;&lt;style face="superscript"&gt;12&lt;/style&gt;&lt;/DisplayText&gt;&lt;record&gt;&lt;rec-number&gt;2383&lt;/rec-number&gt;&lt;foreign-keys&gt;&lt;key app="EN" db-id="prrddp9rbtwpsveswx9x9d95pvadsxvd5t0t" timestamp="0"&gt;2383&lt;/key&gt;&lt;/foreign-keys&gt;&lt;ref-type name="Journal Article"&gt;17&lt;/ref-type&gt;&lt;contributors&gt;&lt;authors&gt;&lt;author&gt;Ponnaluri, V. K.&lt;/author&gt;&lt;author&gt;Maciejewski, J. P.&lt;/author&gt;&lt;author&gt;Mukherji, M.&lt;/author&gt;&lt;/authors&gt;&lt;/contributors&gt;&lt;auth-address&gt;Division of Pharmaceutical Sciences, School of Pharmacy, University of Missouri-Kansas City, 64108 MO, United States.&lt;/auth-address&gt;&lt;titles&gt;&lt;title&gt;A mechanistic overview of TET-mediated 5-methylcytosine oxidation&lt;/title&gt;&lt;secondary-title&gt;Biochem Biophys Res Commun&lt;/secondary-title&gt;&lt;/titles&gt;&lt;periodical&gt;&lt;full-title&gt;Biochem Biophys Res Commun&lt;/full-title&gt;&lt;abbr-1&gt;Biochemical and biophysical research communications&lt;/abbr-1&gt;&lt;/periodical&gt;&lt;pages&gt;115-20&lt;/pages&gt;&lt;volume&gt;436&lt;/volume&gt;&lt;number&gt;2&lt;/number&gt;&lt;edition&gt;2013/06/04&lt;/edition&gt;&lt;keywords&gt;&lt;keyword&gt;5-Methylcytosine/*metabolism&lt;/keyword&gt;&lt;keyword&gt;Animals&lt;/keyword&gt;&lt;keyword&gt;*DNA Methylation&lt;/keyword&gt;&lt;keyword&gt;Dioxygenases/genetics/*metabolism&lt;/keyword&gt;&lt;keyword&gt;Humans&lt;/keyword&gt;&lt;keyword&gt;Iron/metabolism&lt;/keyword&gt;&lt;keyword&gt;Isoenzymes/genetics/metabolism&lt;/keyword&gt;&lt;keyword&gt;Ketoglutaric Acids/metabolism&lt;/keyword&gt;&lt;keyword&gt;Models, Genetic&lt;/keyword&gt;&lt;keyword&gt;Oxidation-Reduction&lt;/keyword&gt;&lt;/keywords&gt;&lt;dates&gt;&lt;year&gt;2013&lt;/year&gt;&lt;pub-dates&gt;&lt;date&gt;Jun 28&lt;/date&gt;&lt;/pub-dates&gt;&lt;/dates&gt;&lt;isbn&gt;1090-2104 (Electronic)&amp;#xD;0006-291X (Linking)&lt;/isbn&gt;&lt;accession-num&gt;23727577&lt;/accession-num&gt;&lt;urls&gt;&lt;related-urls&gt;&lt;url&gt;http://www.ncbi.nlm.nih.gov/pubmed/23727577&lt;/url&gt;&lt;/related-urls&gt;&lt;/urls&gt;&lt;electronic-resource-num&gt;10.1016/j.bbrc.2013.05.077&amp;#xD;S0006-291X(13)00874-7 [pii]&lt;/electronic-resource-num&gt;&lt;language&gt;eng&lt;/language&gt;&lt;/record&gt;&lt;/Cite&gt;&lt;/EndNote&gt;</w:instrText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12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="00354F87" w:rsidRPr="00C73899">
        <w:rPr>
          <w:rFonts w:cs="Calibri"/>
          <w:sz w:val="24"/>
          <w:szCs w:val="24"/>
        </w:rPr>
        <w:t xml:space="preserve">. </w:t>
      </w:r>
      <w:r w:rsidR="008F6F10" w:rsidRPr="00C73899">
        <w:rPr>
          <w:rFonts w:cs="Calibri"/>
          <w:sz w:val="24"/>
          <w:szCs w:val="24"/>
        </w:rPr>
        <w:t xml:space="preserve">To </w:t>
      </w:r>
      <w:r w:rsidR="00343D6A" w:rsidRPr="00C73899">
        <w:rPr>
          <w:rFonts w:cs="Calibri"/>
          <w:sz w:val="24"/>
          <w:szCs w:val="24"/>
        </w:rPr>
        <w:t>investigate the</w:t>
      </w:r>
      <w:r w:rsidR="00D76462" w:rsidRPr="00C73899">
        <w:rPr>
          <w:rFonts w:cs="Calibri"/>
          <w:sz w:val="24"/>
          <w:szCs w:val="24"/>
        </w:rPr>
        <w:t xml:space="preserve"> role of</w:t>
      </w:r>
      <w:r w:rsidR="008F6F10" w:rsidRPr="00C73899">
        <w:rPr>
          <w:rFonts w:cs="Calibri"/>
          <w:sz w:val="24"/>
          <w:szCs w:val="24"/>
        </w:rPr>
        <w:t xml:space="preserve"> the TET2 enzyme </w:t>
      </w:r>
      <w:r w:rsidR="00D76462" w:rsidRPr="00C73899">
        <w:rPr>
          <w:rFonts w:cs="Calibri"/>
          <w:sz w:val="24"/>
          <w:szCs w:val="24"/>
        </w:rPr>
        <w:t>in</w:t>
      </w:r>
      <w:r w:rsidR="00CB5BBA" w:rsidRPr="00C73899">
        <w:rPr>
          <w:rFonts w:cs="Calibri"/>
          <w:sz w:val="24"/>
          <w:szCs w:val="24"/>
        </w:rPr>
        <w:t xml:space="preserve"> normal development and disease</w:t>
      </w:r>
      <w:r w:rsidR="008F6F10" w:rsidRPr="00C73899">
        <w:rPr>
          <w:rFonts w:cs="Calibri"/>
          <w:sz w:val="24"/>
          <w:szCs w:val="24"/>
        </w:rPr>
        <w:t xml:space="preserve">, we </w:t>
      </w:r>
      <w:r w:rsidR="00D76462" w:rsidRPr="00C73899">
        <w:rPr>
          <w:rFonts w:cs="Calibri"/>
          <w:sz w:val="24"/>
          <w:szCs w:val="24"/>
        </w:rPr>
        <w:t xml:space="preserve">have </w:t>
      </w:r>
      <w:r w:rsidR="008F6F10" w:rsidRPr="00C73899">
        <w:rPr>
          <w:rFonts w:cs="Calibri"/>
          <w:sz w:val="24"/>
          <w:szCs w:val="24"/>
        </w:rPr>
        <w:t xml:space="preserve">cloned </w:t>
      </w:r>
      <w:r w:rsidR="00640CAB" w:rsidRPr="00C73899">
        <w:rPr>
          <w:rFonts w:cs="Calibri"/>
          <w:sz w:val="24"/>
          <w:szCs w:val="24"/>
        </w:rPr>
        <w:t>its</w:t>
      </w:r>
      <w:r w:rsidR="00B564CB" w:rsidRPr="00C73899">
        <w:rPr>
          <w:rFonts w:cs="Calibri"/>
          <w:sz w:val="24"/>
          <w:szCs w:val="24"/>
        </w:rPr>
        <w:t xml:space="preserve"> minimal</w:t>
      </w:r>
      <w:r w:rsidR="00CB5BBA" w:rsidRPr="00C73899">
        <w:rPr>
          <w:rFonts w:cs="Calibri"/>
          <w:sz w:val="24"/>
          <w:szCs w:val="24"/>
        </w:rPr>
        <w:t xml:space="preserve"> catalytically active domain</w:t>
      </w:r>
      <w:r w:rsidR="0028783A" w:rsidRPr="00C73899">
        <w:rPr>
          <w:rFonts w:cs="Calibri"/>
          <w:sz w:val="24"/>
          <w:szCs w:val="24"/>
        </w:rPr>
        <w:t xml:space="preserve"> </w:t>
      </w:r>
      <w:r w:rsidR="00CB5BBA" w:rsidRPr="00C73899">
        <w:rPr>
          <w:rFonts w:cs="Calibri"/>
          <w:sz w:val="24"/>
          <w:szCs w:val="24"/>
        </w:rPr>
        <w:t xml:space="preserve">without any affinity tag </w:t>
      </w:r>
      <w:r w:rsidR="0028783A" w:rsidRPr="00C73899">
        <w:rPr>
          <w:rFonts w:cs="Calibri"/>
          <w:sz w:val="24"/>
          <w:szCs w:val="24"/>
        </w:rPr>
        <w:t xml:space="preserve">into </w:t>
      </w:r>
      <w:r w:rsidR="00324AA5">
        <w:rPr>
          <w:rFonts w:cs="Calibri"/>
          <w:sz w:val="24"/>
          <w:szCs w:val="24"/>
        </w:rPr>
        <w:t xml:space="preserve">the </w:t>
      </w:r>
      <w:r w:rsidR="0028783A" w:rsidRPr="00C73899">
        <w:rPr>
          <w:rFonts w:cs="Calibri"/>
          <w:sz w:val="24"/>
          <w:szCs w:val="24"/>
        </w:rPr>
        <w:t>pDEST</w:t>
      </w:r>
      <w:r w:rsidR="008F6F10" w:rsidRPr="00C73899">
        <w:rPr>
          <w:rFonts w:cs="Calibri"/>
          <w:sz w:val="24"/>
          <w:szCs w:val="24"/>
        </w:rPr>
        <w:t>14 vector</w:t>
      </w:r>
      <w:hyperlink w:anchor="_ENREF_22" w:tooltip="Jaiswal, 2017 #2463" w:history="1"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KYWlzd2FsPC9BdXRob3I+PFllYXI+MjAxNzwvWWVhcj48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KYWlzd2FsPC9BdXRob3I+PFllYXI+MjAxNzwvWWVhcj48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end"/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noProof/>
            <w:sz w:val="24"/>
            <w:szCs w:val="24"/>
            <w:vertAlign w:val="superscript"/>
          </w:rPr>
          <w:t>22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="008F6F10" w:rsidRPr="00C73899">
        <w:rPr>
          <w:rFonts w:cs="Calibri"/>
          <w:sz w:val="24"/>
          <w:szCs w:val="24"/>
        </w:rPr>
        <w:t>.</w:t>
      </w:r>
      <w:r w:rsidR="00041717" w:rsidRPr="00C73899">
        <w:rPr>
          <w:rFonts w:cs="Calibri"/>
          <w:sz w:val="24"/>
          <w:szCs w:val="24"/>
        </w:rPr>
        <w:t xml:space="preserve"> </w:t>
      </w:r>
      <w:r w:rsidR="00DE00C8" w:rsidRPr="00C73899">
        <w:rPr>
          <w:rFonts w:cs="Calibri"/>
          <w:sz w:val="24"/>
          <w:szCs w:val="24"/>
        </w:rPr>
        <w:t>T</w:t>
      </w:r>
      <w:r w:rsidR="008F6F10" w:rsidRPr="00C73899">
        <w:rPr>
          <w:rFonts w:cs="Calibri"/>
          <w:sz w:val="24"/>
          <w:szCs w:val="24"/>
        </w:rPr>
        <w:t>he untagged TET2 d</w:t>
      </w:r>
      <w:r w:rsidR="00DE00C8" w:rsidRPr="00C73899">
        <w:rPr>
          <w:rFonts w:cs="Calibri"/>
          <w:sz w:val="24"/>
          <w:szCs w:val="24"/>
        </w:rPr>
        <w:t>ioxygenase</w:t>
      </w:r>
      <w:r w:rsidR="008F6F10" w:rsidRPr="00C73899">
        <w:rPr>
          <w:rFonts w:cs="Calibri"/>
          <w:sz w:val="24"/>
          <w:szCs w:val="24"/>
        </w:rPr>
        <w:t xml:space="preserve"> was produced at </w:t>
      </w:r>
      <w:r w:rsidR="008F6F10" w:rsidRPr="00C73899">
        <w:rPr>
          <w:rFonts w:ascii="Cambria Math" w:hAnsi="Cambria Math" w:cs="Cambria Math"/>
          <w:sz w:val="24"/>
          <w:szCs w:val="24"/>
        </w:rPr>
        <w:t>∼</w:t>
      </w:r>
      <w:r w:rsidR="008F6F10" w:rsidRPr="00C73899">
        <w:rPr>
          <w:rFonts w:cs="Calibri"/>
          <w:sz w:val="24"/>
          <w:szCs w:val="24"/>
        </w:rPr>
        <w:t>5% of the total soluble protein by SDS-PAGE analysis</w:t>
      </w:r>
      <w:r w:rsidR="00DE00C8" w:rsidRPr="00C73899">
        <w:rPr>
          <w:rFonts w:cs="Calibri"/>
          <w:sz w:val="24"/>
          <w:szCs w:val="24"/>
        </w:rPr>
        <w:t xml:space="preserve"> in bacterial </w:t>
      </w:r>
      <w:r w:rsidR="00DE00C8" w:rsidRPr="00C73899">
        <w:rPr>
          <w:rFonts w:cs="Calibri"/>
          <w:i/>
          <w:sz w:val="24"/>
          <w:szCs w:val="24"/>
        </w:rPr>
        <w:t>E. coli</w:t>
      </w:r>
      <w:r w:rsidR="00DE00C8" w:rsidRPr="00C73899">
        <w:rPr>
          <w:rFonts w:cs="Calibri"/>
          <w:sz w:val="24"/>
          <w:szCs w:val="24"/>
        </w:rPr>
        <w:t xml:space="preserve"> BL21 (DE3) cells</w:t>
      </w:r>
      <w:r w:rsidR="008F6F10" w:rsidRPr="00C73899">
        <w:rPr>
          <w:rFonts w:cs="Calibri"/>
          <w:sz w:val="24"/>
          <w:szCs w:val="24"/>
        </w:rPr>
        <w:t xml:space="preserve">. </w:t>
      </w:r>
      <w:r w:rsidR="00FE21F3" w:rsidRPr="00C73899">
        <w:rPr>
          <w:rFonts w:cs="Calibri"/>
          <w:sz w:val="24"/>
          <w:szCs w:val="24"/>
        </w:rPr>
        <w:t>Since the catalytic domain of TET2 has a relatively high isoelectric point (</w:t>
      </w:r>
      <w:r w:rsidR="001E5EDB" w:rsidRPr="00C73899">
        <w:rPr>
          <w:rFonts w:ascii="Cambria Math" w:hAnsi="Cambria Math" w:cs="Cambria Math"/>
          <w:sz w:val="24"/>
          <w:szCs w:val="24"/>
        </w:rPr>
        <w:t>∼</w:t>
      </w:r>
      <w:r w:rsidR="00FE21F3" w:rsidRPr="00C73899">
        <w:rPr>
          <w:rFonts w:cs="Calibri"/>
          <w:sz w:val="24"/>
          <w:szCs w:val="24"/>
        </w:rPr>
        <w:t xml:space="preserve">7.49), compared with most indigenous </w:t>
      </w:r>
      <w:r w:rsidR="00FE21F3" w:rsidRPr="00C73899">
        <w:rPr>
          <w:rFonts w:cs="Calibri"/>
          <w:i/>
          <w:sz w:val="24"/>
          <w:szCs w:val="24"/>
        </w:rPr>
        <w:t>E. coli</w:t>
      </w:r>
      <w:r w:rsidR="00FE21F3" w:rsidRPr="00C73899">
        <w:rPr>
          <w:rFonts w:cs="Calibri"/>
          <w:sz w:val="24"/>
          <w:szCs w:val="24"/>
        </w:rPr>
        <w:t xml:space="preserve"> proteins</w:t>
      </w:r>
      <w:hyperlink w:anchor="_ENREF_24" w:tooltip="Mukherji, 2001 #1316" w:history="1"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NdWtoZXJqaTwvQXV0aG9yPjxZZWFyPjIwMDE8L1llYXI+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 </w:instrText>
        </w:r>
        <w:r w:rsidR="008D1DED" w:rsidRPr="00C73899">
          <w:rPr>
            <w:rFonts w:cs="Calibri"/>
            <w:sz w:val="24"/>
            <w:szCs w:val="24"/>
          </w:rPr>
          <w:fldChar w:fldCharType="begin">
            <w:fldData xml:space="preserve">PEVuZE5vdGU+PENpdGU+PEF1dGhvcj5NdWtoZXJqaTwvQXV0aG9yPjxZZWFyPjIwMDE8L1llYXI+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</w:fldData>
          </w:fldChar>
        </w:r>
        <w:r w:rsidR="008D1DED" w:rsidRPr="00C73899">
          <w:rPr>
            <w:rFonts w:cs="Calibri"/>
            <w:sz w:val="24"/>
            <w:szCs w:val="24"/>
          </w:rPr>
          <w:instrText xml:space="preserve"> ADDIN EN.CITE.DATA </w:instrText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end"/>
        </w:r>
        <w:r w:rsidR="008D1DED" w:rsidRPr="00C73899">
          <w:rPr>
            <w:rFonts w:cs="Calibri"/>
            <w:sz w:val="24"/>
            <w:szCs w:val="24"/>
          </w:rPr>
        </w:r>
        <w:r w:rsidR="008D1DED" w:rsidRPr="00C73899">
          <w:rPr>
            <w:rFonts w:cs="Calibri"/>
            <w:sz w:val="24"/>
            <w:szCs w:val="24"/>
          </w:rPr>
          <w:fldChar w:fldCharType="separate"/>
        </w:r>
        <w:r w:rsidR="008D1DED" w:rsidRPr="00C73899">
          <w:rPr>
            <w:rFonts w:cs="Calibri"/>
            <w:sz w:val="24"/>
            <w:szCs w:val="24"/>
            <w:vertAlign w:val="superscript"/>
          </w:rPr>
          <w:t>24-26</w:t>
        </w:r>
        <w:r w:rsidR="008D1DED" w:rsidRPr="00C73899">
          <w:rPr>
            <w:rFonts w:cs="Calibri"/>
            <w:sz w:val="24"/>
            <w:szCs w:val="24"/>
          </w:rPr>
          <w:fldChar w:fldCharType="end"/>
        </w:r>
      </w:hyperlink>
      <w:r w:rsidR="00640CAB" w:rsidRPr="00C73899">
        <w:rPr>
          <w:rFonts w:cs="Calibri"/>
          <w:sz w:val="24"/>
          <w:szCs w:val="24"/>
        </w:rPr>
        <w:t>, an efficient purification process utilizing a cation exchange chromatography was developed</w:t>
      </w:r>
      <w:r w:rsidR="00FE21F3" w:rsidRPr="00C73899">
        <w:rPr>
          <w:rFonts w:cs="Calibri"/>
          <w:sz w:val="24"/>
          <w:szCs w:val="24"/>
        </w:rPr>
        <w:t>.</w:t>
      </w:r>
      <w:r w:rsidR="008F6F10" w:rsidRPr="00C73899">
        <w:rPr>
          <w:rFonts w:cs="Calibri"/>
          <w:sz w:val="24"/>
          <w:szCs w:val="24"/>
        </w:rPr>
        <w:t xml:space="preserve"> This purification yielded</w:t>
      </w:r>
      <w:r w:rsidR="002C1AD5" w:rsidRPr="00C73899">
        <w:rPr>
          <w:rFonts w:cs="Calibri"/>
          <w:sz w:val="24"/>
          <w:szCs w:val="24"/>
        </w:rPr>
        <w:t xml:space="preserve"> </w:t>
      </w:r>
      <w:r w:rsidR="00E45AEC" w:rsidRPr="00C73899">
        <w:rPr>
          <w:rFonts w:cs="Calibri"/>
          <w:sz w:val="24"/>
          <w:szCs w:val="24"/>
        </w:rPr>
        <w:t xml:space="preserve">&gt;90% pure </w:t>
      </w:r>
      <w:r w:rsidR="008F6F10" w:rsidRPr="00C73899">
        <w:rPr>
          <w:rFonts w:cs="Calibri"/>
          <w:sz w:val="24"/>
          <w:szCs w:val="24"/>
        </w:rPr>
        <w:t xml:space="preserve">TET2 </w:t>
      </w:r>
      <w:r w:rsidR="00E45AEC" w:rsidRPr="00C73899">
        <w:rPr>
          <w:rFonts w:cs="Calibri"/>
          <w:sz w:val="24"/>
          <w:szCs w:val="24"/>
        </w:rPr>
        <w:t>enzyme</w:t>
      </w:r>
      <w:r w:rsidR="008F6F10" w:rsidRPr="00C73899">
        <w:rPr>
          <w:rFonts w:cs="Calibri"/>
          <w:sz w:val="24"/>
          <w:szCs w:val="24"/>
        </w:rPr>
        <w:t xml:space="preserve"> in a single step (</w:t>
      </w:r>
      <w:r w:rsidR="003465C4" w:rsidRPr="00C73899">
        <w:rPr>
          <w:rFonts w:cs="Calibri"/>
          <w:b/>
          <w:sz w:val="24"/>
          <w:szCs w:val="24"/>
        </w:rPr>
        <w:t>Figure 1</w:t>
      </w:r>
      <w:r w:rsidR="00041717" w:rsidRPr="00C73899">
        <w:rPr>
          <w:rFonts w:cs="Calibri"/>
          <w:sz w:val="24"/>
          <w:szCs w:val="24"/>
        </w:rPr>
        <w:t>).</w:t>
      </w:r>
    </w:p>
    <w:p w14:paraId="2DAD9175" w14:textId="77777777" w:rsidR="003F4027" w:rsidRPr="00C73899" w:rsidRDefault="003F4027" w:rsidP="00C73899">
      <w:pPr>
        <w:spacing w:after="0" w:line="240" w:lineRule="auto"/>
        <w:rPr>
          <w:rFonts w:cs="Calibri"/>
          <w:sz w:val="24"/>
          <w:szCs w:val="24"/>
        </w:rPr>
      </w:pPr>
    </w:p>
    <w:p w14:paraId="202E1F78" w14:textId="1A4FFC92" w:rsidR="00E52BD6" w:rsidRPr="00C73899" w:rsidRDefault="002365D9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sz w:val="24"/>
          <w:szCs w:val="24"/>
        </w:rPr>
        <w:t>In order to separate and quanti</w:t>
      </w:r>
      <w:r w:rsidR="002C1AD5" w:rsidRPr="00C73899">
        <w:rPr>
          <w:rFonts w:cs="Calibri"/>
          <w:sz w:val="24"/>
          <w:szCs w:val="24"/>
        </w:rPr>
        <w:t>fy</w:t>
      </w:r>
      <w:r w:rsidRPr="00C73899">
        <w:rPr>
          <w:rFonts w:cs="Calibri"/>
          <w:sz w:val="24"/>
          <w:szCs w:val="24"/>
        </w:rPr>
        <w:t xml:space="preserve"> </w:t>
      </w:r>
      <w:r w:rsidR="002A14B8" w:rsidRPr="00C73899">
        <w:rPr>
          <w:rFonts w:cs="Calibri"/>
          <w:sz w:val="24"/>
          <w:szCs w:val="24"/>
        </w:rPr>
        <w:t xml:space="preserve">different </w:t>
      </w:r>
      <w:r w:rsidR="00A6325F" w:rsidRPr="00C73899">
        <w:rPr>
          <w:rFonts w:cs="Calibri"/>
          <w:sz w:val="24"/>
          <w:szCs w:val="24"/>
        </w:rPr>
        <w:t>deoxycytidines derivatives</w:t>
      </w:r>
      <w:r w:rsidR="002A14B8" w:rsidRPr="00C73899">
        <w:rPr>
          <w:rFonts w:cs="Calibri"/>
          <w:sz w:val="24"/>
          <w:szCs w:val="24"/>
        </w:rPr>
        <w:t xml:space="preserve"> and other four natural DNA bases</w:t>
      </w:r>
      <w:r w:rsidRPr="00C73899">
        <w:rPr>
          <w:rFonts w:cs="Calibri"/>
          <w:sz w:val="24"/>
          <w:szCs w:val="24"/>
        </w:rPr>
        <w:t xml:space="preserve"> </w:t>
      </w:r>
      <w:r w:rsidR="006D07C2" w:rsidRPr="00C73899">
        <w:rPr>
          <w:rFonts w:cs="Calibri"/>
          <w:sz w:val="24"/>
          <w:szCs w:val="24"/>
        </w:rPr>
        <w:t xml:space="preserve">following </w:t>
      </w:r>
      <w:r w:rsidR="002C1AD5" w:rsidRPr="00C73899">
        <w:rPr>
          <w:rFonts w:cs="Calibri"/>
          <w:sz w:val="24"/>
          <w:szCs w:val="24"/>
        </w:rPr>
        <w:t>the</w:t>
      </w:r>
      <w:r w:rsidRPr="00C73899">
        <w:rPr>
          <w:rFonts w:cs="Calibri"/>
          <w:sz w:val="24"/>
          <w:szCs w:val="24"/>
        </w:rPr>
        <w:t xml:space="preserve"> TET2 </w:t>
      </w:r>
      <w:r w:rsidR="0035317D" w:rsidRPr="00C73899">
        <w:rPr>
          <w:rFonts w:cs="Calibri"/>
          <w:sz w:val="24"/>
          <w:szCs w:val="24"/>
        </w:rPr>
        <w:t xml:space="preserve">enzymatic </w:t>
      </w:r>
      <w:r w:rsidRPr="00C73899">
        <w:rPr>
          <w:rFonts w:cs="Calibri"/>
          <w:sz w:val="24"/>
          <w:szCs w:val="24"/>
        </w:rPr>
        <w:t xml:space="preserve">reaction, </w:t>
      </w:r>
      <w:r w:rsidR="003177FF" w:rsidRPr="00C73899">
        <w:rPr>
          <w:rFonts w:cs="Calibri"/>
          <w:sz w:val="24"/>
          <w:szCs w:val="24"/>
        </w:rPr>
        <w:t>a sensitive</w:t>
      </w:r>
      <w:r w:rsidR="00714FB9" w:rsidRPr="00C73899">
        <w:rPr>
          <w:rFonts w:cs="Calibri"/>
          <w:sz w:val="24"/>
          <w:szCs w:val="24"/>
        </w:rPr>
        <w:t xml:space="preserve"> </w:t>
      </w:r>
      <w:r w:rsidR="00671608" w:rsidRPr="00C73899">
        <w:rPr>
          <w:rFonts w:cs="Calibri"/>
          <w:sz w:val="24"/>
          <w:szCs w:val="24"/>
        </w:rPr>
        <w:t xml:space="preserve">LC-MS/MS-based </w:t>
      </w:r>
      <w:r w:rsidR="00310D01" w:rsidRPr="00C73899">
        <w:rPr>
          <w:rFonts w:cs="Calibri"/>
          <w:sz w:val="24"/>
          <w:szCs w:val="24"/>
        </w:rPr>
        <w:t>assay</w:t>
      </w:r>
      <w:r w:rsidR="00671608" w:rsidRPr="00C73899">
        <w:rPr>
          <w:rFonts w:cs="Calibri"/>
          <w:sz w:val="24"/>
          <w:szCs w:val="24"/>
        </w:rPr>
        <w:t xml:space="preserve"> was </w:t>
      </w:r>
      <w:r w:rsidR="0035317D" w:rsidRPr="00C73899">
        <w:rPr>
          <w:rFonts w:cs="Calibri"/>
          <w:sz w:val="24"/>
          <w:szCs w:val="24"/>
        </w:rPr>
        <w:t>optimized</w:t>
      </w:r>
      <w:r w:rsidR="00671608" w:rsidRPr="00C73899">
        <w:rPr>
          <w:rFonts w:cs="Calibri"/>
          <w:sz w:val="24"/>
          <w:szCs w:val="24"/>
        </w:rPr>
        <w:t>.</w:t>
      </w:r>
      <w:r w:rsidR="0028630C" w:rsidRPr="00C73899">
        <w:rPr>
          <w:rFonts w:cs="Calibri"/>
          <w:sz w:val="24"/>
          <w:szCs w:val="24"/>
        </w:rPr>
        <w:t xml:space="preserve"> </w:t>
      </w:r>
      <w:r w:rsidR="002A14B8" w:rsidRPr="00C73899">
        <w:rPr>
          <w:rFonts w:cs="Calibri"/>
          <w:sz w:val="24"/>
          <w:szCs w:val="24"/>
        </w:rPr>
        <w:t xml:space="preserve">The liquid chromatography used a </w:t>
      </w:r>
      <w:r w:rsidR="007C7E7C" w:rsidRPr="00C73899">
        <w:rPr>
          <w:rFonts w:cs="Calibri"/>
          <w:sz w:val="24"/>
          <w:szCs w:val="24"/>
        </w:rPr>
        <w:t>reversed-phase C18 columns</w:t>
      </w:r>
      <w:r w:rsidR="002A14B8" w:rsidRPr="00C73899">
        <w:rPr>
          <w:rFonts w:cs="Calibri"/>
          <w:sz w:val="24"/>
          <w:szCs w:val="24"/>
        </w:rPr>
        <w:t>.</w:t>
      </w:r>
      <w:r w:rsidR="00F661E2" w:rsidRPr="00C73899">
        <w:rPr>
          <w:rFonts w:cs="Calibri"/>
          <w:sz w:val="24"/>
          <w:szCs w:val="24"/>
        </w:rPr>
        <w:t xml:space="preserve"> </w:t>
      </w:r>
      <w:r w:rsidR="00302A67" w:rsidRPr="00C73899">
        <w:rPr>
          <w:rFonts w:cs="Calibri"/>
          <w:sz w:val="24"/>
          <w:szCs w:val="24"/>
        </w:rPr>
        <w:t>Standard curves were drawn using s</w:t>
      </w:r>
      <w:r w:rsidR="003465C4" w:rsidRPr="00C73899">
        <w:rPr>
          <w:rFonts w:cs="Calibri"/>
          <w:sz w:val="24"/>
          <w:szCs w:val="24"/>
        </w:rPr>
        <w:t xml:space="preserve">erial dilutions of a mixture </w:t>
      </w:r>
      <w:r w:rsidR="00302A67" w:rsidRPr="00C73899">
        <w:rPr>
          <w:rFonts w:cs="Calibri"/>
          <w:sz w:val="24"/>
          <w:szCs w:val="24"/>
        </w:rPr>
        <w:t>containing</w:t>
      </w:r>
      <w:r w:rsidR="003465C4" w:rsidRPr="00C73899">
        <w:rPr>
          <w:rFonts w:cs="Calibri"/>
          <w:sz w:val="24"/>
          <w:szCs w:val="24"/>
        </w:rPr>
        <w:t xml:space="preserve"> all nucleosides (</w:t>
      </w:r>
      <w:r w:rsidR="003465C4" w:rsidRPr="00C73899">
        <w:rPr>
          <w:rFonts w:cs="Calibri"/>
          <w:b/>
          <w:sz w:val="24"/>
          <w:szCs w:val="24"/>
        </w:rPr>
        <w:t>Figure 2</w:t>
      </w:r>
      <w:r w:rsidR="003465C4" w:rsidRPr="00C73899">
        <w:rPr>
          <w:rFonts w:cs="Calibri"/>
          <w:sz w:val="24"/>
          <w:szCs w:val="24"/>
        </w:rPr>
        <w:t xml:space="preserve">). </w:t>
      </w:r>
      <w:r w:rsidR="00F661E2" w:rsidRPr="00C73899">
        <w:rPr>
          <w:rFonts w:cs="Calibri"/>
          <w:sz w:val="24"/>
          <w:szCs w:val="24"/>
        </w:rPr>
        <w:t xml:space="preserve">The </w:t>
      </w:r>
      <w:r w:rsidR="002A14B8" w:rsidRPr="00C73899">
        <w:rPr>
          <w:rFonts w:cs="Calibri"/>
          <w:sz w:val="24"/>
          <w:szCs w:val="24"/>
        </w:rPr>
        <w:t xml:space="preserve">gradient </w:t>
      </w:r>
      <w:r w:rsidR="00BE09A2" w:rsidRPr="00C73899">
        <w:rPr>
          <w:rFonts w:cs="Calibri"/>
          <w:sz w:val="24"/>
          <w:szCs w:val="24"/>
        </w:rPr>
        <w:t xml:space="preserve">used for liquid chromatography, </w:t>
      </w:r>
      <w:r w:rsidR="00F661E2" w:rsidRPr="00C73899">
        <w:rPr>
          <w:rFonts w:cs="Calibri"/>
          <w:sz w:val="24"/>
          <w:szCs w:val="24"/>
        </w:rPr>
        <w:t>described in the experimental procedure</w:t>
      </w:r>
      <w:r w:rsidR="00BE09A2" w:rsidRPr="00C73899">
        <w:rPr>
          <w:rFonts w:cs="Calibri"/>
          <w:sz w:val="24"/>
          <w:szCs w:val="24"/>
        </w:rPr>
        <w:t>,</w:t>
      </w:r>
      <w:r w:rsidR="00F661E2" w:rsidRPr="00C73899">
        <w:rPr>
          <w:rFonts w:cs="Calibri"/>
          <w:sz w:val="24"/>
          <w:szCs w:val="24"/>
        </w:rPr>
        <w:t xml:space="preserve"> was able to resolve all</w:t>
      </w:r>
      <w:r w:rsidR="002A14B8" w:rsidRPr="00C73899">
        <w:rPr>
          <w:rFonts w:cs="Calibri"/>
          <w:sz w:val="24"/>
          <w:szCs w:val="24"/>
        </w:rPr>
        <w:t xml:space="preserve"> eight </w:t>
      </w:r>
      <w:r w:rsidR="00F661E2" w:rsidRPr="00C73899">
        <w:rPr>
          <w:rFonts w:cs="Calibri"/>
          <w:sz w:val="24"/>
          <w:szCs w:val="24"/>
        </w:rPr>
        <w:t>nucleosides</w:t>
      </w:r>
      <w:r w:rsidR="00A353BB" w:rsidRPr="00C73899">
        <w:rPr>
          <w:rFonts w:cs="Calibri"/>
          <w:sz w:val="24"/>
          <w:szCs w:val="24"/>
        </w:rPr>
        <w:t xml:space="preserve"> (</w:t>
      </w:r>
      <w:r w:rsidR="003465C4" w:rsidRPr="00C73899">
        <w:rPr>
          <w:rFonts w:cs="Calibri"/>
          <w:b/>
          <w:sz w:val="24"/>
          <w:szCs w:val="24"/>
        </w:rPr>
        <w:t>Figure 3</w:t>
      </w:r>
      <w:r w:rsidR="00A353BB" w:rsidRPr="00C73899">
        <w:rPr>
          <w:rFonts w:cs="Calibri"/>
          <w:sz w:val="24"/>
          <w:szCs w:val="24"/>
        </w:rPr>
        <w:t>)</w:t>
      </w:r>
      <w:r w:rsidR="002A14B8" w:rsidRPr="00C73899">
        <w:rPr>
          <w:rFonts w:cs="Calibri"/>
          <w:sz w:val="24"/>
          <w:szCs w:val="24"/>
        </w:rPr>
        <w:t>.</w:t>
      </w:r>
      <w:r w:rsidR="00F661E2" w:rsidRPr="00C73899">
        <w:rPr>
          <w:rFonts w:cs="Calibri"/>
          <w:sz w:val="24"/>
          <w:szCs w:val="24"/>
        </w:rPr>
        <w:t xml:space="preserve"> </w:t>
      </w:r>
      <w:r w:rsidR="00AD43CA" w:rsidRPr="00C73899">
        <w:rPr>
          <w:rFonts w:cs="Calibri"/>
          <w:sz w:val="24"/>
          <w:szCs w:val="24"/>
        </w:rPr>
        <w:t xml:space="preserve">The </w:t>
      </w:r>
      <w:r w:rsidR="00AD43CA" w:rsidRPr="00C73899">
        <w:rPr>
          <w:rFonts w:eastAsia="Times New Roman" w:cs="Calibri"/>
          <w:color w:val="000000"/>
          <w:sz w:val="24"/>
          <w:szCs w:val="24"/>
        </w:rPr>
        <w:t>LC retention times (t</w:t>
      </w:r>
      <w:r w:rsidR="00AD43CA" w:rsidRPr="00C73899">
        <w:rPr>
          <w:rFonts w:eastAsia="Times New Roman" w:cs="Calibri"/>
          <w:color w:val="000000"/>
          <w:sz w:val="24"/>
          <w:szCs w:val="24"/>
          <w:vertAlign w:val="subscript"/>
        </w:rPr>
        <w:t>r</w:t>
      </w:r>
      <w:r w:rsidR="00AD43CA" w:rsidRPr="00C73899">
        <w:rPr>
          <w:rFonts w:eastAsia="Times New Roman" w:cs="Calibri"/>
          <w:color w:val="000000"/>
          <w:sz w:val="24"/>
          <w:szCs w:val="24"/>
        </w:rPr>
        <w:t xml:space="preserve">) for </w:t>
      </w:r>
      <w:r w:rsidR="00AD43CA" w:rsidRPr="00C73899">
        <w:rPr>
          <w:rFonts w:cs="Calibri"/>
          <w:sz w:val="24"/>
          <w:szCs w:val="24"/>
        </w:rPr>
        <w:t xml:space="preserve">all eight nucleosides are described in </w:t>
      </w:r>
      <w:r w:rsidR="003465C4" w:rsidRPr="00C73899">
        <w:rPr>
          <w:rFonts w:cs="Calibri"/>
          <w:b/>
          <w:sz w:val="24"/>
          <w:szCs w:val="24"/>
        </w:rPr>
        <w:t>Table 3</w:t>
      </w:r>
      <w:r w:rsidR="00AD43CA" w:rsidRPr="00C73899">
        <w:rPr>
          <w:rFonts w:cs="Calibri"/>
          <w:sz w:val="24"/>
          <w:szCs w:val="24"/>
        </w:rPr>
        <w:t xml:space="preserve">. </w:t>
      </w:r>
      <w:r w:rsidR="00671608" w:rsidRPr="00C73899">
        <w:rPr>
          <w:rFonts w:cs="Calibri"/>
          <w:sz w:val="24"/>
          <w:szCs w:val="24"/>
        </w:rPr>
        <w:t xml:space="preserve">We </w:t>
      </w:r>
      <w:r w:rsidR="00D548BB" w:rsidRPr="00C73899">
        <w:rPr>
          <w:rFonts w:cs="Calibri"/>
          <w:sz w:val="24"/>
          <w:szCs w:val="24"/>
        </w:rPr>
        <w:t xml:space="preserve">further </w:t>
      </w:r>
      <w:r w:rsidR="0028504C" w:rsidRPr="00C73899">
        <w:rPr>
          <w:rFonts w:cs="Calibri"/>
          <w:sz w:val="24"/>
          <w:szCs w:val="24"/>
        </w:rPr>
        <w:t xml:space="preserve">optimized </w:t>
      </w:r>
      <w:r w:rsidR="00AD43CA" w:rsidRPr="00C73899">
        <w:rPr>
          <w:rFonts w:cs="Calibri"/>
          <w:sz w:val="24"/>
          <w:szCs w:val="24"/>
        </w:rPr>
        <w:t xml:space="preserve">the MS detection </w:t>
      </w:r>
      <w:r w:rsidR="002A49A7" w:rsidRPr="00C73899">
        <w:rPr>
          <w:rFonts w:cs="Calibri"/>
          <w:sz w:val="24"/>
          <w:szCs w:val="24"/>
        </w:rPr>
        <w:t xml:space="preserve">of each parent ion nucleoside (Q1), the most intense product ion (Q3) </w:t>
      </w:r>
      <w:r w:rsidR="00AD43CA" w:rsidRPr="00C73899">
        <w:rPr>
          <w:rFonts w:cs="Calibri"/>
          <w:sz w:val="24"/>
          <w:szCs w:val="24"/>
        </w:rPr>
        <w:t>by determining the</w:t>
      </w:r>
      <w:r w:rsidR="002A49A7" w:rsidRPr="00C73899">
        <w:rPr>
          <w:rFonts w:cs="Calibri"/>
          <w:sz w:val="24"/>
          <w:szCs w:val="24"/>
        </w:rPr>
        <w:t>ir</w:t>
      </w:r>
      <w:r w:rsidR="00AD43CA" w:rsidRPr="00C73899">
        <w:rPr>
          <w:rFonts w:cs="Calibri"/>
          <w:sz w:val="24"/>
          <w:szCs w:val="24"/>
        </w:rPr>
        <w:t xml:space="preserve"> </w:t>
      </w:r>
      <w:r w:rsidR="00456E95" w:rsidRPr="00C73899">
        <w:rPr>
          <w:rFonts w:eastAsia="Times New Roman" w:cs="Calibri"/>
          <w:color w:val="000000"/>
          <w:sz w:val="24"/>
          <w:szCs w:val="24"/>
        </w:rPr>
        <w:t>declustering potential (DP), entrance potential (EP), collision cell entrance potential (CEP), collision energy (CE)</w:t>
      </w:r>
      <w:r w:rsidR="00A6025C" w:rsidRPr="00C73899">
        <w:rPr>
          <w:rFonts w:eastAsia="Times New Roman" w:cs="Calibri"/>
          <w:color w:val="000000"/>
          <w:sz w:val="24"/>
          <w:szCs w:val="24"/>
        </w:rPr>
        <w:t xml:space="preserve">, </w:t>
      </w:r>
      <w:r w:rsidR="00CF61D0" w:rsidRPr="00C73899">
        <w:rPr>
          <w:rFonts w:cs="Calibri"/>
          <w:sz w:val="24"/>
          <w:szCs w:val="24"/>
        </w:rPr>
        <w:t>limit of detection (LOD), and lower limit of quantification (LLOQ)</w:t>
      </w:r>
      <w:r w:rsidR="00AD385B" w:rsidRPr="00C73899">
        <w:rPr>
          <w:rFonts w:cs="Calibri"/>
          <w:sz w:val="24"/>
          <w:szCs w:val="24"/>
        </w:rPr>
        <w:t xml:space="preserve"> (</w:t>
      </w:r>
      <w:r w:rsidR="003465C4" w:rsidRPr="00C73899">
        <w:rPr>
          <w:rFonts w:cs="Calibri"/>
          <w:b/>
          <w:sz w:val="24"/>
          <w:szCs w:val="24"/>
        </w:rPr>
        <w:t>Table 3</w:t>
      </w:r>
      <w:r w:rsidR="00AD385B" w:rsidRPr="00C73899">
        <w:rPr>
          <w:rFonts w:cs="Calibri"/>
          <w:sz w:val="24"/>
          <w:szCs w:val="24"/>
        </w:rPr>
        <w:t>)</w:t>
      </w:r>
      <w:r w:rsidRPr="00C73899">
        <w:rPr>
          <w:rFonts w:cs="Calibri"/>
          <w:sz w:val="24"/>
          <w:szCs w:val="24"/>
        </w:rPr>
        <w:t xml:space="preserve">. </w:t>
      </w:r>
      <w:r w:rsidR="00CE69FB" w:rsidRPr="00C73899">
        <w:rPr>
          <w:rFonts w:cs="Calibri"/>
          <w:sz w:val="24"/>
          <w:szCs w:val="24"/>
        </w:rPr>
        <w:t>Finally,</w:t>
      </w:r>
      <w:r w:rsidR="00904FD4" w:rsidRPr="00C73899">
        <w:rPr>
          <w:rFonts w:cs="Calibri"/>
          <w:sz w:val="24"/>
          <w:szCs w:val="24"/>
        </w:rPr>
        <w:t xml:space="preserve"> an LC-MS/MS method was developed that can separate and quantify the four normal DNA bases (A, T, G, and C), as well as the four modified cytosine bases (5-methyl, 5-hydroxymethyl, 5-formyl, and 5-carboxyl) (</w:t>
      </w:r>
      <w:r w:rsidR="003465C4" w:rsidRPr="00C73899">
        <w:rPr>
          <w:rFonts w:cs="Calibri"/>
          <w:b/>
          <w:sz w:val="24"/>
          <w:szCs w:val="24"/>
        </w:rPr>
        <w:t>Figure 3</w:t>
      </w:r>
      <w:r w:rsidR="00904FD4" w:rsidRPr="00C73899">
        <w:rPr>
          <w:rFonts w:cs="Calibri"/>
          <w:sz w:val="24"/>
          <w:szCs w:val="24"/>
        </w:rPr>
        <w:t>).</w:t>
      </w:r>
    </w:p>
    <w:p w14:paraId="280B8E8B" w14:textId="77777777" w:rsidR="00997AA9" w:rsidRPr="00C73899" w:rsidRDefault="00997AA9" w:rsidP="00C73899">
      <w:pPr>
        <w:spacing w:after="0" w:line="240" w:lineRule="auto"/>
        <w:rPr>
          <w:rFonts w:cs="Calibri"/>
          <w:sz w:val="24"/>
          <w:szCs w:val="24"/>
        </w:rPr>
      </w:pPr>
    </w:p>
    <w:p w14:paraId="3562DF71" w14:textId="15D7800D" w:rsidR="00B02B7E" w:rsidRPr="00C73899" w:rsidRDefault="00C34CD2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sz w:val="24"/>
          <w:szCs w:val="24"/>
        </w:rPr>
        <w:t>T</w:t>
      </w:r>
      <w:r w:rsidR="006E5F87" w:rsidRPr="00C73899">
        <w:rPr>
          <w:rFonts w:cs="Calibri"/>
          <w:sz w:val="24"/>
          <w:szCs w:val="24"/>
        </w:rPr>
        <w:t xml:space="preserve">he activity of untagged TET2 </w:t>
      </w:r>
      <w:r w:rsidRPr="00C73899">
        <w:rPr>
          <w:rFonts w:cs="Calibri"/>
          <w:sz w:val="24"/>
          <w:szCs w:val="24"/>
        </w:rPr>
        <w:t>dioxygenase was determined</w:t>
      </w:r>
      <w:r w:rsidR="006E5F87" w:rsidRPr="00C73899">
        <w:rPr>
          <w:rFonts w:cs="Calibri"/>
          <w:sz w:val="24"/>
          <w:szCs w:val="24"/>
        </w:rPr>
        <w:t xml:space="preserve"> us</w:t>
      </w:r>
      <w:r w:rsidRPr="00C73899">
        <w:rPr>
          <w:rFonts w:cs="Calibri"/>
          <w:sz w:val="24"/>
          <w:szCs w:val="24"/>
        </w:rPr>
        <w:t>ing</w:t>
      </w:r>
      <w:r w:rsidR="006E5F87" w:rsidRPr="00C73899">
        <w:rPr>
          <w:rFonts w:cs="Calibri"/>
          <w:sz w:val="24"/>
          <w:szCs w:val="24"/>
        </w:rPr>
        <w:t xml:space="preserve"> a 25-mer dsDNA</w:t>
      </w:r>
      <w:r w:rsidRPr="00C73899">
        <w:rPr>
          <w:rFonts w:cs="Calibri"/>
          <w:sz w:val="24"/>
          <w:szCs w:val="24"/>
        </w:rPr>
        <w:t xml:space="preserve"> </w:t>
      </w:r>
      <w:r w:rsidR="00F6031B" w:rsidRPr="00C73899">
        <w:rPr>
          <w:rFonts w:cs="Calibri"/>
          <w:sz w:val="24"/>
          <w:szCs w:val="24"/>
        </w:rPr>
        <w:t xml:space="preserve">containing one 5mC in a CpG island </w:t>
      </w:r>
      <w:r w:rsidR="00356BB4" w:rsidRPr="00C73899">
        <w:rPr>
          <w:rFonts w:cs="Calibri"/>
          <w:sz w:val="24"/>
          <w:szCs w:val="24"/>
        </w:rPr>
        <w:t>in each DNA strand</w:t>
      </w:r>
      <w:r w:rsidR="00F6031B" w:rsidRPr="00C73899">
        <w:rPr>
          <w:rFonts w:cs="Calibri"/>
          <w:sz w:val="24"/>
          <w:szCs w:val="24"/>
        </w:rPr>
        <w:t xml:space="preserve"> (</w:t>
      </w:r>
      <w:r w:rsidR="00F6031B" w:rsidRPr="00C73899">
        <w:rPr>
          <w:rFonts w:cs="Calibri"/>
          <w:b/>
          <w:sz w:val="24"/>
          <w:szCs w:val="24"/>
        </w:rPr>
        <w:t>Table 2</w:t>
      </w:r>
      <w:r w:rsidR="00F6031B" w:rsidRPr="00C73899">
        <w:rPr>
          <w:rFonts w:cs="Calibri"/>
          <w:sz w:val="24"/>
          <w:szCs w:val="24"/>
        </w:rPr>
        <w:t>).</w:t>
      </w:r>
      <w:r w:rsidR="006E5F87" w:rsidRPr="00C73899">
        <w:rPr>
          <w:rFonts w:cs="Calibri"/>
          <w:sz w:val="24"/>
          <w:szCs w:val="24"/>
        </w:rPr>
        <w:t xml:space="preserve"> </w:t>
      </w:r>
      <w:r w:rsidR="006E5FD5" w:rsidRPr="00C73899">
        <w:rPr>
          <w:rFonts w:cs="Calibri"/>
          <w:sz w:val="24"/>
          <w:szCs w:val="24"/>
        </w:rPr>
        <w:t>After</w:t>
      </w:r>
      <w:r w:rsidR="006E5F87" w:rsidRPr="00C73899">
        <w:rPr>
          <w:rFonts w:cs="Calibri"/>
          <w:sz w:val="24"/>
          <w:szCs w:val="24"/>
        </w:rPr>
        <w:t xml:space="preserve"> </w:t>
      </w:r>
      <w:r w:rsidR="00584EEF" w:rsidRPr="00C73899">
        <w:rPr>
          <w:rFonts w:cs="Calibri"/>
          <w:sz w:val="24"/>
          <w:szCs w:val="24"/>
        </w:rPr>
        <w:t>TET2</w:t>
      </w:r>
      <w:r w:rsidR="00F46431" w:rsidRPr="00C73899">
        <w:rPr>
          <w:rFonts w:cs="Calibri"/>
          <w:sz w:val="24"/>
          <w:szCs w:val="24"/>
        </w:rPr>
        <w:t xml:space="preserve"> enzymatic reaction</w:t>
      </w:r>
      <w:r w:rsidR="00584EEF" w:rsidRPr="00C73899">
        <w:rPr>
          <w:rFonts w:cs="Calibri"/>
          <w:sz w:val="24"/>
          <w:szCs w:val="24"/>
        </w:rPr>
        <w:t>s</w:t>
      </w:r>
      <w:r w:rsidR="006E5F87" w:rsidRPr="00C73899">
        <w:rPr>
          <w:rFonts w:cs="Calibri"/>
          <w:sz w:val="24"/>
          <w:szCs w:val="24"/>
        </w:rPr>
        <w:t xml:space="preserve">, </w:t>
      </w:r>
      <w:r w:rsidR="00584EEF" w:rsidRPr="00C73899">
        <w:rPr>
          <w:rFonts w:cs="Calibri"/>
          <w:sz w:val="24"/>
          <w:szCs w:val="24"/>
        </w:rPr>
        <w:t xml:space="preserve">DNA </w:t>
      </w:r>
      <w:r w:rsidR="006E5F87" w:rsidRPr="00C73899">
        <w:rPr>
          <w:rFonts w:cs="Calibri"/>
          <w:sz w:val="24"/>
          <w:szCs w:val="24"/>
        </w:rPr>
        <w:t xml:space="preserve">oligonucleotides were </w:t>
      </w:r>
      <w:r w:rsidR="00584EEF" w:rsidRPr="00C73899">
        <w:rPr>
          <w:rFonts w:cs="Calibri"/>
          <w:sz w:val="24"/>
          <w:szCs w:val="24"/>
        </w:rPr>
        <w:t>purified and converted into nucleosides. Then the</w:t>
      </w:r>
      <w:r w:rsidR="00F46431" w:rsidRPr="00C73899">
        <w:rPr>
          <w:rFonts w:cs="Calibri"/>
          <w:sz w:val="24"/>
          <w:szCs w:val="24"/>
        </w:rPr>
        <w:t>se nucleosides were subjected to</w:t>
      </w:r>
      <w:r w:rsidR="006E5F87" w:rsidRPr="00C73899">
        <w:rPr>
          <w:rFonts w:cs="Calibri"/>
          <w:sz w:val="24"/>
          <w:szCs w:val="24"/>
        </w:rPr>
        <w:t xml:space="preserve"> </w:t>
      </w:r>
      <w:r w:rsidR="004C00AB" w:rsidRPr="00C73899">
        <w:rPr>
          <w:rFonts w:cs="Calibri"/>
          <w:sz w:val="24"/>
          <w:szCs w:val="24"/>
        </w:rPr>
        <w:t>LC-MS</w:t>
      </w:r>
      <w:r w:rsidR="008058D0" w:rsidRPr="00C73899">
        <w:rPr>
          <w:rFonts w:cs="Calibri"/>
          <w:sz w:val="24"/>
          <w:szCs w:val="24"/>
        </w:rPr>
        <w:t>/MS</w:t>
      </w:r>
      <w:r w:rsidR="006E5F87" w:rsidRPr="00C73899">
        <w:rPr>
          <w:rFonts w:cs="Calibri"/>
          <w:sz w:val="24"/>
          <w:szCs w:val="24"/>
        </w:rPr>
        <w:t xml:space="preserve"> </w:t>
      </w:r>
      <w:r w:rsidR="00F46431" w:rsidRPr="00C73899">
        <w:rPr>
          <w:rFonts w:cs="Calibri"/>
          <w:sz w:val="24"/>
          <w:szCs w:val="24"/>
        </w:rPr>
        <w:t>assay</w:t>
      </w:r>
      <w:r w:rsidR="006E5F87" w:rsidRPr="00C73899">
        <w:rPr>
          <w:rFonts w:cs="Calibri"/>
          <w:sz w:val="24"/>
          <w:szCs w:val="24"/>
        </w:rPr>
        <w:t xml:space="preserve">. In the </w:t>
      </w:r>
      <w:r w:rsidR="00F46431" w:rsidRPr="00C73899">
        <w:rPr>
          <w:rFonts w:cs="Calibri"/>
          <w:sz w:val="24"/>
          <w:szCs w:val="24"/>
        </w:rPr>
        <w:t xml:space="preserve">reactions </w:t>
      </w:r>
      <w:r w:rsidR="006E5F87" w:rsidRPr="00C73899">
        <w:rPr>
          <w:rFonts w:cs="Calibri"/>
          <w:sz w:val="24"/>
          <w:szCs w:val="24"/>
        </w:rPr>
        <w:t>without the TET2 enzyme</w:t>
      </w:r>
      <w:r w:rsidR="00F46431" w:rsidRPr="00C73899">
        <w:rPr>
          <w:rFonts w:cs="Calibri"/>
          <w:sz w:val="24"/>
          <w:szCs w:val="24"/>
        </w:rPr>
        <w:t xml:space="preserve"> (negative control),</w:t>
      </w:r>
      <w:r w:rsidR="006E5F87" w:rsidRPr="00C73899">
        <w:rPr>
          <w:rFonts w:cs="Calibri"/>
          <w:sz w:val="24"/>
          <w:szCs w:val="24"/>
        </w:rPr>
        <w:t xml:space="preserve"> only </w:t>
      </w:r>
      <w:proofErr w:type="spellStart"/>
      <w:r w:rsidR="00CF0C11" w:rsidRPr="00C73899">
        <w:rPr>
          <w:rFonts w:cs="Calibri"/>
          <w:sz w:val="24"/>
          <w:szCs w:val="24"/>
        </w:rPr>
        <w:t>dA</w:t>
      </w:r>
      <w:proofErr w:type="spellEnd"/>
      <w:r w:rsidR="00726C74" w:rsidRPr="00C73899">
        <w:rPr>
          <w:rFonts w:cs="Calibri"/>
          <w:sz w:val="24"/>
          <w:szCs w:val="24"/>
        </w:rPr>
        <w:t>,</w:t>
      </w:r>
      <w:r w:rsidR="00CF0C11" w:rsidRPr="00C73899">
        <w:rPr>
          <w:rFonts w:cs="Calibri"/>
          <w:sz w:val="24"/>
          <w:szCs w:val="24"/>
        </w:rPr>
        <w:t xml:space="preserve"> </w:t>
      </w:r>
      <w:r w:rsidR="00726C74" w:rsidRPr="00C73899">
        <w:rPr>
          <w:rFonts w:cs="Calibri"/>
          <w:sz w:val="24"/>
          <w:szCs w:val="24"/>
        </w:rPr>
        <w:t>dT</w:t>
      </w:r>
      <w:r w:rsidR="00CF0C11" w:rsidRPr="00C73899">
        <w:rPr>
          <w:rFonts w:cs="Calibri"/>
          <w:sz w:val="24"/>
          <w:szCs w:val="24"/>
        </w:rPr>
        <w:t xml:space="preserve">, </w:t>
      </w:r>
      <w:proofErr w:type="spellStart"/>
      <w:r w:rsidR="00CF0C11" w:rsidRPr="00C73899">
        <w:rPr>
          <w:rFonts w:cs="Calibri"/>
          <w:sz w:val="24"/>
          <w:szCs w:val="24"/>
        </w:rPr>
        <w:t>dG</w:t>
      </w:r>
      <w:proofErr w:type="spellEnd"/>
      <w:r w:rsidR="00CF0C11" w:rsidRPr="00C73899">
        <w:rPr>
          <w:rFonts w:cs="Calibri"/>
          <w:sz w:val="24"/>
          <w:szCs w:val="24"/>
        </w:rPr>
        <w:t xml:space="preserve">, </w:t>
      </w:r>
      <w:proofErr w:type="spellStart"/>
      <w:r w:rsidR="00CF0C11" w:rsidRPr="00C73899">
        <w:rPr>
          <w:rFonts w:cs="Calibri"/>
          <w:sz w:val="24"/>
          <w:szCs w:val="24"/>
        </w:rPr>
        <w:t>dC</w:t>
      </w:r>
      <w:proofErr w:type="spellEnd"/>
      <w:r w:rsidR="00CF0C11" w:rsidRPr="00C73899">
        <w:rPr>
          <w:rFonts w:cs="Calibri"/>
          <w:sz w:val="24"/>
          <w:szCs w:val="24"/>
        </w:rPr>
        <w:t>, and 5mdC</w:t>
      </w:r>
      <w:r w:rsidR="00953431" w:rsidRPr="00C73899">
        <w:rPr>
          <w:rFonts w:cs="Calibri"/>
          <w:sz w:val="24"/>
          <w:szCs w:val="24"/>
        </w:rPr>
        <w:t xml:space="preserve"> peaks were observed.</w:t>
      </w:r>
      <w:r w:rsidR="006E5F87" w:rsidRPr="00C73899">
        <w:rPr>
          <w:rFonts w:cs="Calibri"/>
          <w:sz w:val="24"/>
          <w:szCs w:val="24"/>
        </w:rPr>
        <w:t xml:space="preserve"> However, in the positive control </w:t>
      </w:r>
      <w:r w:rsidR="00584EEF" w:rsidRPr="00C73899">
        <w:rPr>
          <w:rFonts w:cs="Calibri"/>
          <w:sz w:val="24"/>
          <w:szCs w:val="24"/>
        </w:rPr>
        <w:t>reaction, which</w:t>
      </w:r>
      <w:r w:rsidR="006E5F87" w:rsidRPr="00C73899">
        <w:rPr>
          <w:rFonts w:cs="Calibri"/>
          <w:sz w:val="24"/>
          <w:szCs w:val="24"/>
        </w:rPr>
        <w:t xml:space="preserve"> contained the TET2 </w:t>
      </w:r>
      <w:r w:rsidR="00F90F06" w:rsidRPr="00C73899">
        <w:rPr>
          <w:rFonts w:cs="Calibri"/>
          <w:sz w:val="24"/>
          <w:szCs w:val="24"/>
        </w:rPr>
        <w:t>dioxygenase</w:t>
      </w:r>
      <w:r w:rsidR="006E5F87" w:rsidRPr="00C73899">
        <w:rPr>
          <w:rFonts w:cs="Calibri"/>
          <w:sz w:val="24"/>
          <w:szCs w:val="24"/>
        </w:rPr>
        <w:t xml:space="preserve">, </w:t>
      </w:r>
      <w:r w:rsidR="00C06D40" w:rsidRPr="00C73899">
        <w:rPr>
          <w:rFonts w:cs="Calibri"/>
          <w:sz w:val="24"/>
          <w:szCs w:val="24"/>
        </w:rPr>
        <w:t>two</w:t>
      </w:r>
      <w:r w:rsidR="006E5F87" w:rsidRPr="00C73899">
        <w:rPr>
          <w:rFonts w:cs="Calibri"/>
          <w:sz w:val="24"/>
          <w:szCs w:val="24"/>
        </w:rPr>
        <w:t xml:space="preserve"> </w:t>
      </w:r>
      <w:r w:rsidR="00953431" w:rsidRPr="00C73899">
        <w:rPr>
          <w:rFonts w:cs="Calibri"/>
          <w:sz w:val="24"/>
          <w:szCs w:val="24"/>
        </w:rPr>
        <w:t>new</w:t>
      </w:r>
      <w:r w:rsidR="006E5F87" w:rsidRPr="00C73899">
        <w:rPr>
          <w:rFonts w:cs="Calibri"/>
          <w:sz w:val="24"/>
          <w:szCs w:val="24"/>
        </w:rPr>
        <w:t xml:space="preserve"> peaks corresponding to </w:t>
      </w:r>
      <w:r w:rsidR="00CF0C11" w:rsidRPr="00C73899">
        <w:rPr>
          <w:rFonts w:cs="Calibri"/>
          <w:sz w:val="24"/>
          <w:szCs w:val="24"/>
        </w:rPr>
        <w:t>d5hm</w:t>
      </w:r>
      <w:r w:rsidR="00232E74" w:rsidRPr="00C73899">
        <w:rPr>
          <w:rFonts w:cs="Calibri"/>
          <w:sz w:val="24"/>
          <w:szCs w:val="24"/>
        </w:rPr>
        <w:t>C</w:t>
      </w:r>
      <w:r w:rsidR="00C06D40" w:rsidRPr="00C73899">
        <w:rPr>
          <w:rFonts w:cs="Calibri"/>
          <w:sz w:val="24"/>
          <w:szCs w:val="24"/>
        </w:rPr>
        <w:t xml:space="preserve"> and</w:t>
      </w:r>
      <w:r w:rsidR="00232E74" w:rsidRPr="00C73899">
        <w:rPr>
          <w:rFonts w:cs="Calibri"/>
          <w:sz w:val="24"/>
          <w:szCs w:val="24"/>
        </w:rPr>
        <w:t xml:space="preserve"> </w:t>
      </w:r>
      <w:r w:rsidR="00CF0C11" w:rsidRPr="00C73899">
        <w:rPr>
          <w:rFonts w:cs="Calibri"/>
          <w:sz w:val="24"/>
          <w:szCs w:val="24"/>
        </w:rPr>
        <w:t>d</w:t>
      </w:r>
      <w:r w:rsidR="00232E74" w:rsidRPr="00C73899">
        <w:rPr>
          <w:rFonts w:cs="Calibri"/>
          <w:sz w:val="24"/>
          <w:szCs w:val="24"/>
        </w:rPr>
        <w:t>5fC</w:t>
      </w:r>
      <w:r w:rsidR="006E5F87" w:rsidRPr="00C73899">
        <w:rPr>
          <w:rFonts w:cs="Calibri"/>
          <w:sz w:val="24"/>
          <w:szCs w:val="24"/>
        </w:rPr>
        <w:t xml:space="preserve"> were observed. </w:t>
      </w:r>
      <w:r w:rsidR="00D41FD3" w:rsidRPr="00C73899">
        <w:rPr>
          <w:rFonts w:cs="Calibri"/>
          <w:sz w:val="24"/>
          <w:szCs w:val="24"/>
        </w:rPr>
        <w:t xml:space="preserve">We were not able to detect </w:t>
      </w:r>
      <w:r w:rsidR="00600B02" w:rsidRPr="00C73899">
        <w:rPr>
          <w:rFonts w:cs="Calibri"/>
          <w:sz w:val="24"/>
          <w:szCs w:val="24"/>
        </w:rPr>
        <w:t xml:space="preserve">the formation of </w:t>
      </w:r>
      <w:r w:rsidR="00D41FD3" w:rsidRPr="00C73899">
        <w:rPr>
          <w:rFonts w:cs="Calibri"/>
          <w:sz w:val="24"/>
          <w:szCs w:val="24"/>
        </w:rPr>
        <w:t xml:space="preserve">d5caC </w:t>
      </w:r>
      <w:r w:rsidR="00600B02" w:rsidRPr="00C73899">
        <w:rPr>
          <w:rFonts w:cs="Calibri"/>
          <w:sz w:val="24"/>
          <w:szCs w:val="24"/>
        </w:rPr>
        <w:t xml:space="preserve">nucleoside </w:t>
      </w:r>
      <w:r w:rsidR="00D41FD3" w:rsidRPr="00C73899">
        <w:rPr>
          <w:rFonts w:cs="Calibri"/>
          <w:sz w:val="24"/>
          <w:szCs w:val="24"/>
        </w:rPr>
        <w:t xml:space="preserve">possibly due to </w:t>
      </w:r>
      <w:r w:rsidR="00600B02" w:rsidRPr="00C73899">
        <w:rPr>
          <w:rFonts w:cs="Calibri"/>
          <w:sz w:val="24"/>
          <w:szCs w:val="24"/>
        </w:rPr>
        <w:t>its poor</w:t>
      </w:r>
      <w:r w:rsidR="00D41FD3" w:rsidRPr="00C73899">
        <w:rPr>
          <w:rFonts w:cs="Calibri"/>
          <w:sz w:val="24"/>
          <w:szCs w:val="24"/>
        </w:rPr>
        <w:t xml:space="preserve"> detection </w:t>
      </w:r>
      <w:r w:rsidR="00600B02" w:rsidRPr="00C73899">
        <w:rPr>
          <w:rFonts w:cs="Calibri"/>
          <w:sz w:val="24"/>
          <w:szCs w:val="24"/>
        </w:rPr>
        <w:t>levels</w:t>
      </w:r>
      <w:r w:rsidR="00D41FD3" w:rsidRPr="00C73899">
        <w:rPr>
          <w:rFonts w:cs="Calibri"/>
          <w:sz w:val="24"/>
          <w:szCs w:val="24"/>
        </w:rPr>
        <w:t xml:space="preserve"> </w:t>
      </w:r>
      <w:r w:rsidR="00600B02" w:rsidRPr="00C73899">
        <w:rPr>
          <w:rFonts w:cs="Calibri"/>
          <w:sz w:val="24"/>
          <w:szCs w:val="24"/>
        </w:rPr>
        <w:t>(</w:t>
      </w:r>
      <w:r w:rsidR="003465C4" w:rsidRPr="00C73899">
        <w:rPr>
          <w:rFonts w:cs="Calibri"/>
          <w:b/>
          <w:sz w:val="24"/>
          <w:szCs w:val="24"/>
        </w:rPr>
        <w:t>Figure 2</w:t>
      </w:r>
      <w:r w:rsidR="00600B02" w:rsidRPr="00C73899">
        <w:rPr>
          <w:rFonts w:cs="Calibri"/>
          <w:sz w:val="24"/>
          <w:szCs w:val="24"/>
        </w:rPr>
        <w:t>)</w:t>
      </w:r>
      <w:r w:rsidR="00D41FD3" w:rsidRPr="00C73899">
        <w:rPr>
          <w:rFonts w:cs="Calibri"/>
          <w:sz w:val="24"/>
          <w:szCs w:val="24"/>
        </w:rPr>
        <w:t xml:space="preserve">. </w:t>
      </w:r>
      <w:r w:rsidR="00405E6F" w:rsidRPr="00C73899">
        <w:rPr>
          <w:rFonts w:cs="Calibri"/>
          <w:sz w:val="24"/>
          <w:szCs w:val="24"/>
        </w:rPr>
        <w:t>These results demonstrate</w:t>
      </w:r>
      <w:r w:rsidR="00745527" w:rsidRPr="00C73899">
        <w:rPr>
          <w:rFonts w:cs="Calibri"/>
          <w:sz w:val="24"/>
          <w:szCs w:val="24"/>
        </w:rPr>
        <w:t xml:space="preserve"> that the </w:t>
      </w:r>
      <w:r w:rsidR="006519E8" w:rsidRPr="00C73899">
        <w:rPr>
          <w:rFonts w:cs="Calibri"/>
          <w:sz w:val="24"/>
          <w:szCs w:val="24"/>
        </w:rPr>
        <w:t xml:space="preserve">untagged TET2 </w:t>
      </w:r>
      <w:r w:rsidR="006519E8" w:rsidRPr="00C73899">
        <w:rPr>
          <w:rFonts w:cs="Calibri"/>
          <w:sz w:val="24"/>
          <w:szCs w:val="24"/>
        </w:rPr>
        <w:lastRenderedPageBreak/>
        <w:t xml:space="preserve">dioxygenase </w:t>
      </w:r>
      <w:r w:rsidR="00911C6E" w:rsidRPr="00C73899">
        <w:rPr>
          <w:rFonts w:cs="Calibri"/>
          <w:sz w:val="24"/>
          <w:szCs w:val="24"/>
        </w:rPr>
        <w:t>purified in this procedure is catalytically active</w:t>
      </w:r>
      <w:r w:rsidR="00D13038" w:rsidRPr="00C73899">
        <w:rPr>
          <w:rFonts w:cs="Calibri"/>
          <w:sz w:val="24"/>
          <w:szCs w:val="24"/>
        </w:rPr>
        <w:t xml:space="preserve"> and can be used to </w:t>
      </w:r>
      <w:r w:rsidR="00FC7C50" w:rsidRPr="00C73899">
        <w:rPr>
          <w:rFonts w:cs="Calibri"/>
          <w:sz w:val="24"/>
          <w:szCs w:val="24"/>
        </w:rPr>
        <w:t xml:space="preserve">characterize the </w:t>
      </w:r>
      <w:r w:rsidR="00E4150A" w:rsidRPr="00C73899">
        <w:rPr>
          <w:rFonts w:cs="Calibri"/>
          <w:sz w:val="24"/>
          <w:szCs w:val="24"/>
        </w:rPr>
        <w:t>wt</w:t>
      </w:r>
      <w:r w:rsidR="00FC7C50" w:rsidRPr="00C73899">
        <w:rPr>
          <w:rFonts w:cs="Calibri"/>
          <w:sz w:val="24"/>
          <w:szCs w:val="24"/>
        </w:rPr>
        <w:t>-TET2 enzyme and its clinical mutants</w:t>
      </w:r>
      <w:r w:rsidR="00911C6E" w:rsidRPr="00C73899">
        <w:rPr>
          <w:rFonts w:cs="Calibri"/>
          <w:sz w:val="24"/>
          <w:szCs w:val="24"/>
        </w:rPr>
        <w:t>.</w:t>
      </w:r>
    </w:p>
    <w:p w14:paraId="22AD0402" w14:textId="07CCA922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</w:p>
    <w:p w14:paraId="4BF9860D" w14:textId="7ADD03B1" w:rsidR="0065686C" w:rsidRPr="00C73899" w:rsidRDefault="0065686C" w:rsidP="00C73899">
      <w:pPr>
        <w:pStyle w:val="StyleTAMainTextFirstline0"/>
        <w:spacing w:line="240" w:lineRule="auto"/>
        <w:ind w:firstLine="0"/>
        <w:jc w:val="left"/>
        <w:rPr>
          <w:rFonts w:ascii="Calibri" w:hAnsi="Calibri" w:cs="Calibri"/>
          <w:b/>
          <w:caps/>
          <w:sz w:val="24"/>
          <w:szCs w:val="24"/>
        </w:rPr>
      </w:pPr>
      <w:r w:rsidRPr="00C73899">
        <w:rPr>
          <w:rFonts w:ascii="Calibri" w:hAnsi="Calibri" w:cs="Calibri"/>
          <w:b/>
          <w:caps/>
          <w:sz w:val="24"/>
          <w:szCs w:val="24"/>
        </w:rPr>
        <w:t>Figure and table Legends:</w:t>
      </w:r>
    </w:p>
    <w:p w14:paraId="3E987B03" w14:textId="2FF4C427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Figure</w:t>
      </w:r>
      <w:r w:rsidR="00D47A8E">
        <w:rPr>
          <w:rFonts w:cs="Calibri"/>
          <w:b/>
          <w:sz w:val="24"/>
          <w:szCs w:val="24"/>
        </w:rPr>
        <w:t xml:space="preserve"> </w:t>
      </w:r>
      <w:r w:rsidRPr="00C73899">
        <w:rPr>
          <w:rFonts w:cs="Calibri"/>
          <w:b/>
          <w:sz w:val="24"/>
          <w:szCs w:val="24"/>
        </w:rPr>
        <w:t>1.</w:t>
      </w:r>
      <w:r w:rsidRPr="00C73899">
        <w:rPr>
          <w:rFonts w:cs="Calibri"/>
          <w:sz w:val="24"/>
          <w:szCs w:val="24"/>
        </w:rPr>
        <w:t xml:space="preserve"> SDS-PAGE analysis of purified TET2 dioxygenase from </w:t>
      </w:r>
      <w:r w:rsidRPr="00C73899">
        <w:rPr>
          <w:rFonts w:cs="Calibri"/>
          <w:i/>
          <w:sz w:val="24"/>
          <w:szCs w:val="24"/>
        </w:rPr>
        <w:t>E. coli</w:t>
      </w:r>
      <w:r w:rsidRPr="00C73899">
        <w:rPr>
          <w:rFonts w:cs="Calibri"/>
          <w:sz w:val="24"/>
          <w:szCs w:val="24"/>
        </w:rPr>
        <w:t xml:space="preserve"> BL21 (DE3) cells. Lane A indicates marker while lane B indicates TET2 protein purified using SP </w:t>
      </w:r>
      <w:proofErr w:type="spellStart"/>
      <w:r w:rsidRPr="00C73899">
        <w:rPr>
          <w:rFonts w:cs="Calibri"/>
          <w:sz w:val="24"/>
          <w:szCs w:val="24"/>
        </w:rPr>
        <w:t>sepharose</w:t>
      </w:r>
      <w:proofErr w:type="spellEnd"/>
      <w:r w:rsidRPr="00C73899">
        <w:rPr>
          <w:rFonts w:cs="Calibri"/>
          <w:sz w:val="24"/>
          <w:szCs w:val="24"/>
        </w:rPr>
        <w:t xml:space="preserve"> ion exchange resin. The total size of the untagged TET2 dioxygenase is </w:t>
      </w:r>
      <w:r w:rsidR="00281FA8" w:rsidRPr="00C73899">
        <w:rPr>
          <w:rFonts w:ascii="Cambria Math" w:hAnsi="Cambria Math" w:cs="Cambria Math"/>
          <w:sz w:val="24"/>
          <w:szCs w:val="24"/>
        </w:rPr>
        <w:t>∼</w:t>
      </w:r>
      <w:r w:rsidR="00251269" w:rsidRPr="00C73899">
        <w:rPr>
          <w:rFonts w:cs="Calibri"/>
          <w:sz w:val="24"/>
          <w:szCs w:val="24"/>
        </w:rPr>
        <w:t>54</w:t>
      </w:r>
      <w:r w:rsidRPr="00C73899">
        <w:rPr>
          <w:rFonts w:cs="Calibri"/>
          <w:sz w:val="24"/>
          <w:szCs w:val="24"/>
        </w:rPr>
        <w:t xml:space="preserve"> kDa as indicated by the arrow.</w:t>
      </w:r>
    </w:p>
    <w:p w14:paraId="7AB3F735" w14:textId="77777777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</w:p>
    <w:p w14:paraId="651F9347" w14:textId="0C85F4F0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Figure</w:t>
      </w:r>
      <w:r w:rsidR="00D47A8E">
        <w:rPr>
          <w:rFonts w:cs="Calibri"/>
          <w:b/>
          <w:sz w:val="24"/>
          <w:szCs w:val="24"/>
        </w:rPr>
        <w:t xml:space="preserve"> </w:t>
      </w:r>
      <w:r w:rsidRPr="00C73899">
        <w:rPr>
          <w:rFonts w:cs="Calibri"/>
          <w:b/>
          <w:sz w:val="24"/>
          <w:szCs w:val="24"/>
        </w:rPr>
        <w:t>2.</w:t>
      </w:r>
      <w:r w:rsidRPr="00C73899">
        <w:rPr>
          <w:rFonts w:cs="Calibri"/>
          <w:sz w:val="24"/>
          <w:szCs w:val="24"/>
        </w:rPr>
        <w:t xml:space="preserve"> Standard curves </w:t>
      </w:r>
      <w:r w:rsidR="00C836A8" w:rsidRPr="00C73899">
        <w:rPr>
          <w:rFonts w:cs="Calibri"/>
          <w:sz w:val="24"/>
          <w:szCs w:val="24"/>
        </w:rPr>
        <w:t xml:space="preserve">was draw for four natural DNA nucleosides and </w:t>
      </w:r>
      <w:r w:rsidR="00C836A8" w:rsidRPr="00C73899">
        <w:rPr>
          <w:rFonts w:eastAsia="Times New Roman" w:cs="Calibri"/>
          <w:color w:val="000000"/>
          <w:sz w:val="24"/>
          <w:szCs w:val="24"/>
        </w:rPr>
        <w:t>different cytosine derivatives</w:t>
      </w:r>
      <w:r w:rsidR="00A9480C" w:rsidRPr="00C73899">
        <w:rPr>
          <w:rFonts w:eastAsia="Times New Roman" w:cs="Calibri"/>
          <w:color w:val="000000"/>
          <w:sz w:val="24"/>
          <w:szCs w:val="24"/>
        </w:rPr>
        <w:t>,</w:t>
      </w:r>
      <w:r w:rsidR="00C836A8" w:rsidRPr="00C73899">
        <w:rPr>
          <w:rFonts w:cs="Calibri"/>
          <w:sz w:val="24"/>
          <w:szCs w:val="24"/>
        </w:rPr>
        <w:t xml:space="preserve"> which w</w:t>
      </w:r>
      <w:r w:rsidR="00A9480C" w:rsidRPr="00C73899">
        <w:rPr>
          <w:rFonts w:cs="Calibri"/>
          <w:sz w:val="24"/>
          <w:szCs w:val="24"/>
        </w:rPr>
        <w:t>ere</w:t>
      </w:r>
      <w:r w:rsidR="00C836A8" w:rsidRPr="00C73899">
        <w:rPr>
          <w:rFonts w:cs="Calibri"/>
          <w:sz w:val="24"/>
          <w:szCs w:val="24"/>
        </w:rPr>
        <w:t xml:space="preserve"> then </w:t>
      </w:r>
      <w:r w:rsidRPr="00C73899">
        <w:rPr>
          <w:rFonts w:cs="Calibri"/>
          <w:sz w:val="24"/>
          <w:szCs w:val="24"/>
        </w:rPr>
        <w:t>used for the</w:t>
      </w:r>
      <w:r w:rsidR="00C836A8" w:rsidRPr="00C73899">
        <w:rPr>
          <w:rFonts w:cs="Calibri"/>
          <w:sz w:val="24"/>
          <w:szCs w:val="24"/>
        </w:rPr>
        <w:t>ir quantification</w:t>
      </w:r>
      <w:r w:rsidRPr="00C73899">
        <w:rPr>
          <w:rFonts w:cs="Calibri"/>
          <w:sz w:val="24"/>
          <w:szCs w:val="24"/>
        </w:rPr>
        <w:t>.</w:t>
      </w:r>
    </w:p>
    <w:p w14:paraId="076201B5" w14:textId="77777777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</w:p>
    <w:p w14:paraId="55E83A58" w14:textId="19BE0562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Figure</w:t>
      </w:r>
      <w:r w:rsidR="00D47A8E">
        <w:rPr>
          <w:rFonts w:cs="Calibri"/>
          <w:b/>
          <w:sz w:val="24"/>
          <w:szCs w:val="24"/>
        </w:rPr>
        <w:t xml:space="preserve"> </w:t>
      </w:r>
      <w:r w:rsidRPr="00C73899">
        <w:rPr>
          <w:rFonts w:cs="Calibri"/>
          <w:b/>
          <w:sz w:val="24"/>
          <w:szCs w:val="24"/>
        </w:rPr>
        <w:t>3.</w:t>
      </w:r>
      <w:r w:rsidRPr="00C73899">
        <w:rPr>
          <w:rFonts w:cs="Calibri"/>
          <w:sz w:val="24"/>
          <w:szCs w:val="24"/>
        </w:rPr>
        <w:t xml:space="preserve"> Liquid chromatography (bottom) and </w:t>
      </w:r>
      <w:r w:rsidRPr="00C73899">
        <w:rPr>
          <w:rFonts w:eastAsia="Times New Roman" w:cs="Calibri"/>
          <w:color w:val="000000"/>
          <w:sz w:val="24"/>
          <w:szCs w:val="24"/>
        </w:rPr>
        <w:t xml:space="preserve">MS/MS (above) </w:t>
      </w:r>
      <w:r w:rsidRPr="00C73899">
        <w:rPr>
          <w:rFonts w:cs="Calibri"/>
          <w:sz w:val="24"/>
          <w:szCs w:val="24"/>
        </w:rPr>
        <w:t xml:space="preserve">method used to separate and characterize four natural DNA nucleosides and </w:t>
      </w:r>
      <w:r w:rsidRPr="00C73899">
        <w:rPr>
          <w:rFonts w:eastAsia="Times New Roman" w:cs="Calibri"/>
          <w:color w:val="000000"/>
          <w:sz w:val="24"/>
          <w:szCs w:val="24"/>
        </w:rPr>
        <w:t>different cytosine derivatives</w:t>
      </w:r>
      <w:r w:rsidRPr="00C73899">
        <w:rPr>
          <w:rFonts w:cs="Calibri"/>
          <w:sz w:val="24"/>
          <w:szCs w:val="24"/>
        </w:rPr>
        <w:t>.</w:t>
      </w:r>
    </w:p>
    <w:p w14:paraId="491327A5" w14:textId="77777777" w:rsidR="0065686C" w:rsidRPr="00C73899" w:rsidRDefault="0065686C" w:rsidP="00C73899">
      <w:pPr>
        <w:spacing w:after="0" w:line="240" w:lineRule="auto"/>
        <w:rPr>
          <w:rFonts w:cs="Calibri"/>
          <w:sz w:val="24"/>
          <w:szCs w:val="24"/>
        </w:rPr>
      </w:pPr>
    </w:p>
    <w:p w14:paraId="2B439021" w14:textId="088D0610" w:rsidR="0065686C" w:rsidRPr="00C73899" w:rsidRDefault="003465C4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Table 1</w:t>
      </w:r>
      <w:r w:rsidR="0065686C" w:rsidRPr="00C73899">
        <w:rPr>
          <w:rFonts w:cs="Calibri"/>
          <w:b/>
          <w:sz w:val="24"/>
          <w:szCs w:val="24"/>
        </w:rPr>
        <w:t>:</w:t>
      </w:r>
      <w:r w:rsidR="0065686C" w:rsidRPr="00C73899">
        <w:rPr>
          <w:rFonts w:cs="Calibri"/>
          <w:sz w:val="24"/>
          <w:szCs w:val="24"/>
        </w:rPr>
        <w:t xml:space="preserve"> Sequence of DNA oligonucleotide primers used for PCR amplification of the catalytic domain of untagged human TET2 dioxygenase.</w:t>
      </w:r>
    </w:p>
    <w:p w14:paraId="59FCFEC1" w14:textId="77777777" w:rsidR="0065686C" w:rsidRPr="00C73899" w:rsidRDefault="0065686C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p w14:paraId="59C617DD" w14:textId="09EAE285" w:rsidR="0065686C" w:rsidRPr="00C73899" w:rsidRDefault="003465C4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Table 2</w:t>
      </w:r>
      <w:r w:rsidR="0065686C" w:rsidRPr="00C73899">
        <w:rPr>
          <w:rFonts w:cs="Calibri"/>
          <w:b/>
          <w:sz w:val="24"/>
          <w:szCs w:val="24"/>
        </w:rPr>
        <w:t>:</w:t>
      </w:r>
      <w:r w:rsidR="0065686C" w:rsidRPr="00C73899">
        <w:rPr>
          <w:rFonts w:cs="Calibri"/>
          <w:sz w:val="24"/>
          <w:szCs w:val="24"/>
        </w:rPr>
        <w:t xml:space="preserve"> Sequence of the sense and anti-sense 25-mer dsDNA oligonucleotide used as a TET2 substrate for </w:t>
      </w:r>
      <w:r w:rsidRPr="00C73899">
        <w:rPr>
          <w:rFonts w:cs="Calibri"/>
          <w:i/>
          <w:sz w:val="24"/>
          <w:szCs w:val="24"/>
        </w:rPr>
        <w:t>in vitro</w:t>
      </w:r>
      <w:r w:rsidR="0065686C" w:rsidRPr="00C73899">
        <w:rPr>
          <w:rFonts w:cs="Calibri"/>
          <w:sz w:val="24"/>
          <w:szCs w:val="24"/>
        </w:rPr>
        <w:t xml:space="preserve"> oxidation reactions.</w:t>
      </w:r>
    </w:p>
    <w:p w14:paraId="1F8E6CC1" w14:textId="77777777" w:rsidR="0065686C" w:rsidRPr="00C73899" w:rsidRDefault="0065686C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p w14:paraId="51813E63" w14:textId="1484AE25" w:rsidR="0065686C" w:rsidRPr="00C73899" w:rsidRDefault="003465C4" w:rsidP="00C73899">
      <w:pPr>
        <w:spacing w:after="0" w:line="240" w:lineRule="auto"/>
        <w:rPr>
          <w:rFonts w:cs="Calibri"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Table 3</w:t>
      </w:r>
      <w:r w:rsidR="0065686C" w:rsidRPr="00C73899">
        <w:rPr>
          <w:rFonts w:cs="Calibri"/>
          <w:b/>
          <w:sz w:val="24"/>
          <w:szCs w:val="24"/>
        </w:rPr>
        <w:t>:</w:t>
      </w:r>
      <w:r w:rsidR="0065686C" w:rsidRPr="00C73899">
        <w:rPr>
          <w:rFonts w:cs="Calibri"/>
          <w:sz w:val="24"/>
          <w:szCs w:val="24"/>
        </w:rPr>
        <w:t xml:space="preserve"> </w:t>
      </w:r>
      <w:r w:rsidR="0065686C" w:rsidRPr="00C73899">
        <w:rPr>
          <w:rFonts w:eastAsia="Times New Roman" w:cs="Calibri"/>
          <w:color w:val="000000"/>
          <w:sz w:val="24"/>
          <w:szCs w:val="24"/>
        </w:rPr>
        <w:t xml:space="preserve">Optimized LC-MS/MS parameters </w:t>
      </w:r>
      <w:r w:rsidR="0065686C" w:rsidRPr="00C73899">
        <w:rPr>
          <w:rFonts w:cs="Calibri"/>
          <w:sz w:val="24"/>
          <w:szCs w:val="24"/>
        </w:rPr>
        <w:t xml:space="preserve">of four natural DNA nucleosides and </w:t>
      </w:r>
      <w:r w:rsidR="0065686C" w:rsidRPr="00C73899">
        <w:rPr>
          <w:rFonts w:eastAsia="Times New Roman" w:cs="Calibri"/>
          <w:color w:val="000000"/>
          <w:sz w:val="24"/>
          <w:szCs w:val="24"/>
        </w:rPr>
        <w:t xml:space="preserve">different cytosine derivatives under positive ion mode. For each parent ion </w:t>
      </w:r>
      <w:r w:rsidR="0065686C" w:rsidRPr="00C73899">
        <w:rPr>
          <w:rFonts w:cs="Calibri"/>
          <w:sz w:val="24"/>
          <w:szCs w:val="24"/>
        </w:rPr>
        <w:t>nucleoside</w:t>
      </w:r>
      <w:r w:rsidR="0065686C" w:rsidRPr="00C73899">
        <w:rPr>
          <w:rFonts w:eastAsia="Times New Roman" w:cs="Calibri"/>
          <w:color w:val="000000"/>
          <w:sz w:val="24"/>
          <w:szCs w:val="24"/>
        </w:rPr>
        <w:t xml:space="preserve"> (Q1), the most intense product ion (Q3) was detected.</w:t>
      </w:r>
    </w:p>
    <w:p w14:paraId="2BBDF273" w14:textId="77777777" w:rsidR="00B02B7E" w:rsidRPr="00C73899" w:rsidRDefault="00B02B7E" w:rsidP="00C73899">
      <w:pPr>
        <w:spacing w:after="0" w:line="240" w:lineRule="auto"/>
        <w:rPr>
          <w:rFonts w:cs="Calibri"/>
          <w:sz w:val="24"/>
          <w:szCs w:val="24"/>
        </w:rPr>
      </w:pPr>
    </w:p>
    <w:p w14:paraId="2E5323C9" w14:textId="0DB984B1" w:rsidR="00992612" w:rsidRPr="00C73899" w:rsidRDefault="00992612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DISCUSSION</w:t>
      </w:r>
    </w:p>
    <w:p w14:paraId="27789FDA" w14:textId="78461994" w:rsidR="00063405" w:rsidRPr="00C73899" w:rsidRDefault="00063405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  <w:r w:rsidRPr="00C73899">
        <w:rPr>
          <w:rFonts w:ascii="Calibri" w:hAnsi="Calibri" w:cs="Calibri"/>
          <w:b w:val="0"/>
          <w:szCs w:val="24"/>
          <w:lang w:val="en-US"/>
        </w:rPr>
        <w:t>Mutations in TET2 gene are some of the most frequently detected genetic changes in patients with diverse hematopoietic malignancies.</w:t>
      </w:r>
      <w:r w:rsidR="00A129A6" w:rsidRPr="00C73899">
        <w:rPr>
          <w:rFonts w:ascii="Calibri" w:hAnsi="Calibri" w:cs="Calibri"/>
          <w:b w:val="0"/>
          <w:szCs w:val="24"/>
          <w:lang w:val="en-US"/>
        </w:rPr>
        <w:t xml:space="preserve"> To date hundreds of </w:t>
      </w:r>
      <w:r w:rsidR="00E15D89" w:rsidRPr="00C73899">
        <w:rPr>
          <w:rFonts w:ascii="Calibri" w:hAnsi="Calibri" w:cs="Calibri"/>
          <w:b w:val="0"/>
          <w:szCs w:val="24"/>
          <w:lang w:val="en-US"/>
        </w:rPr>
        <w:t>different TET2 mutations, which include nonsense, frame-shift, and missense mutations, have been identified in patients</w:t>
      </w:r>
      <w:hyperlink w:anchor="_ENREF_12" w:tooltip="Ponnaluri, 2013 #2383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&lt;EndNote&gt;&lt;Cite&gt;&lt;Author&gt;Ponnaluri&lt;/Author&gt;&lt;Year&gt;2013&lt;/Year&gt;&lt;RecNum&gt;2383&lt;/RecNum&gt;&lt;DisplayText&gt;&lt;style face="superscript"&gt;12&lt;/style&gt;&lt;/DisplayText&gt;&lt;record&gt;&lt;rec-number&gt;2383&lt;/rec-number&gt;&lt;foreign-keys&gt;&lt;key app="EN" db-id="prrddp9rbtwpsveswx9x9d95pvadsxvd5t0t" timestamp="0"&gt;2383&lt;/key&gt;&lt;/foreign-keys&gt;&lt;ref-type name="Journal Article"&gt;17&lt;/ref-type&gt;&lt;contributors&gt;&lt;authors&gt;&lt;author&gt;Ponnaluri, V. K.&lt;/author&gt;&lt;author&gt;Maciejewski, J. P.&lt;/author&gt;&lt;author&gt;Mukherji, M.&lt;/author&gt;&lt;/authors&gt;&lt;/contributors&gt;&lt;auth-address&gt;Division of Pharmaceutical Sciences, School of Pharmacy, University of Missouri-Kansas City, 64108 MO, United States.&lt;/auth-address&gt;&lt;titles&gt;&lt;title&gt;A mechanistic overview of TET-mediated 5-methylcytosine oxidation&lt;/title&gt;&lt;secondary-title&gt;Biochem Biophys Res Commun&lt;/secondary-title&gt;&lt;/titles&gt;&lt;periodical&gt;&lt;full-title&gt;Biochem Biophys Res Commun&lt;/full-title&gt;&lt;abbr-1&gt;Biochemical and biophysical research communications&lt;/abbr-1&gt;&lt;/periodical&gt;&lt;pages&gt;115-20&lt;/pages&gt;&lt;volume&gt;436&lt;/volume&gt;&lt;number&gt;2&lt;/number&gt;&lt;edition&gt;2013/06/04&lt;/edition&gt;&lt;keywords&gt;&lt;keyword&gt;5-Methylcytosine/*metabolism&lt;/keyword&gt;&lt;keyword&gt;Animals&lt;/keyword&gt;&lt;keyword&gt;*DNA Methylation&lt;/keyword&gt;&lt;keyword&gt;Dioxygenases/genetics/*metabolism&lt;/keyword&gt;&lt;keyword&gt;Humans&lt;/keyword&gt;&lt;keyword&gt;Iron/metabolism&lt;/keyword&gt;&lt;keyword&gt;Isoenzymes/genetics/metabolism&lt;/keyword&gt;&lt;keyword&gt;Ketoglutaric Acids/metabolism&lt;/keyword&gt;&lt;keyword&gt;Models, Genetic&lt;/keyword&gt;&lt;keyword&gt;Oxidation-Reduction&lt;/keyword&gt;&lt;/keywords&gt;&lt;dates&gt;&lt;year&gt;2013&lt;/year&gt;&lt;pub-dates&gt;&lt;date&gt;Jun 28&lt;/date&gt;&lt;/pub-dates&gt;&lt;/dates&gt;&lt;isbn&gt;1090-2104 (Electronic)&amp;#xD;0006-291X (Linking)&lt;/isbn&gt;&lt;accession-num&gt;23727577&lt;/accession-num&gt;&lt;urls&gt;&lt;related-urls&gt;&lt;url&gt;http://www.ncbi.nlm.nih.gov/pubmed/23727577&lt;/url&gt;&lt;/related-urls&gt;&lt;/urls&gt;&lt;electronic-resource-num&gt;10.1016/j.bbrc.2013.05.077&amp;#xD;S0006-291X(13)00874-7 [pii]&lt;/electronic-resource-num&gt;&lt;language&gt;eng&lt;/language&gt;&lt;/record&gt;&lt;/Cite&gt;&lt;/EndNote&gt;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2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15D89" w:rsidRPr="00C73899">
        <w:rPr>
          <w:rFonts w:ascii="Calibri" w:hAnsi="Calibri" w:cs="Calibri"/>
          <w:b w:val="0"/>
          <w:szCs w:val="24"/>
          <w:lang w:val="en-US"/>
        </w:rPr>
        <w:t>.</w:t>
      </w:r>
      <w:r w:rsidR="00B565AA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E4150A" w:rsidRPr="00C73899">
        <w:rPr>
          <w:rFonts w:ascii="Calibri" w:hAnsi="Calibri" w:cs="Calibri"/>
          <w:b w:val="0"/>
          <w:szCs w:val="24"/>
          <w:lang w:val="en-US"/>
        </w:rPr>
        <w:t xml:space="preserve">Patients with </w:t>
      </w:r>
      <w:r w:rsidR="00E4150A" w:rsidRPr="00C73899">
        <w:rPr>
          <w:rFonts w:ascii="Calibri" w:hAnsi="Calibri" w:cs="Calibri"/>
          <w:b w:val="0"/>
          <w:i/>
          <w:szCs w:val="24"/>
          <w:lang w:val="en-US"/>
        </w:rPr>
        <w:t>TET2</w:t>
      </w:r>
      <w:r w:rsidR="00E4150A" w:rsidRPr="00C73899">
        <w:rPr>
          <w:rFonts w:ascii="Calibri" w:hAnsi="Calibri" w:cs="Calibri"/>
          <w:b w:val="0"/>
          <w:szCs w:val="24"/>
          <w:lang w:val="en-US"/>
        </w:rPr>
        <w:t xml:space="preserve"> mutations show low levels of genomic 5hmC in the bone marrow compared to those with wt-TET2</w:t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4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4150A" w:rsidRPr="00C73899">
        <w:rPr>
          <w:rFonts w:ascii="Calibri" w:hAnsi="Calibri" w:cs="Calibri"/>
          <w:b w:val="0"/>
          <w:szCs w:val="24"/>
          <w:lang w:val="en-US"/>
        </w:rPr>
        <w:t xml:space="preserve">. Mutant </w:t>
      </w:r>
      <w:r w:rsidR="00E4150A" w:rsidRPr="00C73899">
        <w:rPr>
          <w:rFonts w:ascii="Calibri" w:hAnsi="Calibri" w:cs="Calibri"/>
          <w:b w:val="0"/>
          <w:i/>
          <w:szCs w:val="24"/>
          <w:lang w:val="en-US"/>
        </w:rPr>
        <w:t>TET2</w:t>
      </w:r>
      <w:r w:rsidR="00E4150A" w:rsidRPr="00C73899">
        <w:rPr>
          <w:rFonts w:ascii="Calibri" w:hAnsi="Calibri" w:cs="Calibri"/>
          <w:b w:val="0"/>
          <w:szCs w:val="24"/>
          <w:lang w:val="en-US"/>
        </w:rPr>
        <w:t xml:space="preserve"> knock-in experiments have recapitulated the effects of these mutations on 5hmC levels in transfected cells</w:t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4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E4150A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B565AA" w:rsidRPr="00C73899">
        <w:rPr>
          <w:rFonts w:ascii="Calibri" w:hAnsi="Calibri" w:cs="Calibri"/>
          <w:b w:val="0"/>
          <w:szCs w:val="24"/>
          <w:lang w:val="en-US"/>
        </w:rPr>
        <w:t>Results from TET2-knockout mouse models demonstrated that level of TET2 enzyme inversely correlated with the progression of hematopoietic malignancies</w:t>
      </w:r>
      <w:hyperlink w:anchor="_ENREF_17" w:tooltip="Moran-Crusio, 2011 #2098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Nb3Jhbi1DcnVzaW88L0F1dGhvcj48WWVhcj4yMDExPC9Z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E0NTY2LTcxPC9wYWdlcz48dm9sdW1lPjEwODwvdm9sdW1lPjxudW1iZXI+MzU8L251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Nb3Jhbi1DcnVzaW88L0F1dGhvcj48WWVhcj4yMDExPC9Z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E0NTY2LTcxPC9wYWdlcz48dm9sdW1lPjEwODwvdm9sdW1lPjxudW1iZXI+MzU8L251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7-20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B565AA" w:rsidRPr="00C73899">
        <w:rPr>
          <w:rFonts w:ascii="Calibri" w:hAnsi="Calibri" w:cs="Calibri"/>
          <w:b w:val="0"/>
          <w:szCs w:val="24"/>
          <w:lang w:val="en-US"/>
        </w:rPr>
        <w:t xml:space="preserve">. </w:t>
      </w:r>
      <w:r w:rsidR="00E727C7" w:rsidRPr="00C73899">
        <w:rPr>
          <w:rFonts w:ascii="Calibri" w:hAnsi="Calibri" w:cs="Calibri"/>
          <w:b w:val="0"/>
          <w:szCs w:val="24"/>
          <w:lang w:val="en-US"/>
        </w:rPr>
        <w:t>Consistently, Zhang</w:t>
      </w:r>
      <w:r w:rsidR="003465C4" w:rsidRPr="00C73899">
        <w:rPr>
          <w:rFonts w:ascii="Calibri" w:hAnsi="Calibri" w:cs="Calibri"/>
          <w:b w:val="0"/>
          <w:i/>
          <w:szCs w:val="24"/>
          <w:lang w:val="en-US"/>
        </w:rPr>
        <w:t xml:space="preserve"> et al.</w:t>
      </w:r>
      <w:r w:rsidR="00E727C7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1A5032" w:rsidRPr="00C73899">
        <w:rPr>
          <w:rFonts w:ascii="Calibri" w:hAnsi="Calibri" w:cs="Calibri"/>
          <w:b w:val="0"/>
          <w:szCs w:val="24"/>
          <w:lang w:val="en-US"/>
        </w:rPr>
        <w:t xml:space="preserve">recently </w:t>
      </w:r>
      <w:r w:rsidR="00E727C7" w:rsidRPr="00C73899">
        <w:rPr>
          <w:rFonts w:ascii="Calibri" w:hAnsi="Calibri" w:cs="Calibri"/>
          <w:b w:val="0"/>
          <w:szCs w:val="24"/>
          <w:lang w:val="en-US"/>
        </w:rPr>
        <w:t xml:space="preserve">demonstrated </w:t>
      </w:r>
      <w:r w:rsidR="000A3EBE" w:rsidRPr="00C73899">
        <w:rPr>
          <w:rFonts w:ascii="Calibri" w:hAnsi="Calibri" w:cs="Calibri"/>
          <w:b w:val="0"/>
          <w:szCs w:val="24"/>
          <w:lang w:val="en-US"/>
        </w:rPr>
        <w:t>that down-regulation of TET2 expression</w:t>
      </w:r>
      <w:r w:rsidR="001A5032" w:rsidRPr="00C73899">
        <w:rPr>
          <w:rFonts w:ascii="Calibri" w:hAnsi="Calibri" w:cs="Calibri"/>
          <w:b w:val="0"/>
          <w:szCs w:val="24"/>
          <w:lang w:val="en-US"/>
        </w:rPr>
        <w:t xml:space="preserve"> levels</w:t>
      </w:r>
      <w:r w:rsidR="004B640E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0A3EBE" w:rsidRPr="00C73899">
        <w:rPr>
          <w:rFonts w:ascii="Calibri" w:hAnsi="Calibri" w:cs="Calibri"/>
          <w:b w:val="0"/>
          <w:szCs w:val="24"/>
          <w:lang w:val="en-US"/>
        </w:rPr>
        <w:t>i</w:t>
      </w:r>
      <w:r w:rsidR="004B640E" w:rsidRPr="00C73899">
        <w:rPr>
          <w:rFonts w:ascii="Calibri" w:hAnsi="Calibri" w:cs="Calibri"/>
          <w:b w:val="0"/>
          <w:szCs w:val="24"/>
          <w:lang w:val="en-US"/>
        </w:rPr>
        <w:t xml:space="preserve">s a potential prognostic and predictive biomarker </w:t>
      </w:r>
      <w:r w:rsidR="002A08F5" w:rsidRPr="00C73899">
        <w:rPr>
          <w:rFonts w:ascii="Calibri" w:hAnsi="Calibri" w:cs="Calibri"/>
          <w:b w:val="0"/>
          <w:szCs w:val="24"/>
          <w:lang w:val="en-US"/>
        </w:rPr>
        <w:t>in cytogenetically normal acute myeloid leukemia</w:t>
      </w:r>
      <w:hyperlink w:anchor="_ENREF_27" w:tooltip="Zhang, 2017 #2465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&lt;EndNote&gt;&lt;Cite&gt;&lt;Author&gt;Zhang&lt;/Author&gt;&lt;Year&gt;2017&lt;/Year&gt;&lt;RecNum&gt;2465&lt;/RecNum&gt;&lt;DisplayText&gt;&lt;style face="superscript"&gt;27&lt;/style&gt;&lt;/DisplayText&gt;&lt;record&gt;&lt;rec-number&gt;2465&lt;/rec-number&gt;&lt;foreign-keys&gt;&lt;key app="EN" db-id="prrddp9rbtwpsveswx9x9d95pvadsxvd5t0t" timestamp="1513794630"&gt;2465&lt;/key&gt;&lt;/foreign-keys&gt;&lt;ref-type name="Journal Article"&gt;17&lt;/ref-type&gt;&lt;contributors&gt;&lt;authors&gt;&lt;author&gt;Zhang, T. J.&lt;/author&gt;&lt;author&gt;Zhou, J. D.&lt;/author&gt;&lt;author&gt;Yang, D. Q.&lt;/author&gt;&lt;author&gt;Wang, Y. X.&lt;/author&gt;&lt;author&gt;Wen, X. M.&lt;/author&gt;&lt;author&gt;Guo, H.&lt;/author&gt;&lt;author&gt;Yang, L.&lt;/author&gt;&lt;author&gt;Lian, X. Y.&lt;/author&gt;&lt;author&gt;Lin, J.&lt;/author&gt;&lt;author&gt;Qian, J.&lt;/author&gt;&lt;/authors&gt;&lt;/contributors&gt;&lt;auth-address&gt;Department of Hematology, Affiliated People&amp;apos;s Hospital of Jiangsu University, Zhenjiang, Jiangsu, People&amp;apos;s Republic of China.&amp;#xD;The Key Lab of Precision Diagnosis and Treatment of Zhenjiang City, Zhenjiang, Jiangsu, People&amp;apos;s Republic of China.&amp;#xD;School of Medicine, Jiangsu University, Zhenjiang, Jiangsu, People&amp;apos;s Republic of China.&amp;#xD;Laboratory Center, Affiliated People&amp;apos;s Hospital of Jiangsu University, Zhenjiang, Jiangsu, People&amp;apos;s Republic of China.&lt;/auth-address&gt;&lt;titles&gt;&lt;title&gt;TET2 expression is a potential prognostic and predictive biomarker in cytogenetically normal acute myeloid leukemia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dates&gt;&lt;year&gt;2017&lt;/year&gt;&lt;pub-dates&gt;&lt;date&gt;Dec 8&lt;/date&gt;&lt;/pub-dates&gt;&lt;/dates&gt;&lt;isbn&gt;1097-4652 (Electronic)&amp;#xD;0021-9541 (Linking)&lt;/isbn&gt;&lt;accession-num&gt;29219176&lt;/accession-num&gt;&lt;urls&gt;&lt;related-urls&gt;&lt;url&gt;http://www.ncbi.nlm.nih.gov/pubmed/29219176&lt;/url&gt;&lt;/related-urls&gt;&lt;/urls&gt;&lt;electronic-resource-num&gt;10.1002/jcp.26373&lt;/electronic-resource-num&gt;&lt;/record&gt;&lt;/Cite&gt;&lt;/EndNote&gt;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27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4B640E" w:rsidRPr="00C73899">
        <w:rPr>
          <w:rFonts w:ascii="Calibri" w:hAnsi="Calibri" w:cs="Calibri"/>
          <w:b w:val="0"/>
          <w:szCs w:val="24"/>
          <w:lang w:val="en-US"/>
        </w:rPr>
        <w:t>.</w:t>
      </w:r>
    </w:p>
    <w:p w14:paraId="64F59EF8" w14:textId="77777777" w:rsidR="00063405" w:rsidRPr="00C73899" w:rsidRDefault="00063405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</w:p>
    <w:p w14:paraId="26AC16FC" w14:textId="711E9C98" w:rsidR="00A6003A" w:rsidRPr="00C73899" w:rsidRDefault="00EE469C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  <w:r w:rsidRPr="00C73899">
        <w:rPr>
          <w:rFonts w:ascii="Calibri" w:hAnsi="Calibri" w:cs="Calibri"/>
          <w:b w:val="0"/>
          <w:szCs w:val="24"/>
          <w:lang w:val="en-US"/>
        </w:rPr>
        <w:t>Despite growing evidence that TET2 play</w:t>
      </w:r>
      <w:r w:rsidR="00405E6F" w:rsidRPr="00C73899">
        <w:rPr>
          <w:rFonts w:ascii="Calibri" w:hAnsi="Calibri" w:cs="Calibri"/>
          <w:b w:val="0"/>
          <w:szCs w:val="24"/>
          <w:lang w:val="en-US"/>
        </w:rPr>
        <w:t>s a</w:t>
      </w:r>
      <w:r w:rsidRPr="00C73899">
        <w:rPr>
          <w:rFonts w:ascii="Calibri" w:hAnsi="Calibri" w:cs="Calibri"/>
          <w:b w:val="0"/>
          <w:szCs w:val="24"/>
          <w:lang w:val="en-US"/>
        </w:rPr>
        <w:t xml:space="preserve"> fundamental role in </w:t>
      </w:r>
      <w:r w:rsidR="006D74CB" w:rsidRPr="00C73899">
        <w:rPr>
          <w:rFonts w:ascii="Calibri" w:hAnsi="Calibri" w:cs="Calibri"/>
          <w:b w:val="0"/>
          <w:szCs w:val="24"/>
          <w:lang w:val="en-US"/>
        </w:rPr>
        <w:t xml:space="preserve">normal hematopoiesis and myeloid transformation, </w:t>
      </w:r>
      <w:r w:rsidR="00A72D74" w:rsidRPr="00C73899">
        <w:rPr>
          <w:rFonts w:ascii="Calibri" w:hAnsi="Calibri" w:cs="Calibri"/>
          <w:b w:val="0"/>
          <w:szCs w:val="24"/>
          <w:lang w:val="en-US"/>
        </w:rPr>
        <w:t xml:space="preserve">biochemical </w:t>
      </w:r>
      <w:r w:rsidR="006D74CB" w:rsidRPr="00C73899">
        <w:rPr>
          <w:rFonts w:ascii="Calibri" w:hAnsi="Calibri" w:cs="Calibri"/>
          <w:b w:val="0"/>
          <w:szCs w:val="24"/>
          <w:lang w:val="en-US"/>
        </w:rPr>
        <w:t xml:space="preserve">characterization of </w:t>
      </w:r>
      <w:r w:rsidR="00A72D74" w:rsidRPr="00C73899">
        <w:rPr>
          <w:rFonts w:ascii="Calibri" w:hAnsi="Calibri" w:cs="Calibri"/>
          <w:b w:val="0"/>
          <w:szCs w:val="24"/>
          <w:lang w:val="en-US"/>
        </w:rPr>
        <w:t>wt- and mutant TET2</w:t>
      </w:r>
      <w:r w:rsidR="006D74CB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A72D74" w:rsidRPr="00C73899">
        <w:rPr>
          <w:rFonts w:ascii="Calibri" w:hAnsi="Calibri" w:cs="Calibri"/>
          <w:b w:val="0"/>
          <w:szCs w:val="24"/>
          <w:lang w:val="en-US"/>
        </w:rPr>
        <w:t xml:space="preserve">remain </w:t>
      </w:r>
      <w:r w:rsidR="00E73D3F" w:rsidRPr="00C73899">
        <w:rPr>
          <w:rFonts w:ascii="Calibri" w:hAnsi="Calibri" w:cs="Calibri"/>
          <w:b w:val="0"/>
          <w:szCs w:val="24"/>
          <w:lang w:val="en-US"/>
        </w:rPr>
        <w:t xml:space="preserve">at rudimentary stages </w:t>
      </w:r>
      <w:r w:rsidR="00B13E86" w:rsidRPr="00C73899">
        <w:rPr>
          <w:rFonts w:ascii="Calibri" w:hAnsi="Calibri" w:cs="Calibri"/>
          <w:b w:val="0"/>
          <w:szCs w:val="24"/>
          <w:lang w:val="en-US"/>
        </w:rPr>
        <w:t xml:space="preserve">due to difficulties associated with the production of active TET2 and its assay. Most studies have produced recombinant TET2 either using </w:t>
      </w:r>
      <w:r w:rsidR="00C17508" w:rsidRPr="00C73899">
        <w:rPr>
          <w:rFonts w:ascii="Calibri" w:hAnsi="Calibri" w:cs="Calibri"/>
          <w:b w:val="0"/>
          <w:szCs w:val="24"/>
          <w:lang w:val="en-US"/>
        </w:rPr>
        <w:t xml:space="preserve">time-consuming </w:t>
      </w:r>
      <w:r w:rsidR="00B13E86" w:rsidRPr="00C73899">
        <w:rPr>
          <w:rFonts w:ascii="Calibri" w:hAnsi="Calibri" w:cs="Calibri"/>
          <w:b w:val="0"/>
          <w:szCs w:val="24"/>
          <w:lang w:val="en-US"/>
        </w:rPr>
        <w:t>baculovirus system in insect cells</w:t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LbzwvQXV0aG9yPjxZZWFyPjIwMTA8L1llYXI+PFJlY051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zOS00MzwvcGFnZXM+PHZvbHVtZT40Njg8L3ZvbHVtZT48bnVtYmVyPjczMjU8L251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14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C17508" w:rsidRPr="00C73899">
        <w:rPr>
          <w:rFonts w:ascii="Calibri" w:hAnsi="Calibri" w:cs="Calibri"/>
          <w:b w:val="0"/>
          <w:szCs w:val="24"/>
          <w:lang w:val="en-US"/>
        </w:rPr>
        <w:t xml:space="preserve">, </w:t>
      </w:r>
      <w:r w:rsidR="00B13E86" w:rsidRPr="00C73899">
        <w:rPr>
          <w:rFonts w:ascii="Calibri" w:hAnsi="Calibri" w:cs="Calibri"/>
          <w:b w:val="0"/>
          <w:szCs w:val="24"/>
          <w:lang w:val="en-US"/>
        </w:rPr>
        <w:t xml:space="preserve">or as a </w:t>
      </w:r>
      <w:r w:rsidR="00155E98" w:rsidRPr="00C73899">
        <w:rPr>
          <w:rFonts w:ascii="Calibri" w:hAnsi="Calibri" w:cs="Calibri"/>
          <w:b w:val="0"/>
          <w:szCs w:val="24"/>
          <w:lang w:val="en-US"/>
        </w:rPr>
        <w:t>glutathione S-transferase</w:t>
      </w:r>
      <w:r w:rsidR="00B13E86" w:rsidRPr="00C73899">
        <w:rPr>
          <w:rFonts w:ascii="Calibri" w:hAnsi="Calibri" w:cs="Calibri"/>
          <w:b w:val="0"/>
          <w:szCs w:val="24"/>
          <w:lang w:val="en-US"/>
        </w:rPr>
        <w:t xml:space="preserve"> </w:t>
      </w:r>
      <w:r w:rsidR="00155E98" w:rsidRPr="00C73899">
        <w:rPr>
          <w:rFonts w:ascii="Calibri" w:hAnsi="Calibri" w:cs="Calibri"/>
          <w:b w:val="0"/>
          <w:szCs w:val="24"/>
          <w:lang w:val="en-US"/>
        </w:rPr>
        <w:t xml:space="preserve">affinity </w:t>
      </w:r>
      <w:r w:rsidR="00B13E86" w:rsidRPr="00C73899">
        <w:rPr>
          <w:rFonts w:ascii="Calibri" w:hAnsi="Calibri" w:cs="Calibri"/>
          <w:b w:val="0"/>
          <w:szCs w:val="24"/>
          <w:lang w:val="en-US"/>
        </w:rPr>
        <w:t>tag in bacteria</w:t>
      </w:r>
      <w:r w:rsidR="00C17508" w:rsidRPr="00C73899">
        <w:rPr>
          <w:rFonts w:ascii="Calibri" w:hAnsi="Calibri" w:cs="Calibri"/>
          <w:b w:val="0"/>
          <w:szCs w:val="24"/>
          <w:lang w:val="en-US"/>
        </w:rPr>
        <w:t xml:space="preserve">l cells which requires removal of </w:t>
      </w:r>
      <w:r w:rsidR="00155E98" w:rsidRPr="00C73899">
        <w:rPr>
          <w:rFonts w:ascii="Calibri" w:hAnsi="Calibri" w:cs="Calibri"/>
          <w:b w:val="0"/>
          <w:szCs w:val="24"/>
          <w:lang w:val="en-US"/>
        </w:rPr>
        <w:t>affinity</w:t>
      </w:r>
      <w:r w:rsidR="00C17508" w:rsidRPr="00C73899">
        <w:rPr>
          <w:rFonts w:ascii="Calibri" w:hAnsi="Calibri" w:cs="Calibri"/>
          <w:b w:val="0"/>
          <w:szCs w:val="24"/>
          <w:lang w:val="en-US"/>
        </w:rPr>
        <w:t xml:space="preserve"> tag</w:t>
      </w:r>
      <w:hyperlink w:anchor="_ENREF_21" w:tooltip="Hu, 2013 #2394" w:history="1"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begin">
            <w:fldData xml:space="preserve">PEVuZE5vdGU+PENpdGU+PEF1dGhvcj5IdTwvQXV0aG9yPjxZZWFyPjIwMTM8L1llYXI+PFJlY051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</w:fldData>
          </w:fldCha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szCs w:val="24"/>
            <w:vertAlign w:val="superscript"/>
            <w:lang w:val="en-US"/>
          </w:rPr>
          <w:t>21</w:t>
        </w:r>
        <w:r w:rsidR="008D1DED" w:rsidRPr="00C73899">
          <w:rPr>
            <w:rFonts w:ascii="Calibri" w:hAnsi="Calibri" w:cs="Calibri"/>
            <w:b w:val="0"/>
            <w:szCs w:val="24"/>
            <w:lang w:val="en-US"/>
          </w:rPr>
          <w:fldChar w:fldCharType="end"/>
        </w:r>
      </w:hyperlink>
      <w:r w:rsidR="00A6003A" w:rsidRPr="00C73899">
        <w:rPr>
          <w:rFonts w:ascii="Calibri" w:hAnsi="Calibri" w:cs="Calibri"/>
          <w:b w:val="0"/>
          <w:szCs w:val="24"/>
          <w:lang w:val="en-US"/>
        </w:rPr>
        <w:t>.</w:t>
      </w:r>
    </w:p>
    <w:p w14:paraId="27FBE97C" w14:textId="77777777" w:rsidR="00A6003A" w:rsidRPr="00C73899" w:rsidRDefault="00A6003A" w:rsidP="00C73899">
      <w:pPr>
        <w:pStyle w:val="Title"/>
        <w:jc w:val="left"/>
        <w:rPr>
          <w:rFonts w:ascii="Calibri" w:hAnsi="Calibri" w:cs="Calibri"/>
          <w:b w:val="0"/>
          <w:szCs w:val="24"/>
          <w:lang w:val="en-US"/>
        </w:rPr>
      </w:pPr>
    </w:p>
    <w:p w14:paraId="2C051928" w14:textId="10097D0B" w:rsidR="00C70261" w:rsidRPr="00C73899" w:rsidRDefault="00C826CC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  <w:r w:rsidRPr="00C73899">
        <w:rPr>
          <w:rFonts w:ascii="Calibri" w:hAnsi="Calibri" w:cs="Calibri"/>
          <w:b w:val="0"/>
          <w:szCs w:val="24"/>
          <w:lang w:val="en-US"/>
        </w:rPr>
        <w:lastRenderedPageBreak/>
        <w:t xml:space="preserve">In 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this </w:t>
      </w:r>
      <w:r w:rsidR="0066732E" w:rsidRPr="00C73899">
        <w:rPr>
          <w:rFonts w:ascii="Calibri" w:hAnsi="Calibri" w:cs="Calibri"/>
          <w:b w:val="0"/>
          <w:color w:val="000000"/>
          <w:szCs w:val="24"/>
          <w:lang w:val="en-US"/>
        </w:rPr>
        <w:t>experimental procedure,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>we describe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d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the cloning of untagged human TET2 </w:t>
      </w:r>
      <w:r w:rsidR="00C70261" w:rsidRPr="00C73899">
        <w:rPr>
          <w:rFonts w:ascii="Calibri" w:hAnsi="Calibri" w:cs="Calibri"/>
          <w:b w:val="0"/>
          <w:color w:val="000000"/>
          <w:szCs w:val="24"/>
          <w:lang w:val="en-US"/>
        </w:rPr>
        <w:t>dioxygenase catalytic domain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using </w:t>
      </w:r>
      <w:r w:rsidR="00281FA8" w:rsidRPr="00C73899">
        <w:rPr>
          <w:rFonts w:ascii="Calibri" w:hAnsi="Calibri" w:cs="Calibri"/>
          <w:b w:val="0"/>
          <w:color w:val="000000"/>
          <w:szCs w:val="24"/>
          <w:lang w:val="en-US"/>
        </w:rPr>
        <w:t>a</w:t>
      </w:r>
      <w:r w:rsidR="002F6AD0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site-specific recombination technique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and its efficient expression </w:t>
      </w:r>
      <w:r w:rsidR="00D150D6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using </w:t>
      </w:r>
      <w:r w:rsidR="00E26D8E" w:rsidRPr="00C73899">
        <w:rPr>
          <w:rFonts w:ascii="Calibri" w:hAnsi="Calibri" w:cs="Calibri"/>
          <w:b w:val="0"/>
          <w:color w:val="000000"/>
          <w:szCs w:val="24"/>
          <w:lang w:val="en-US"/>
        </w:rPr>
        <w:t>destination vector (</w:t>
      </w:r>
      <w:r w:rsidR="00D150D6" w:rsidRPr="00C73899">
        <w:rPr>
          <w:rFonts w:ascii="Calibri" w:hAnsi="Calibri" w:cs="Calibri"/>
          <w:b w:val="0"/>
          <w:color w:val="000000"/>
          <w:szCs w:val="24"/>
          <w:lang w:val="en-US"/>
        </w:rPr>
        <w:t>pDEST14</w:t>
      </w:r>
      <w:r w:rsidR="00E26D8E" w:rsidRPr="00C73899">
        <w:rPr>
          <w:rFonts w:ascii="Calibri" w:hAnsi="Calibri" w:cs="Calibri"/>
          <w:b w:val="0"/>
          <w:color w:val="000000"/>
          <w:szCs w:val="24"/>
          <w:lang w:val="en-US"/>
        </w:rPr>
        <w:t>)</w:t>
      </w:r>
      <w:r w:rsidR="00D150D6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in </w:t>
      </w:r>
      <w:r w:rsidR="00A50D1F" w:rsidRPr="00C73899">
        <w:rPr>
          <w:rFonts w:ascii="Calibri" w:hAnsi="Calibri" w:cs="Calibri"/>
          <w:b w:val="0"/>
          <w:i/>
          <w:color w:val="000000"/>
          <w:szCs w:val="24"/>
          <w:lang w:val="en-US"/>
        </w:rPr>
        <w:t>E. coli</w:t>
      </w:r>
      <w:r w:rsidR="00A50D1F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. </w:t>
      </w:r>
      <w:r w:rsidR="00C70261" w:rsidRPr="00C73899">
        <w:rPr>
          <w:rFonts w:ascii="Calibri" w:hAnsi="Calibri" w:cs="Calibri"/>
          <w:b w:val="0"/>
          <w:color w:val="000000"/>
          <w:szCs w:val="24"/>
          <w:lang w:val="en-US"/>
        </w:rPr>
        <w:t>Because the isoelectric point of untagged TET2 is relatively high (</w:t>
      </w:r>
      <w:r w:rsidR="00C70261" w:rsidRPr="00C73899">
        <w:rPr>
          <w:rFonts w:ascii="Cambria Math" w:hAnsi="Cambria Math" w:cs="Cambria Math"/>
          <w:b w:val="0"/>
          <w:color w:val="000000"/>
          <w:szCs w:val="24"/>
          <w:lang w:val="en-US"/>
        </w:rPr>
        <w:t>∼</w:t>
      </w:r>
      <w:r w:rsidR="00C70261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7.49) compared with most indigenous </w:t>
      </w:r>
      <w:r w:rsidR="00C70261" w:rsidRPr="00D47A8E">
        <w:rPr>
          <w:rFonts w:ascii="Calibri" w:hAnsi="Calibri" w:cs="Calibri"/>
          <w:b w:val="0"/>
          <w:i/>
          <w:color w:val="000000"/>
          <w:szCs w:val="24"/>
          <w:lang w:val="en-US"/>
        </w:rPr>
        <w:t>E. coli</w:t>
      </w:r>
      <w:r w:rsidR="00C70261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proteins, we developed an efficient purification process utilizing a cation exchange chromatography yielding &gt;90% pure </w:t>
      </w:r>
      <w:r w:rsidR="00C844A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untagged </w:t>
      </w:r>
      <w:r w:rsidR="00C70261" w:rsidRPr="00C73899">
        <w:rPr>
          <w:rFonts w:ascii="Calibri" w:hAnsi="Calibri" w:cs="Calibri"/>
          <w:b w:val="0"/>
          <w:color w:val="000000"/>
          <w:szCs w:val="24"/>
          <w:lang w:val="en-US"/>
        </w:rPr>
        <w:t>TET2 enzyme in a single step.</w:t>
      </w:r>
    </w:p>
    <w:p w14:paraId="69CFEB80" w14:textId="6C7EE2FE" w:rsidR="00C70261" w:rsidRPr="00C73899" w:rsidRDefault="00C70261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</w:p>
    <w:p w14:paraId="6F3343E3" w14:textId="242522A1" w:rsidR="00F223B9" w:rsidRPr="00C73899" w:rsidRDefault="00BF6CF8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Further, additional challenges exist in </w:t>
      </w:r>
      <w:r w:rsidR="000327D6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the 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quantification of </w:t>
      </w:r>
      <w:r w:rsidR="00A76404" w:rsidRPr="00C73899">
        <w:rPr>
          <w:rFonts w:ascii="Calibri" w:hAnsi="Calibri" w:cs="Calibri"/>
          <w:b w:val="0"/>
          <w:szCs w:val="24"/>
          <w:lang w:val="en-US"/>
        </w:rPr>
        <w:t xml:space="preserve">wt- and mutant TET2 dioxygenase 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activit</w:t>
      </w:r>
      <w:r w:rsidR="00A529A2" w:rsidRPr="00C73899">
        <w:rPr>
          <w:rFonts w:ascii="Calibri" w:hAnsi="Calibri" w:cs="Calibri"/>
          <w:b w:val="0"/>
          <w:color w:val="000000"/>
          <w:szCs w:val="24"/>
          <w:lang w:val="en-US"/>
        </w:rPr>
        <w:t>y</w:t>
      </w:r>
      <w:r w:rsidR="000327D6" w:rsidRPr="00C73899">
        <w:rPr>
          <w:rFonts w:ascii="Calibri" w:hAnsi="Calibri" w:cs="Calibri"/>
          <w:b w:val="0"/>
          <w:color w:val="000000"/>
          <w:szCs w:val="24"/>
          <w:lang w:val="en-US"/>
        </w:rPr>
        <w:t>.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0327D6" w:rsidRPr="00C73899">
        <w:rPr>
          <w:rFonts w:ascii="Calibri" w:hAnsi="Calibri" w:cs="Calibri"/>
          <w:b w:val="0"/>
          <w:color w:val="000000"/>
          <w:szCs w:val="24"/>
          <w:lang w:val="en-US"/>
        </w:rPr>
        <w:t>F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or </w:t>
      </w:r>
      <w:r w:rsidR="000327D6" w:rsidRPr="00C73899">
        <w:rPr>
          <w:rFonts w:ascii="Calibri" w:hAnsi="Calibri" w:cs="Calibri"/>
          <w:b w:val="0"/>
          <w:color w:val="000000"/>
          <w:szCs w:val="24"/>
          <w:lang w:val="en-US"/>
        </w:rPr>
        <w:t>these experiments</w:t>
      </w:r>
      <w:r w:rsidR="00A76404" w:rsidRPr="00C73899">
        <w:rPr>
          <w:rFonts w:ascii="Calibri" w:hAnsi="Calibri" w:cs="Calibri"/>
          <w:b w:val="0"/>
          <w:color w:val="000000"/>
          <w:szCs w:val="24"/>
          <w:lang w:val="en-US"/>
        </w:rPr>
        <w:t>,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most studies have relied on </w:t>
      </w:r>
      <w:r w:rsidR="0079720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antibody-based assays such as </w:t>
      </w:r>
      <w:r w:rsidR="00AD121A" w:rsidRPr="00C73899">
        <w:rPr>
          <w:rFonts w:ascii="Calibri" w:hAnsi="Calibri" w:cs="Calibri"/>
          <w:b w:val="0"/>
          <w:color w:val="000000"/>
          <w:szCs w:val="24"/>
          <w:lang w:val="en-US"/>
        </w:rPr>
        <w:t>dot-blot</w:t>
      </w:r>
      <w:r w:rsidR="00797209" w:rsidRPr="00C73899">
        <w:rPr>
          <w:rFonts w:ascii="Calibri" w:hAnsi="Calibri" w:cs="Calibri"/>
          <w:b w:val="0"/>
          <w:color w:val="000000"/>
          <w:szCs w:val="24"/>
          <w:lang w:val="en-US"/>
        </w:rPr>
        <w:t>s</w:t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fldChar w:fldCharType="begin">
          <w:fldData xml:space="preserve">PEVuZE5vdGU+PENpdGU+PEF1dGhvcj5LbzwvQXV0aG9yPjxZZWFyPjIwMTA8L1llYXI+PFJlY051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4MzktNDM8L3BhZ2VzPjx2b2x1bWU+NDY4PC92b2x1bWU+PG51bWJlcj43MzI1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</w:fldData>
        </w:fldChar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instrText xml:space="preserve"> ADDIN EN.CITE </w:instrText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fldChar w:fldCharType="begin">
          <w:fldData xml:space="preserve">PEVuZE5vdGU+PENpdGU+PEF1dGhvcj5LbzwvQXV0aG9yPjxZZWFyPjIwMTA8L1llYXI+PFJlY051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4MzktNDM8L3BhZ2VzPjx2b2x1bWU+NDY4PC92b2x1bWU+PG51bWJlcj43MzI1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</w:fldData>
        </w:fldChar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instrText xml:space="preserve"> ADDIN EN.CITE.DATA </w:instrText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fldChar w:fldCharType="end"/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</w:r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fldChar w:fldCharType="separate"/>
      </w:r>
      <w:hyperlink w:anchor="_ENREF_14" w:tooltip="Ko, 2010 #1774" w:history="1">
        <w:r w:rsidR="008D1DED" w:rsidRPr="00C73899">
          <w:rPr>
            <w:rFonts w:ascii="Calibri" w:hAnsi="Calibri" w:cs="Calibri"/>
            <w:b w:val="0"/>
            <w:color w:val="000000"/>
            <w:szCs w:val="24"/>
            <w:vertAlign w:val="superscript"/>
            <w:lang w:val="en-US"/>
          </w:rPr>
          <w:t>14</w:t>
        </w:r>
      </w:hyperlink>
      <w:r w:rsidR="00F527FA" w:rsidRPr="00C73899">
        <w:rPr>
          <w:rFonts w:ascii="Calibri" w:hAnsi="Calibri" w:cs="Calibri"/>
          <w:b w:val="0"/>
          <w:color w:val="000000"/>
          <w:szCs w:val="24"/>
          <w:vertAlign w:val="superscript"/>
          <w:lang w:val="en-US"/>
        </w:rPr>
        <w:t xml:space="preserve">, </w:t>
      </w:r>
      <w:hyperlink w:anchor="_ENREF_28" w:tooltip="Montagner, 2016 #2467" w:history="1">
        <w:r w:rsidR="008D1DED" w:rsidRPr="00C73899">
          <w:rPr>
            <w:rFonts w:ascii="Calibri" w:hAnsi="Calibri" w:cs="Calibri"/>
            <w:b w:val="0"/>
            <w:color w:val="000000"/>
            <w:szCs w:val="24"/>
            <w:vertAlign w:val="superscript"/>
            <w:lang w:val="en-US"/>
          </w:rPr>
          <w:t>28</w:t>
        </w:r>
      </w:hyperlink>
      <w:r w:rsidR="00F527FA" w:rsidRPr="00C73899">
        <w:rPr>
          <w:rFonts w:ascii="Calibri" w:hAnsi="Calibri" w:cs="Calibri"/>
          <w:b w:val="0"/>
          <w:color w:val="000000"/>
          <w:szCs w:val="24"/>
          <w:lang w:val="en-US"/>
        </w:rPr>
        <w:fldChar w:fldCharType="end"/>
      </w:r>
      <w:r w:rsidR="00DB11E4" w:rsidRPr="00C73899">
        <w:rPr>
          <w:rFonts w:ascii="Calibri" w:hAnsi="Calibri" w:cs="Calibri"/>
          <w:b w:val="0"/>
          <w:color w:val="000000"/>
          <w:szCs w:val="24"/>
          <w:lang w:val="en-US"/>
        </w:rPr>
        <w:t>,</w:t>
      </w:r>
      <w:r w:rsidR="003256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enzyme-linked immunosorbent assay</w:t>
      </w:r>
      <w:r w:rsidR="00A76404" w:rsidRPr="00C73899">
        <w:rPr>
          <w:rFonts w:ascii="Calibri" w:hAnsi="Calibri" w:cs="Calibri"/>
          <w:b w:val="0"/>
          <w:color w:val="000000"/>
          <w:szCs w:val="24"/>
          <w:lang w:val="en-US"/>
        </w:rPr>
        <w:t>s</w:t>
      </w:r>
      <w:r w:rsidR="003256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(ELISA)</w:t>
      </w:r>
      <w:hyperlink w:anchor="_ENREF_29" w:tooltip="Blaschke, 2013 #2468" w:history="1"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fldChar w:fldCharType="begin">
            <w:fldData xml:space="preserve">PEVuZE5vdGU+PENpdGU+PEF1dGhvcj5CbGFzY2hrZTwvQXV0aG9yPjxZZWFyPjIwMTM8L1llYXI+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==
</w:fldData>
          </w:fldChar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instrText xml:space="preserve"> ADDIN EN.CITE </w:instrText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fldChar w:fldCharType="begin">
            <w:fldData xml:space="preserve">PEVuZE5vdGU+PENpdGU+PEF1dGhvcj5CbGFzY2hrZTwvQXV0aG9yPjxZZWFyPjIwMTM8L1llYXI+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==
</w:fldData>
          </w:fldChar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instrText xml:space="preserve"> ADDIN EN.CITE.DATA </w:instrText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fldChar w:fldCharType="end"/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fldChar w:fldCharType="separate"/>
        </w:r>
        <w:r w:rsidR="008D1DED" w:rsidRPr="00C73899">
          <w:rPr>
            <w:rFonts w:ascii="Calibri" w:hAnsi="Calibri" w:cs="Calibri"/>
            <w:b w:val="0"/>
            <w:color w:val="000000"/>
            <w:szCs w:val="24"/>
            <w:vertAlign w:val="superscript"/>
            <w:lang w:val="en-US"/>
          </w:rPr>
          <w:t>29</w:t>
        </w:r>
        <w:r w:rsidR="008D1DED" w:rsidRPr="00C73899">
          <w:rPr>
            <w:rFonts w:ascii="Calibri" w:hAnsi="Calibri" w:cs="Calibri"/>
            <w:b w:val="0"/>
            <w:color w:val="000000"/>
            <w:szCs w:val="24"/>
            <w:lang w:val="en-US"/>
          </w:rPr>
          <w:fldChar w:fldCharType="end"/>
        </w:r>
      </w:hyperlink>
      <w:r w:rsidR="00DB11E4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, </w:t>
      </w:r>
      <w:r w:rsidR="003465C4" w:rsidRPr="00C73899">
        <w:rPr>
          <w:rFonts w:ascii="Calibri" w:hAnsi="Calibri" w:cs="Calibri"/>
          <w:b w:val="0"/>
          <w:i/>
          <w:color w:val="000000"/>
          <w:szCs w:val="24"/>
          <w:lang w:val="en-US"/>
        </w:rPr>
        <w:t>etc.</w:t>
      </w:r>
      <w:r w:rsidR="003256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B930AE" w:rsidRPr="00C73899">
        <w:rPr>
          <w:rFonts w:ascii="Calibri" w:hAnsi="Calibri" w:cs="Calibri"/>
          <w:b w:val="0"/>
          <w:color w:val="000000"/>
          <w:szCs w:val="24"/>
          <w:lang w:val="en-US"/>
        </w:rPr>
        <w:t>Because these assays</w:t>
      </w:r>
      <w:r w:rsidR="003256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B930AE" w:rsidRPr="00C73899">
        <w:rPr>
          <w:rFonts w:ascii="Calibri" w:hAnsi="Calibri" w:cs="Calibri"/>
          <w:b w:val="0"/>
          <w:color w:val="000000"/>
          <w:szCs w:val="24"/>
          <w:lang w:val="en-US"/>
        </w:rPr>
        <w:t>generally use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only</w:t>
      </w:r>
      <w:r w:rsidR="00B930A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one antibody</w:t>
      </w:r>
      <w:r w:rsidR="00662CF3" w:rsidRPr="00C73899">
        <w:rPr>
          <w:rFonts w:ascii="Calibri" w:hAnsi="Calibri" w:cs="Calibri"/>
          <w:b w:val="0"/>
          <w:color w:val="000000"/>
          <w:szCs w:val="24"/>
          <w:lang w:val="en-US"/>
        </w:rPr>
        <w:t>,</w:t>
      </w:r>
      <w:r w:rsidR="00B930A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3465C4" w:rsidRPr="00C73899">
        <w:rPr>
          <w:rFonts w:ascii="Calibri" w:hAnsi="Calibri" w:cs="Calibri"/>
          <w:b w:val="0"/>
          <w:i/>
          <w:color w:val="000000"/>
          <w:szCs w:val="24"/>
          <w:lang w:val="en-US"/>
        </w:rPr>
        <w:t>e.g.,</w:t>
      </w:r>
      <w:r w:rsidR="00D47A8E">
        <w:rPr>
          <w:rFonts w:ascii="Calibri" w:hAnsi="Calibri" w:cs="Calibri"/>
          <w:b w:val="0"/>
          <w:i/>
          <w:color w:val="000000"/>
          <w:szCs w:val="24"/>
          <w:lang w:val="en-US"/>
        </w:rPr>
        <w:t xml:space="preserve"> </w:t>
      </w:r>
      <w:r w:rsidR="00A529A2" w:rsidRPr="00C73899">
        <w:rPr>
          <w:rFonts w:ascii="Calibri" w:hAnsi="Calibri" w:cs="Calibri"/>
          <w:b w:val="0"/>
          <w:color w:val="000000"/>
          <w:szCs w:val="24"/>
          <w:lang w:val="en-US"/>
        </w:rPr>
        <w:t>5hm</w:t>
      </w:r>
      <w:r w:rsidR="00BB1E3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C or </w:t>
      </w:r>
      <w:r w:rsidR="00A529A2" w:rsidRPr="00C73899">
        <w:rPr>
          <w:rFonts w:ascii="Calibri" w:hAnsi="Calibri" w:cs="Calibri"/>
          <w:b w:val="0"/>
          <w:color w:val="000000"/>
          <w:szCs w:val="24"/>
          <w:lang w:val="en-US"/>
        </w:rPr>
        <w:t>5f</w:t>
      </w:r>
      <w:r w:rsidR="00BB1E39" w:rsidRPr="00C73899">
        <w:rPr>
          <w:rFonts w:ascii="Calibri" w:hAnsi="Calibri" w:cs="Calibri"/>
          <w:b w:val="0"/>
          <w:color w:val="000000"/>
          <w:szCs w:val="24"/>
          <w:lang w:val="en-US"/>
        </w:rPr>
        <w:t>C or</w:t>
      </w:r>
      <w:r w:rsidR="00A529A2" w:rsidRPr="00C73899">
        <w:rPr>
          <w:rFonts w:ascii="Calibri" w:hAnsi="Calibri" w:cs="Calibri"/>
          <w:b w:val="0"/>
          <w:color w:val="000000"/>
          <w:szCs w:val="24"/>
          <w:lang w:val="en-US"/>
        </w:rPr>
        <w:t>5ca</w:t>
      </w:r>
      <w:r w:rsidR="00BB1E39" w:rsidRPr="00C73899">
        <w:rPr>
          <w:rFonts w:ascii="Calibri" w:hAnsi="Calibri" w:cs="Calibri"/>
          <w:b w:val="0"/>
          <w:color w:val="000000"/>
          <w:szCs w:val="24"/>
          <w:lang w:val="en-US"/>
        </w:rPr>
        <w:t>C</w:t>
      </w:r>
      <w:r w:rsidR="00662CF3" w:rsidRPr="00C73899">
        <w:rPr>
          <w:rFonts w:ascii="Calibri" w:hAnsi="Calibri" w:cs="Calibri"/>
          <w:b w:val="0"/>
          <w:color w:val="000000"/>
          <w:szCs w:val="24"/>
          <w:lang w:val="en-US"/>
        </w:rPr>
        <w:t>,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for detection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of 5mC </w:t>
      </w:r>
      <w:r w:rsidR="00662C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modification 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in </w:t>
      </w:r>
      <w:r w:rsidR="00232961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substrate 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>DNA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, they 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do not 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provide 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a 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>full picture o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>f the catalytic reaction carried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by TET isoforms. For these </w:t>
      </w:r>
      <w:r w:rsidR="00D522E3" w:rsidRPr="00C73899">
        <w:rPr>
          <w:rFonts w:ascii="Calibri" w:hAnsi="Calibri" w:cs="Calibri"/>
          <w:b w:val="0"/>
          <w:color w:val="000000"/>
          <w:szCs w:val="24"/>
          <w:lang w:val="en-US"/>
        </w:rPr>
        <w:t>reasons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>,</w:t>
      </w:r>
      <w:r w:rsidR="00B930A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D47A8E">
        <w:rPr>
          <w:rFonts w:ascii="Calibri" w:hAnsi="Calibri" w:cs="Calibri"/>
          <w:b w:val="0"/>
          <w:color w:val="000000"/>
          <w:szCs w:val="24"/>
          <w:lang w:val="en-US"/>
        </w:rPr>
        <w:t xml:space="preserve">the </w:t>
      </w:r>
      <w:r w:rsidR="00AD121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LC-MS/MS-based assay </w:t>
      </w:r>
      <w:r w:rsidR="00C441C9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has emerged as the only assay to </w:t>
      </w:r>
      <w:r w:rsidR="00662C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quantify different cytosine modifications. </w:t>
      </w:r>
      <w:r w:rsidR="00D61BDC" w:rsidRPr="00C73899">
        <w:rPr>
          <w:rFonts w:ascii="Calibri" w:hAnsi="Calibri" w:cs="Calibri"/>
          <w:b w:val="0"/>
          <w:color w:val="000000"/>
          <w:szCs w:val="24"/>
          <w:lang w:val="en-US"/>
        </w:rPr>
        <w:t>In this re</w:t>
      </w:r>
      <w:r w:rsidR="00DB11E4" w:rsidRPr="00C73899">
        <w:rPr>
          <w:rFonts w:ascii="Calibri" w:hAnsi="Calibri" w:cs="Calibri"/>
          <w:b w:val="0"/>
          <w:color w:val="000000"/>
          <w:szCs w:val="24"/>
          <w:lang w:val="en-US"/>
        </w:rPr>
        <w:t>gard</w:t>
      </w:r>
      <w:r w:rsidR="00D61BDC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, </w:t>
      </w:r>
      <w:r w:rsidR="0063685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we have developed a </w:t>
      </w:r>
      <w:r w:rsidR="005603BB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novel </w:t>
      </w:r>
      <w:r w:rsidR="0063685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liquid chromatography method </w:t>
      </w:r>
      <w:r w:rsidR="00D47A8E">
        <w:rPr>
          <w:rFonts w:ascii="Calibri" w:hAnsi="Calibri" w:cs="Calibri"/>
          <w:b w:val="0"/>
          <w:color w:val="000000"/>
          <w:szCs w:val="24"/>
          <w:lang w:val="en-US"/>
        </w:rPr>
        <w:t>that</w:t>
      </w:r>
      <w:r w:rsidR="0063685E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can separate </w:t>
      </w:r>
      <w:r w:rsidR="00642485" w:rsidRPr="00C73899">
        <w:rPr>
          <w:rFonts w:ascii="Calibri" w:hAnsi="Calibri" w:cs="Calibri"/>
          <w:b w:val="0"/>
          <w:color w:val="000000"/>
          <w:szCs w:val="24"/>
          <w:lang w:val="en-US"/>
        </w:rPr>
        <w:t>the four normal DNA bases (A, T, G, and C), as well as the four modified cytosine bases (5mC, 5hmC, 5fC, and 5caC)</w:t>
      </w:r>
      <w:r w:rsidR="00313E5E" w:rsidRPr="00C73899">
        <w:rPr>
          <w:rFonts w:ascii="Calibri" w:hAnsi="Calibri" w:cs="Calibri"/>
          <w:b w:val="0"/>
          <w:color w:val="000000"/>
          <w:szCs w:val="24"/>
          <w:lang w:val="en-US"/>
        </w:rPr>
        <w:t>.</w:t>
      </w:r>
    </w:p>
    <w:p w14:paraId="0445B293" w14:textId="77777777" w:rsidR="00F223B9" w:rsidRPr="00C73899" w:rsidRDefault="00F223B9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</w:p>
    <w:p w14:paraId="3258F28F" w14:textId="19F42423" w:rsidR="005739D4" w:rsidRPr="00C73899" w:rsidRDefault="00ED219B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To quantify the eight nucleosides</w:t>
      </w:r>
      <w:r w:rsidR="009C67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DB11E4" w:rsidRPr="00C73899">
        <w:rPr>
          <w:rFonts w:ascii="Calibri" w:hAnsi="Calibri" w:cs="Calibri"/>
          <w:b w:val="0"/>
          <w:color w:val="000000"/>
          <w:szCs w:val="24"/>
          <w:lang w:val="en-US"/>
        </w:rPr>
        <w:t>from</w:t>
      </w:r>
      <w:r w:rsidR="009C67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TET2 catalyzed reactions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, we have coupled ou</w:t>
      </w:r>
      <w:r w:rsidR="00551DDD" w:rsidRPr="00C73899">
        <w:rPr>
          <w:rFonts w:ascii="Calibri" w:hAnsi="Calibri" w:cs="Calibri"/>
          <w:b w:val="0"/>
          <w:color w:val="000000"/>
          <w:szCs w:val="24"/>
          <w:lang w:val="en-US"/>
        </w:rPr>
        <w:t>r</w:t>
      </w: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improved </w:t>
      </w:r>
      <w:r w:rsidR="009C67F3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liquid chromatography method with </w:t>
      </w:r>
      <w:r w:rsidR="006431CF" w:rsidRPr="00C73899">
        <w:rPr>
          <w:rFonts w:ascii="Calibri" w:hAnsi="Calibri" w:cs="Calibri"/>
          <w:b w:val="0"/>
          <w:color w:val="000000"/>
          <w:szCs w:val="24"/>
          <w:lang w:val="en-US"/>
        </w:rPr>
        <w:t>tandem mass spectrometry.</w:t>
      </w:r>
      <w:r w:rsidR="00AD121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</w:t>
      </w:r>
      <w:r w:rsidR="00D13FEF" w:rsidRPr="00C73899">
        <w:rPr>
          <w:rFonts w:ascii="Calibri" w:hAnsi="Calibri" w:cs="Calibri"/>
          <w:b w:val="0"/>
          <w:color w:val="000000"/>
          <w:szCs w:val="24"/>
          <w:lang w:val="en-US"/>
        </w:rPr>
        <w:t>This sensitive</w:t>
      </w:r>
      <w:r w:rsidR="00C844A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LC-MS/MS assay was </w:t>
      </w:r>
      <w:r w:rsidR="00DF5154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then </w:t>
      </w:r>
      <w:r w:rsidR="00C844AA" w:rsidRPr="00C73899">
        <w:rPr>
          <w:rFonts w:ascii="Calibri" w:hAnsi="Calibri" w:cs="Calibri"/>
          <w:b w:val="0"/>
          <w:color w:val="000000"/>
          <w:szCs w:val="24"/>
          <w:lang w:val="en-US"/>
        </w:rPr>
        <w:t>u</w:t>
      </w:r>
      <w:r w:rsidR="00DF5154" w:rsidRPr="00C73899">
        <w:rPr>
          <w:rFonts w:ascii="Calibri" w:hAnsi="Calibri" w:cs="Calibri"/>
          <w:b w:val="0"/>
          <w:color w:val="000000"/>
          <w:szCs w:val="24"/>
          <w:lang w:val="en-US"/>
        </w:rPr>
        <w:t>tilized</w:t>
      </w:r>
      <w:r w:rsidR="00C844A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 to determine the activity of recombinant untagged </w:t>
      </w:r>
      <w:r w:rsidR="00551DDD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human </w:t>
      </w:r>
      <w:r w:rsidR="00C844AA" w:rsidRPr="00C73899">
        <w:rPr>
          <w:rFonts w:ascii="Calibri" w:hAnsi="Calibri" w:cs="Calibri"/>
          <w:b w:val="0"/>
          <w:color w:val="000000"/>
          <w:szCs w:val="24"/>
          <w:lang w:val="en-US"/>
        </w:rPr>
        <w:t xml:space="preserve">TET2 enzyme. </w:t>
      </w:r>
      <w:r w:rsidR="00111C8E" w:rsidRPr="00C73899">
        <w:rPr>
          <w:rFonts w:ascii="Calibri" w:hAnsi="Calibri" w:cs="Calibri"/>
          <w:b w:val="0"/>
          <w:szCs w:val="24"/>
          <w:lang w:val="en-US"/>
        </w:rPr>
        <w:t xml:space="preserve">The </w:t>
      </w:r>
      <w:r w:rsidR="00103049" w:rsidRPr="00C73899">
        <w:rPr>
          <w:rFonts w:ascii="Calibri" w:hAnsi="Calibri" w:cs="Calibri"/>
          <w:b w:val="0"/>
          <w:szCs w:val="24"/>
          <w:lang w:val="en-US"/>
        </w:rPr>
        <w:t xml:space="preserve">approach described here </w:t>
      </w:r>
      <w:r w:rsidR="00FD396E" w:rsidRPr="00C73899">
        <w:rPr>
          <w:rFonts w:ascii="Calibri" w:hAnsi="Calibri" w:cs="Calibri"/>
          <w:b w:val="0"/>
          <w:szCs w:val="24"/>
          <w:lang w:val="en-US"/>
        </w:rPr>
        <w:t xml:space="preserve">will </w:t>
      </w:r>
      <w:r w:rsidR="00111C8E" w:rsidRPr="00C73899">
        <w:rPr>
          <w:rFonts w:ascii="Calibri" w:hAnsi="Calibri" w:cs="Calibri"/>
          <w:b w:val="0"/>
          <w:szCs w:val="24"/>
          <w:lang w:val="en-US"/>
        </w:rPr>
        <w:t xml:space="preserve">greatly enhance the </w:t>
      </w:r>
      <w:r w:rsidR="00103049" w:rsidRPr="00C73899">
        <w:rPr>
          <w:rFonts w:ascii="Calibri" w:hAnsi="Calibri" w:cs="Calibri"/>
          <w:b w:val="0"/>
          <w:szCs w:val="24"/>
          <w:lang w:val="en-US"/>
        </w:rPr>
        <w:t>evaluat</w:t>
      </w:r>
      <w:r w:rsidR="00111C8E" w:rsidRPr="00C73899">
        <w:rPr>
          <w:rFonts w:ascii="Calibri" w:hAnsi="Calibri" w:cs="Calibri"/>
          <w:b w:val="0"/>
          <w:szCs w:val="24"/>
          <w:lang w:val="en-US"/>
        </w:rPr>
        <w:t>ion</w:t>
      </w:r>
      <w:r w:rsidR="00103049" w:rsidRPr="00C73899">
        <w:rPr>
          <w:rFonts w:ascii="Calibri" w:hAnsi="Calibri" w:cs="Calibri"/>
          <w:b w:val="0"/>
          <w:szCs w:val="24"/>
          <w:lang w:val="en-US"/>
        </w:rPr>
        <w:t xml:space="preserve"> of </w:t>
      </w:r>
      <w:r w:rsidR="00A76404" w:rsidRPr="00C73899">
        <w:rPr>
          <w:rFonts w:ascii="Calibri" w:hAnsi="Calibri" w:cs="Calibri"/>
          <w:b w:val="0"/>
          <w:szCs w:val="24"/>
          <w:lang w:val="en-US"/>
        </w:rPr>
        <w:t>wt-</w:t>
      </w:r>
      <w:r w:rsidR="00111C8E" w:rsidRPr="00C73899">
        <w:rPr>
          <w:rFonts w:ascii="Calibri" w:hAnsi="Calibri" w:cs="Calibri"/>
          <w:b w:val="0"/>
          <w:szCs w:val="24"/>
          <w:lang w:val="en-US"/>
        </w:rPr>
        <w:t xml:space="preserve"> and mutant TET2 dioxygenase activit</w:t>
      </w:r>
      <w:r w:rsidR="00FD396E" w:rsidRPr="00C73899">
        <w:rPr>
          <w:rFonts w:ascii="Calibri" w:hAnsi="Calibri" w:cs="Calibri"/>
          <w:b w:val="0"/>
          <w:szCs w:val="24"/>
          <w:lang w:val="en-US"/>
        </w:rPr>
        <w:t>ies</w:t>
      </w:r>
      <w:r w:rsidR="00103049" w:rsidRPr="00C73899">
        <w:rPr>
          <w:rFonts w:ascii="Calibri" w:hAnsi="Calibri" w:cs="Calibri"/>
          <w:b w:val="0"/>
          <w:szCs w:val="24"/>
          <w:lang w:val="en-US"/>
        </w:rPr>
        <w:t>.</w:t>
      </w:r>
    </w:p>
    <w:p w14:paraId="4B450837" w14:textId="77777777" w:rsidR="005739D4" w:rsidRPr="00C73899" w:rsidRDefault="005739D4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p w14:paraId="22A3F106" w14:textId="13279B2F" w:rsidR="002929F5" w:rsidRPr="00C73899" w:rsidRDefault="00CE53BF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ACKNOWLEDGMENTS</w:t>
      </w:r>
    </w:p>
    <w:p w14:paraId="5450C6F7" w14:textId="789678B5" w:rsidR="00A67B19" w:rsidRPr="00C73899" w:rsidRDefault="00D47B21" w:rsidP="00C73899">
      <w:pPr>
        <w:spacing w:after="0" w:line="240" w:lineRule="auto"/>
        <w:rPr>
          <w:rFonts w:cs="Calibri"/>
          <w:iCs/>
          <w:sz w:val="24"/>
          <w:szCs w:val="24"/>
        </w:rPr>
      </w:pPr>
      <w:r w:rsidRPr="00C73899">
        <w:rPr>
          <w:rFonts w:cs="Calibri"/>
          <w:color w:val="000000"/>
          <w:sz w:val="24"/>
          <w:szCs w:val="24"/>
        </w:rPr>
        <w:t xml:space="preserve">This research was funded by the US Department of Defense in the form of </w:t>
      </w:r>
      <w:r w:rsidR="00083A4E" w:rsidRPr="00C73899">
        <w:rPr>
          <w:rFonts w:cs="Calibri"/>
          <w:color w:val="000000"/>
          <w:sz w:val="24"/>
          <w:szCs w:val="24"/>
        </w:rPr>
        <w:t xml:space="preserve">an </w:t>
      </w:r>
      <w:r w:rsidRPr="00C73899">
        <w:rPr>
          <w:rFonts w:cs="Calibri"/>
          <w:color w:val="000000"/>
          <w:sz w:val="24"/>
          <w:szCs w:val="24"/>
        </w:rPr>
        <w:t>Idea Award (</w:t>
      </w:r>
      <w:r w:rsidR="00083A4E" w:rsidRPr="00C73899">
        <w:rPr>
          <w:rFonts w:cs="Calibri"/>
          <w:color w:val="000000"/>
          <w:sz w:val="24"/>
          <w:szCs w:val="24"/>
        </w:rPr>
        <w:t>W81XWH-13-1-0174</w:t>
      </w:r>
      <w:r w:rsidRPr="00C73899">
        <w:rPr>
          <w:rFonts w:cs="Calibri"/>
          <w:color w:val="000000"/>
          <w:sz w:val="24"/>
          <w:szCs w:val="24"/>
        </w:rPr>
        <w:t>)</w:t>
      </w:r>
      <w:r w:rsidR="00896915" w:rsidRPr="00C73899">
        <w:rPr>
          <w:rFonts w:cs="Calibri"/>
          <w:color w:val="000000"/>
          <w:sz w:val="24"/>
          <w:szCs w:val="24"/>
        </w:rPr>
        <w:t>, Aplastic Anemia &amp; MDS Foundation Grant, and UMRB grant</w:t>
      </w:r>
      <w:r w:rsidRPr="00C73899">
        <w:rPr>
          <w:rFonts w:cs="Calibri"/>
          <w:color w:val="000000"/>
          <w:sz w:val="24"/>
          <w:szCs w:val="24"/>
        </w:rPr>
        <w:t xml:space="preserve"> to M.M.</w:t>
      </w:r>
      <w:r w:rsidR="002A655E" w:rsidRPr="00C73899">
        <w:rPr>
          <w:rFonts w:cs="Calibri"/>
          <w:color w:val="000000"/>
          <w:sz w:val="24"/>
          <w:szCs w:val="24"/>
        </w:rPr>
        <w:t xml:space="preserve"> </w:t>
      </w:r>
      <w:r w:rsidR="00CD4E74" w:rsidRPr="00C73899">
        <w:rPr>
          <w:rFonts w:cs="Calibri"/>
          <w:sz w:val="24"/>
          <w:szCs w:val="24"/>
        </w:rPr>
        <w:t xml:space="preserve">Authors thank </w:t>
      </w:r>
      <w:r w:rsidR="00B337AA" w:rsidRPr="00C73899">
        <w:rPr>
          <w:rFonts w:cs="Calibri"/>
          <w:sz w:val="24"/>
          <w:szCs w:val="24"/>
        </w:rPr>
        <w:t xml:space="preserve">Mohit Jaiswal and </w:t>
      </w:r>
      <w:proofErr w:type="spellStart"/>
      <w:r w:rsidR="00B337AA" w:rsidRPr="00C73899">
        <w:rPr>
          <w:rFonts w:cs="Calibri"/>
          <w:sz w:val="24"/>
          <w:szCs w:val="24"/>
        </w:rPr>
        <w:t>Subhradeep</w:t>
      </w:r>
      <w:proofErr w:type="spellEnd"/>
      <w:r w:rsidR="00B337AA" w:rsidRPr="00C73899">
        <w:rPr>
          <w:rFonts w:cs="Calibri"/>
          <w:sz w:val="24"/>
          <w:szCs w:val="24"/>
        </w:rPr>
        <w:t xml:space="preserve"> </w:t>
      </w:r>
      <w:proofErr w:type="spellStart"/>
      <w:r w:rsidR="00B337AA" w:rsidRPr="00C73899">
        <w:rPr>
          <w:rFonts w:cs="Calibri"/>
          <w:sz w:val="24"/>
          <w:szCs w:val="24"/>
        </w:rPr>
        <w:t>Bhar</w:t>
      </w:r>
      <w:proofErr w:type="spellEnd"/>
      <w:r w:rsidR="00B337AA" w:rsidRPr="00C73899">
        <w:rPr>
          <w:rFonts w:cs="Calibri"/>
          <w:sz w:val="24"/>
          <w:szCs w:val="24"/>
        </w:rPr>
        <w:t xml:space="preserve"> for initial cloning of TET2 in pDEST14 vector.</w:t>
      </w:r>
    </w:p>
    <w:bookmarkEnd w:id="2"/>
    <w:p w14:paraId="0A5A4384" w14:textId="77777777" w:rsidR="0065686C" w:rsidRPr="00C73899" w:rsidRDefault="0065686C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p w14:paraId="7780B675" w14:textId="77777777" w:rsidR="0065686C" w:rsidRPr="00C73899" w:rsidRDefault="0065686C" w:rsidP="00C73899">
      <w:pPr>
        <w:pStyle w:val="Title"/>
        <w:jc w:val="left"/>
        <w:rPr>
          <w:rFonts w:ascii="Calibri" w:hAnsi="Calibri" w:cs="Calibri"/>
          <w:color w:val="000000"/>
          <w:szCs w:val="24"/>
          <w:lang w:val="en-US"/>
        </w:rPr>
      </w:pPr>
      <w:r w:rsidRPr="00C73899">
        <w:rPr>
          <w:rFonts w:ascii="Calibri" w:hAnsi="Calibri" w:cs="Calibri"/>
          <w:color w:val="000000"/>
          <w:szCs w:val="24"/>
          <w:lang w:val="en-US"/>
        </w:rPr>
        <w:t>DISCLOSURES</w:t>
      </w:r>
    </w:p>
    <w:p w14:paraId="1FE48E5B" w14:textId="58400E04" w:rsidR="0065686C" w:rsidRPr="00C73899" w:rsidRDefault="00767A07" w:rsidP="00C73899">
      <w:pPr>
        <w:pStyle w:val="Title"/>
        <w:jc w:val="left"/>
        <w:rPr>
          <w:rFonts w:ascii="Calibri" w:hAnsi="Calibri" w:cs="Calibri"/>
          <w:b w:val="0"/>
          <w:color w:val="000000"/>
          <w:szCs w:val="24"/>
          <w:lang w:val="en-US"/>
        </w:rPr>
      </w:pPr>
      <w:r w:rsidRPr="00C73899">
        <w:rPr>
          <w:rFonts w:ascii="Calibri" w:hAnsi="Calibri" w:cs="Calibri"/>
          <w:b w:val="0"/>
          <w:color w:val="000000"/>
          <w:szCs w:val="24"/>
          <w:lang w:val="en-US"/>
        </w:rPr>
        <w:t>The authors have no financial interests to declare.</w:t>
      </w:r>
    </w:p>
    <w:p w14:paraId="3A2F3FB9" w14:textId="77777777" w:rsidR="00F07CD8" w:rsidRPr="00C73899" w:rsidRDefault="00F07CD8" w:rsidP="00C73899">
      <w:pPr>
        <w:spacing w:after="0" w:line="240" w:lineRule="auto"/>
        <w:rPr>
          <w:rFonts w:cs="Calibri"/>
          <w:b/>
          <w:sz w:val="24"/>
          <w:szCs w:val="24"/>
        </w:rPr>
      </w:pPr>
    </w:p>
    <w:p w14:paraId="3EBD2788" w14:textId="606913F3" w:rsidR="00B212D3" w:rsidRPr="00C73899" w:rsidRDefault="00CE53BF" w:rsidP="00C73899">
      <w:pPr>
        <w:spacing w:after="0" w:line="240" w:lineRule="auto"/>
        <w:rPr>
          <w:rFonts w:cs="Calibri"/>
          <w:b/>
          <w:sz w:val="24"/>
          <w:szCs w:val="24"/>
        </w:rPr>
      </w:pPr>
      <w:r w:rsidRPr="00C73899">
        <w:rPr>
          <w:rFonts w:cs="Calibri"/>
          <w:b/>
          <w:sz w:val="24"/>
          <w:szCs w:val="24"/>
        </w:rPr>
        <w:t>REFERENCES</w:t>
      </w:r>
    </w:p>
    <w:p w14:paraId="5E999573" w14:textId="77777777" w:rsidR="008D1DED" w:rsidRPr="00C73899" w:rsidRDefault="0012762E" w:rsidP="00C73899">
      <w:pPr>
        <w:pStyle w:val="EndNoteBibliography"/>
        <w:spacing w:after="0"/>
        <w:rPr>
          <w:rFonts w:cs="Calibri"/>
        </w:rPr>
      </w:pPr>
      <w:r w:rsidRPr="00C73899">
        <w:rPr>
          <w:rFonts w:cs="Calibri"/>
          <w:noProof w:val="0"/>
          <w:sz w:val="24"/>
          <w:szCs w:val="24"/>
        </w:rPr>
        <w:fldChar w:fldCharType="begin"/>
      </w:r>
      <w:r w:rsidRPr="00C73899">
        <w:rPr>
          <w:rFonts w:cs="Calibri"/>
          <w:noProof w:val="0"/>
          <w:sz w:val="24"/>
          <w:szCs w:val="24"/>
        </w:rPr>
        <w:instrText xml:space="preserve"> ADDIN EN.REFLIST </w:instrText>
      </w:r>
      <w:r w:rsidRPr="00C73899">
        <w:rPr>
          <w:rFonts w:cs="Calibri"/>
          <w:noProof w:val="0"/>
          <w:sz w:val="24"/>
          <w:szCs w:val="24"/>
        </w:rPr>
        <w:fldChar w:fldCharType="separate"/>
      </w:r>
      <w:bookmarkStart w:id="3" w:name="_ENREF_1"/>
      <w:r w:rsidR="008D1DED" w:rsidRPr="00C73899">
        <w:rPr>
          <w:rFonts w:cs="Calibri"/>
        </w:rPr>
        <w:t>1.</w:t>
      </w:r>
      <w:r w:rsidR="008D1DED" w:rsidRPr="00C73899">
        <w:rPr>
          <w:rFonts w:cs="Calibri"/>
        </w:rPr>
        <w:tab/>
        <w:t xml:space="preserve">Suzuki, M.M. &amp; Bird, A. DNA methylation landscapes: provocative insights from epigenomics. </w:t>
      </w:r>
      <w:r w:rsidR="008D1DED" w:rsidRPr="00C73899">
        <w:rPr>
          <w:rFonts w:cs="Calibri"/>
          <w:i/>
        </w:rPr>
        <w:t>Nature reviews. Genetics</w:t>
      </w:r>
      <w:r w:rsidR="008D1DED" w:rsidRPr="00C73899">
        <w:rPr>
          <w:rFonts w:cs="Calibri"/>
        </w:rPr>
        <w:t xml:space="preserve"> </w:t>
      </w:r>
      <w:r w:rsidR="008D1DED" w:rsidRPr="00C73899">
        <w:rPr>
          <w:rFonts w:cs="Calibri"/>
          <w:b/>
        </w:rPr>
        <w:t>9</w:t>
      </w:r>
      <w:r w:rsidR="008D1DED" w:rsidRPr="00C73899">
        <w:rPr>
          <w:rFonts w:cs="Calibri"/>
        </w:rPr>
        <w:t>, 465-476 (2008).</w:t>
      </w:r>
      <w:bookmarkEnd w:id="3"/>
    </w:p>
    <w:p w14:paraId="07EFAAFD" w14:textId="7C75B47E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4" w:name="_ENREF_2"/>
      <w:r w:rsidRPr="00C73899">
        <w:rPr>
          <w:rFonts w:cs="Calibri"/>
        </w:rPr>
        <w:t>2.</w:t>
      </w:r>
      <w:r w:rsidRPr="00C73899">
        <w:rPr>
          <w:rFonts w:cs="Calibri"/>
        </w:rPr>
        <w:tab/>
        <w:t>Lister, R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Global epigenomic reconfiguration during mammalian brain development. </w:t>
      </w:r>
      <w:r w:rsidRPr="00C73899">
        <w:rPr>
          <w:rFonts w:cs="Calibri"/>
          <w:i/>
        </w:rPr>
        <w:t>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41</w:t>
      </w:r>
      <w:r w:rsidRPr="00C73899">
        <w:rPr>
          <w:rFonts w:cs="Calibri"/>
        </w:rPr>
        <w:t>, 1237905 (2013).</w:t>
      </w:r>
      <w:bookmarkEnd w:id="4"/>
    </w:p>
    <w:p w14:paraId="0089B581" w14:textId="6141778A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5" w:name="_ENREF_3"/>
      <w:r w:rsidRPr="00C73899">
        <w:rPr>
          <w:rFonts w:cs="Calibri"/>
        </w:rPr>
        <w:t>3.</w:t>
      </w:r>
      <w:r w:rsidRPr="00C73899">
        <w:rPr>
          <w:rFonts w:cs="Calibri"/>
        </w:rPr>
        <w:tab/>
        <w:t>Guo, J.U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Distribution, recognition and regulation of non-CpG methylation in the adult mammalian brain. </w:t>
      </w:r>
      <w:r w:rsidRPr="00C73899">
        <w:rPr>
          <w:rFonts w:cs="Calibri"/>
          <w:i/>
        </w:rPr>
        <w:t>Nature neuro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7</w:t>
      </w:r>
      <w:r w:rsidRPr="00C73899">
        <w:rPr>
          <w:rFonts w:cs="Calibri"/>
        </w:rPr>
        <w:t>, 215-222 (2014).</w:t>
      </w:r>
      <w:bookmarkEnd w:id="5"/>
    </w:p>
    <w:p w14:paraId="10CB63FE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6" w:name="_ENREF_4"/>
      <w:r w:rsidRPr="00C73899">
        <w:rPr>
          <w:rFonts w:cs="Calibri"/>
        </w:rPr>
        <w:t>4.</w:t>
      </w:r>
      <w:r w:rsidRPr="00C73899">
        <w:rPr>
          <w:rFonts w:cs="Calibri"/>
        </w:rPr>
        <w:tab/>
        <w:t xml:space="preserve">Jaenisch, R. &amp; Bird, A. Epigenetic regulation of gene expression: how the genome integrates intrinsic and environmental signals. </w:t>
      </w:r>
      <w:r w:rsidRPr="00C73899">
        <w:rPr>
          <w:rFonts w:cs="Calibri"/>
          <w:i/>
        </w:rPr>
        <w:t>Nature genetics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3 Suppl</w:t>
      </w:r>
      <w:r w:rsidRPr="00C73899">
        <w:rPr>
          <w:rFonts w:cs="Calibri"/>
        </w:rPr>
        <w:t>, 245-254 (2003).</w:t>
      </w:r>
      <w:bookmarkEnd w:id="6"/>
    </w:p>
    <w:p w14:paraId="3D790536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7" w:name="_ENREF_5"/>
      <w:r w:rsidRPr="00C73899">
        <w:rPr>
          <w:rFonts w:cs="Calibri"/>
        </w:rPr>
        <w:t>5.</w:t>
      </w:r>
      <w:r w:rsidRPr="00C73899">
        <w:rPr>
          <w:rFonts w:cs="Calibri"/>
        </w:rPr>
        <w:tab/>
        <w:t xml:space="preserve">Schultz, M.D. et al. Human body epigenome maps reveal noncanonical DNA methylation variation. </w:t>
      </w:r>
      <w:r w:rsidRPr="00C73899">
        <w:rPr>
          <w:rFonts w:cs="Calibri"/>
          <w:i/>
        </w:rPr>
        <w:t>Natur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523</w:t>
      </w:r>
      <w:r w:rsidRPr="00C73899">
        <w:rPr>
          <w:rFonts w:cs="Calibri"/>
        </w:rPr>
        <w:t>, 212-216 (2015).</w:t>
      </w:r>
      <w:bookmarkEnd w:id="7"/>
    </w:p>
    <w:p w14:paraId="0C7294C5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8" w:name="_ENREF_6"/>
      <w:r w:rsidRPr="00C73899">
        <w:rPr>
          <w:rFonts w:cs="Calibri"/>
        </w:rPr>
        <w:t>6.</w:t>
      </w:r>
      <w:r w:rsidRPr="00C73899">
        <w:rPr>
          <w:rFonts w:cs="Calibri"/>
        </w:rPr>
        <w:tab/>
        <w:t xml:space="preserve">Bonasio, R., Tu, S. &amp; Reinberg, D. Molecular signals of epigenetic states. </w:t>
      </w:r>
      <w:r w:rsidRPr="00C73899">
        <w:rPr>
          <w:rFonts w:cs="Calibri"/>
          <w:i/>
        </w:rPr>
        <w:t>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30</w:t>
      </w:r>
      <w:r w:rsidRPr="00C73899">
        <w:rPr>
          <w:rFonts w:cs="Calibri"/>
        </w:rPr>
        <w:t>, 612-616 (2010).</w:t>
      </w:r>
      <w:bookmarkEnd w:id="8"/>
    </w:p>
    <w:p w14:paraId="0882703F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9" w:name="_ENREF_7"/>
      <w:r w:rsidRPr="00C73899">
        <w:rPr>
          <w:rFonts w:cs="Calibri"/>
        </w:rPr>
        <w:lastRenderedPageBreak/>
        <w:t>7.</w:t>
      </w:r>
      <w:r w:rsidRPr="00C73899">
        <w:rPr>
          <w:rFonts w:cs="Calibri"/>
        </w:rPr>
        <w:tab/>
        <w:t xml:space="preserve">Feng, S., Jacobsen, S.E. &amp; Reik, W. Epigenetic reprogramming in plant and animal development. </w:t>
      </w:r>
      <w:r w:rsidRPr="00C73899">
        <w:rPr>
          <w:rFonts w:cs="Calibri"/>
          <w:i/>
        </w:rPr>
        <w:t>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30</w:t>
      </w:r>
      <w:r w:rsidRPr="00C73899">
        <w:rPr>
          <w:rFonts w:cs="Calibri"/>
        </w:rPr>
        <w:t>, 622-627 (2010).</w:t>
      </w:r>
      <w:bookmarkEnd w:id="9"/>
    </w:p>
    <w:p w14:paraId="062E298B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0" w:name="_ENREF_8"/>
      <w:r w:rsidRPr="00C73899">
        <w:rPr>
          <w:rFonts w:cs="Calibri"/>
        </w:rPr>
        <w:t>8.</w:t>
      </w:r>
      <w:r w:rsidRPr="00C73899">
        <w:rPr>
          <w:rFonts w:cs="Calibri"/>
        </w:rPr>
        <w:tab/>
        <w:t xml:space="preserve">Reik, W. Stability and flexibility of epigenetic gene regulation in mammalian development. </w:t>
      </w:r>
      <w:r w:rsidRPr="00C73899">
        <w:rPr>
          <w:rFonts w:cs="Calibri"/>
          <w:i/>
        </w:rPr>
        <w:t>Natur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447</w:t>
      </w:r>
      <w:r w:rsidRPr="00C73899">
        <w:rPr>
          <w:rFonts w:cs="Calibri"/>
        </w:rPr>
        <w:t>, 425-432 (2007).</w:t>
      </w:r>
      <w:bookmarkEnd w:id="10"/>
    </w:p>
    <w:p w14:paraId="786001EF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1" w:name="_ENREF_9"/>
      <w:r w:rsidRPr="00C73899">
        <w:rPr>
          <w:rFonts w:cs="Calibri"/>
        </w:rPr>
        <w:t>9.</w:t>
      </w:r>
      <w:r w:rsidRPr="00C73899">
        <w:rPr>
          <w:rFonts w:cs="Calibri"/>
        </w:rPr>
        <w:tab/>
        <w:t xml:space="preserve">Iyer, L.M., Tahiliani, M., Rao, A. &amp; Aravind, L. Prediction of novel families of enzymes involved in oxidative and other complex modifications of bases in nucleic acids. </w:t>
      </w:r>
      <w:r w:rsidRPr="00C73899">
        <w:rPr>
          <w:rFonts w:cs="Calibri"/>
          <w:i/>
        </w:rPr>
        <w:t>Cell Cycl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8</w:t>
      </w:r>
      <w:r w:rsidRPr="00C73899">
        <w:rPr>
          <w:rFonts w:cs="Calibri"/>
        </w:rPr>
        <w:t>, 1698-1710 (2009).</w:t>
      </w:r>
      <w:bookmarkEnd w:id="11"/>
    </w:p>
    <w:p w14:paraId="39DBBB4C" w14:textId="1157CC82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2" w:name="_ENREF_10"/>
      <w:r w:rsidRPr="00C73899">
        <w:rPr>
          <w:rFonts w:cs="Calibri"/>
        </w:rPr>
        <w:t>10.</w:t>
      </w:r>
      <w:r w:rsidRPr="00C73899">
        <w:rPr>
          <w:rFonts w:cs="Calibri"/>
        </w:rPr>
        <w:tab/>
        <w:t>Tahiliani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Conversion of 5-methylcytosine to 5-hydroxymethylcytosine in mammalian DNA by MLL partner TET1. </w:t>
      </w:r>
      <w:r w:rsidRPr="00C73899">
        <w:rPr>
          <w:rFonts w:cs="Calibri"/>
          <w:i/>
        </w:rPr>
        <w:t>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24</w:t>
      </w:r>
      <w:r w:rsidRPr="00C73899">
        <w:rPr>
          <w:rFonts w:cs="Calibri"/>
        </w:rPr>
        <w:t>, 930-935 (2009).</w:t>
      </w:r>
      <w:bookmarkEnd w:id="12"/>
    </w:p>
    <w:p w14:paraId="52C00D70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3" w:name="_ENREF_11"/>
      <w:r w:rsidRPr="00C73899">
        <w:rPr>
          <w:rFonts w:cs="Calibri"/>
        </w:rPr>
        <w:t>11.</w:t>
      </w:r>
      <w:r w:rsidRPr="00C73899">
        <w:rPr>
          <w:rFonts w:cs="Calibri"/>
        </w:rPr>
        <w:tab/>
        <w:t xml:space="preserve">He, Y.F. et al. Tet-mediated formation of 5-carboxylcytosine and its excision by TDG in mammalian DNA. </w:t>
      </w:r>
      <w:r w:rsidRPr="00C73899">
        <w:rPr>
          <w:rFonts w:cs="Calibri"/>
          <w:i/>
        </w:rPr>
        <w:t>Scienc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333</w:t>
      </w:r>
      <w:r w:rsidRPr="00C73899">
        <w:rPr>
          <w:rFonts w:cs="Calibri"/>
        </w:rPr>
        <w:t>, 1303-1307 (2011).</w:t>
      </w:r>
      <w:bookmarkEnd w:id="13"/>
    </w:p>
    <w:p w14:paraId="4FC7420D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4" w:name="_ENREF_12"/>
      <w:r w:rsidRPr="00C73899">
        <w:rPr>
          <w:rFonts w:cs="Calibri"/>
        </w:rPr>
        <w:t>12.</w:t>
      </w:r>
      <w:r w:rsidRPr="00C73899">
        <w:rPr>
          <w:rFonts w:cs="Calibri"/>
        </w:rPr>
        <w:tab/>
        <w:t xml:space="preserve">Ponnaluri, V.K., Maciejewski, J.P. &amp; Mukherji, M. A mechanistic overview of TET-mediated 5-methylcytosine oxidation. </w:t>
      </w:r>
      <w:r w:rsidRPr="00C73899">
        <w:rPr>
          <w:rFonts w:cs="Calibri"/>
          <w:i/>
        </w:rPr>
        <w:t>Biochemical and biophysical research communications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436</w:t>
      </w:r>
      <w:r w:rsidRPr="00C73899">
        <w:rPr>
          <w:rFonts w:cs="Calibri"/>
        </w:rPr>
        <w:t>, 115-120 (2013).</w:t>
      </w:r>
      <w:bookmarkEnd w:id="14"/>
    </w:p>
    <w:p w14:paraId="7EA70691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5" w:name="_ENREF_13"/>
      <w:r w:rsidRPr="00C73899">
        <w:rPr>
          <w:rFonts w:cs="Calibri"/>
        </w:rPr>
        <w:t>13.</w:t>
      </w:r>
      <w:r w:rsidRPr="00C73899">
        <w:rPr>
          <w:rFonts w:cs="Calibri"/>
        </w:rPr>
        <w:tab/>
        <w:t xml:space="preserve">Tamanaha, E., Guan, S., Marks, K. &amp; Saleh, L. Distributive Processing by the Iron(II)/alpha-Ketoglutarate-Dependent Catalytic Domains of the TET Enzymes Is Consistent with Epigenetic Roles for Oxidized 5-Methylcytosine Bases. </w:t>
      </w:r>
      <w:r w:rsidRPr="00C73899">
        <w:rPr>
          <w:rFonts w:cs="Calibri"/>
          <w:i/>
        </w:rPr>
        <w:t>Journal of the American Chemical Society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38</w:t>
      </w:r>
      <w:r w:rsidRPr="00C73899">
        <w:rPr>
          <w:rFonts w:cs="Calibri"/>
        </w:rPr>
        <w:t>, 9345-9348 (2016).</w:t>
      </w:r>
      <w:bookmarkEnd w:id="15"/>
    </w:p>
    <w:p w14:paraId="57C63F3F" w14:textId="18BC52E8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6" w:name="_ENREF_14"/>
      <w:r w:rsidRPr="00C73899">
        <w:rPr>
          <w:rFonts w:cs="Calibri"/>
        </w:rPr>
        <w:t>14.</w:t>
      </w:r>
      <w:r w:rsidRPr="00C73899">
        <w:rPr>
          <w:rFonts w:cs="Calibri"/>
        </w:rPr>
        <w:tab/>
        <w:t>Ko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Impaired hydroxylation of 5-methylcytosine in myeloid cancers with mutant TET2. </w:t>
      </w:r>
      <w:r w:rsidRPr="00C73899">
        <w:rPr>
          <w:rFonts w:cs="Calibri"/>
          <w:i/>
        </w:rPr>
        <w:t>Natur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468</w:t>
      </w:r>
      <w:r w:rsidRPr="00C73899">
        <w:rPr>
          <w:rFonts w:cs="Calibri"/>
        </w:rPr>
        <w:t>, 839-843 (2010).</w:t>
      </w:r>
      <w:bookmarkEnd w:id="16"/>
    </w:p>
    <w:p w14:paraId="5D4DF0FB" w14:textId="458AC40F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7" w:name="_ENREF_15"/>
      <w:r w:rsidRPr="00C73899">
        <w:rPr>
          <w:rFonts w:cs="Calibri"/>
        </w:rPr>
        <w:t>15.</w:t>
      </w:r>
      <w:r w:rsidRPr="00C73899">
        <w:rPr>
          <w:rFonts w:cs="Calibri"/>
        </w:rPr>
        <w:tab/>
        <w:t>Langemeijer, S.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Acquired mutations in TET2 are common in myelodysplastic syndromes. </w:t>
      </w:r>
      <w:r w:rsidRPr="00C73899">
        <w:rPr>
          <w:rFonts w:cs="Calibri"/>
          <w:i/>
        </w:rPr>
        <w:t>Nat Genet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41</w:t>
      </w:r>
      <w:r w:rsidRPr="00C73899">
        <w:rPr>
          <w:rFonts w:cs="Calibri"/>
        </w:rPr>
        <w:t>, 838-842 (2009).</w:t>
      </w:r>
      <w:bookmarkEnd w:id="17"/>
    </w:p>
    <w:p w14:paraId="581AAF95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8" w:name="_ENREF_16"/>
      <w:r w:rsidRPr="00C73899">
        <w:rPr>
          <w:rFonts w:cs="Calibri"/>
        </w:rPr>
        <w:t>16.</w:t>
      </w:r>
      <w:r w:rsidRPr="00C73899">
        <w:rPr>
          <w:rFonts w:cs="Calibri"/>
        </w:rPr>
        <w:tab/>
        <w:t>Smith, A.E</w:t>
      </w:r>
      <w:r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Next-generation sequencing of the TET2 gene in 355 MDS and CMML patients reveals low-abundance mutant clones with early origins, but indicates no definite prognostic value. </w:t>
      </w:r>
      <w:r w:rsidRPr="00C73899">
        <w:rPr>
          <w:rFonts w:cs="Calibri"/>
          <w:i/>
        </w:rPr>
        <w:t>Blood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16</w:t>
      </w:r>
      <w:r w:rsidRPr="00C73899">
        <w:rPr>
          <w:rFonts w:cs="Calibri"/>
        </w:rPr>
        <w:t>, 3923-3932 (2010).</w:t>
      </w:r>
      <w:bookmarkEnd w:id="18"/>
    </w:p>
    <w:p w14:paraId="2F2F6E94" w14:textId="2FB1C63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19" w:name="_ENREF_17"/>
      <w:r w:rsidRPr="00C73899">
        <w:rPr>
          <w:rFonts w:cs="Calibri"/>
        </w:rPr>
        <w:t>17.</w:t>
      </w:r>
      <w:r w:rsidRPr="00C73899">
        <w:rPr>
          <w:rFonts w:cs="Calibri"/>
        </w:rPr>
        <w:tab/>
        <w:t>Moran-Crusio, K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Tet2 loss leads to increased hematopoietic stem cell self-renewal and myeloid transformation. </w:t>
      </w:r>
      <w:r w:rsidRPr="00C73899">
        <w:rPr>
          <w:rFonts w:cs="Calibri"/>
          <w:i/>
        </w:rPr>
        <w:t>Cancer Cell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20</w:t>
      </w:r>
      <w:r w:rsidRPr="00C73899">
        <w:rPr>
          <w:rFonts w:cs="Calibri"/>
        </w:rPr>
        <w:t>, 11-24 (2011).</w:t>
      </w:r>
      <w:bookmarkEnd w:id="19"/>
    </w:p>
    <w:p w14:paraId="31726071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0" w:name="_ENREF_18"/>
      <w:r w:rsidRPr="00C73899">
        <w:rPr>
          <w:rFonts w:cs="Calibri"/>
        </w:rPr>
        <w:t>18.</w:t>
      </w:r>
      <w:r w:rsidRPr="00C73899">
        <w:rPr>
          <w:rFonts w:cs="Calibri"/>
        </w:rPr>
        <w:tab/>
        <w:t xml:space="preserve">Quivoron, C. et al. TET2 inactivation results in pleiotropic hematopoietic abnormalities in mouse and is a recurrent event during human lymphomagenesis. </w:t>
      </w:r>
      <w:r w:rsidRPr="00C73899">
        <w:rPr>
          <w:rFonts w:cs="Calibri"/>
          <w:i/>
        </w:rPr>
        <w:t>Cancer Cell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20</w:t>
      </w:r>
      <w:r w:rsidRPr="00C73899">
        <w:rPr>
          <w:rFonts w:cs="Calibri"/>
        </w:rPr>
        <w:t>, 25-38 (2011).</w:t>
      </w:r>
      <w:bookmarkEnd w:id="20"/>
    </w:p>
    <w:p w14:paraId="42E57571" w14:textId="6674F6BD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1" w:name="_ENREF_19"/>
      <w:r w:rsidRPr="00C73899">
        <w:rPr>
          <w:rFonts w:cs="Calibri"/>
        </w:rPr>
        <w:t>19.</w:t>
      </w:r>
      <w:r w:rsidRPr="00C73899">
        <w:rPr>
          <w:rFonts w:cs="Calibri"/>
        </w:rPr>
        <w:tab/>
        <w:t>Li, Z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 Deletion of Tet2 in mice leads to dysregulated hematopoietic stem cells and subsequent development of myeloid malignancies. </w:t>
      </w:r>
      <w:r w:rsidRPr="00C73899">
        <w:rPr>
          <w:rFonts w:cs="Calibri"/>
          <w:i/>
        </w:rPr>
        <w:t>Blood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18</w:t>
      </w:r>
      <w:r w:rsidRPr="00C73899">
        <w:rPr>
          <w:rFonts w:cs="Calibri"/>
        </w:rPr>
        <w:t>, 4509-4518 (2011).</w:t>
      </w:r>
      <w:bookmarkEnd w:id="21"/>
    </w:p>
    <w:p w14:paraId="4F0DB793" w14:textId="7B44ECC3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2" w:name="_ENREF_20"/>
      <w:r w:rsidRPr="00C73899">
        <w:rPr>
          <w:rFonts w:cs="Calibri"/>
        </w:rPr>
        <w:t>20.</w:t>
      </w:r>
      <w:r w:rsidRPr="00C73899">
        <w:rPr>
          <w:rFonts w:cs="Calibri"/>
        </w:rPr>
        <w:tab/>
        <w:t>Ko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Ten-Eleven-Translocation 2 (TET2) negatively regulates homeostasis and differentiation of hematopoietic stem cells in mice. </w:t>
      </w:r>
      <w:r w:rsidRPr="00C73899">
        <w:rPr>
          <w:rFonts w:cs="Calibri"/>
          <w:i/>
        </w:rPr>
        <w:t>Proceedings of the National Academy of Sciences of the United States of America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08</w:t>
      </w:r>
      <w:r w:rsidRPr="00C73899">
        <w:rPr>
          <w:rFonts w:cs="Calibri"/>
        </w:rPr>
        <w:t>, 14566-14571 (2011).</w:t>
      </w:r>
      <w:bookmarkEnd w:id="22"/>
    </w:p>
    <w:p w14:paraId="4E953762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3" w:name="_ENREF_21"/>
      <w:r w:rsidRPr="00C73899">
        <w:rPr>
          <w:rFonts w:cs="Calibri"/>
        </w:rPr>
        <w:t>21.</w:t>
      </w:r>
      <w:r w:rsidRPr="00C73899">
        <w:rPr>
          <w:rFonts w:cs="Calibri"/>
        </w:rPr>
        <w:tab/>
        <w:t xml:space="preserve">Hu, L. et al. Crystal structure of TET2-DNA complex: insight into TET-mediated 5mC oxidation. </w:t>
      </w:r>
      <w:r w:rsidRPr="00C73899">
        <w:rPr>
          <w:rFonts w:cs="Calibri"/>
          <w:i/>
        </w:rPr>
        <w:t>Cell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55</w:t>
      </w:r>
      <w:r w:rsidRPr="00C73899">
        <w:rPr>
          <w:rFonts w:cs="Calibri"/>
        </w:rPr>
        <w:t>, 1545-1555 (2013).</w:t>
      </w:r>
      <w:bookmarkEnd w:id="23"/>
    </w:p>
    <w:p w14:paraId="2D6130B4" w14:textId="080867A1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4" w:name="_ENREF_22"/>
      <w:r w:rsidRPr="00C73899">
        <w:rPr>
          <w:rFonts w:cs="Calibri"/>
        </w:rPr>
        <w:t>22.</w:t>
      </w:r>
      <w:r w:rsidRPr="00C73899">
        <w:rPr>
          <w:rFonts w:cs="Calibri"/>
        </w:rPr>
        <w:tab/>
        <w:t>Jaiswal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Convenient expression, purification and quantitative liquid chromatography-tandem mass spectrometry-based analysis of TET2 5-methylcytosine demethylase. </w:t>
      </w:r>
      <w:r w:rsidRPr="00C73899">
        <w:rPr>
          <w:rFonts w:cs="Calibri"/>
          <w:i/>
        </w:rPr>
        <w:t>Protein expression and purification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32</w:t>
      </w:r>
      <w:r w:rsidRPr="00C73899">
        <w:rPr>
          <w:rFonts w:cs="Calibri"/>
        </w:rPr>
        <w:t>, 143-151 (2017).</w:t>
      </w:r>
      <w:bookmarkEnd w:id="24"/>
    </w:p>
    <w:p w14:paraId="120B9237" w14:textId="344EFD84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5" w:name="_ENREF_23"/>
      <w:r w:rsidRPr="00C73899">
        <w:rPr>
          <w:rFonts w:cs="Calibri"/>
        </w:rPr>
        <w:t>23.</w:t>
      </w:r>
      <w:r w:rsidRPr="00C73899">
        <w:rPr>
          <w:rFonts w:cs="Calibri"/>
        </w:rPr>
        <w:tab/>
        <w:t>Hu, L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Structural insight into substrate preference for TET-mediated oxidation. </w:t>
      </w:r>
      <w:r w:rsidRPr="00C73899">
        <w:rPr>
          <w:rFonts w:cs="Calibri"/>
          <w:i/>
        </w:rPr>
        <w:t>Natur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527</w:t>
      </w:r>
      <w:r w:rsidRPr="00C73899">
        <w:rPr>
          <w:rFonts w:cs="Calibri"/>
        </w:rPr>
        <w:t>, 118-122 (2015).</w:t>
      </w:r>
      <w:bookmarkEnd w:id="25"/>
    </w:p>
    <w:p w14:paraId="40F82735" w14:textId="3165B3AD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6" w:name="_ENREF_24"/>
      <w:r w:rsidRPr="00C73899">
        <w:rPr>
          <w:rFonts w:cs="Calibri"/>
        </w:rPr>
        <w:t>24.</w:t>
      </w:r>
      <w:r w:rsidRPr="00C73899">
        <w:rPr>
          <w:rFonts w:cs="Calibri"/>
        </w:rPr>
        <w:tab/>
        <w:t>Mukherji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Structure-function analysis of phytanoyl-CoA 2-hydroxylase mutations causing Refsum's disease. </w:t>
      </w:r>
      <w:r w:rsidRPr="00C73899">
        <w:rPr>
          <w:rFonts w:cs="Calibri"/>
          <w:i/>
        </w:rPr>
        <w:t>Hum Mol Genet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0</w:t>
      </w:r>
      <w:r w:rsidRPr="00C73899">
        <w:rPr>
          <w:rFonts w:cs="Calibri"/>
        </w:rPr>
        <w:t>, 1971-1982 (2001).</w:t>
      </w:r>
      <w:bookmarkEnd w:id="26"/>
    </w:p>
    <w:p w14:paraId="576D7362" w14:textId="448BB6B1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7" w:name="_ENREF_25"/>
      <w:r w:rsidRPr="00C73899">
        <w:rPr>
          <w:rFonts w:cs="Calibri"/>
        </w:rPr>
        <w:t>25.</w:t>
      </w:r>
      <w:r w:rsidRPr="00C73899">
        <w:rPr>
          <w:rFonts w:cs="Calibri"/>
        </w:rPr>
        <w:tab/>
        <w:t>Mukherji, M</w:t>
      </w:r>
      <w:r w:rsidR="00D47A8E" w:rsidRPr="00D47A8E">
        <w:rPr>
          <w:rFonts w:cs="Calibri"/>
          <w:i/>
        </w:rPr>
        <w:t xml:space="preserve">. et al. </w:t>
      </w:r>
      <w:r w:rsidRPr="00C73899">
        <w:rPr>
          <w:rFonts w:cs="Calibri"/>
        </w:rPr>
        <w:t xml:space="preserve">Chemical co-substrate rescue of phytanoyl-Co A 2-hydroxylase (PAHX) mutants causing adult Refsum’s disease. </w:t>
      </w:r>
      <w:r w:rsidRPr="00C73899">
        <w:rPr>
          <w:rFonts w:cs="Calibri"/>
          <w:i/>
        </w:rPr>
        <w:t>Chem Comm</w:t>
      </w:r>
      <w:r w:rsidRPr="00C73899">
        <w:rPr>
          <w:rFonts w:cs="Calibri"/>
        </w:rPr>
        <w:t>, 972-973 (2001).</w:t>
      </w:r>
      <w:bookmarkEnd w:id="27"/>
    </w:p>
    <w:p w14:paraId="79FD5DEC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8" w:name="_ENREF_26"/>
      <w:r w:rsidRPr="00C73899">
        <w:rPr>
          <w:rFonts w:cs="Calibri"/>
        </w:rPr>
        <w:t>26.</w:t>
      </w:r>
      <w:r w:rsidRPr="00C73899">
        <w:rPr>
          <w:rFonts w:cs="Calibri"/>
        </w:rPr>
        <w:tab/>
        <w:t xml:space="preserve">Mukherji, M., Kershaw, N.J., Schofield, C.J., Wierzbicki, A.S. &amp; Lloyd, M.D. Utilization of sterol carrier protein-2 by phytanoyl-CoA 2-hydroxylase in the peroxisomal alpha oxidation of phytanic acid. </w:t>
      </w:r>
      <w:r w:rsidRPr="00C73899">
        <w:rPr>
          <w:rFonts w:cs="Calibri"/>
          <w:i/>
        </w:rPr>
        <w:t>Chem Biol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9</w:t>
      </w:r>
      <w:r w:rsidRPr="00C73899">
        <w:rPr>
          <w:rFonts w:cs="Calibri"/>
        </w:rPr>
        <w:t>, 597-605 (2002).</w:t>
      </w:r>
      <w:bookmarkEnd w:id="28"/>
    </w:p>
    <w:p w14:paraId="41183AC8" w14:textId="5571FDA9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29" w:name="_ENREF_27"/>
      <w:r w:rsidRPr="00C73899">
        <w:rPr>
          <w:rFonts w:cs="Calibri"/>
        </w:rPr>
        <w:t>27.</w:t>
      </w:r>
      <w:r w:rsidRPr="00C73899">
        <w:rPr>
          <w:rFonts w:cs="Calibri"/>
        </w:rPr>
        <w:tab/>
        <w:t>Zhang, T</w:t>
      </w:r>
      <w:r w:rsidR="00D47A8E" w:rsidRPr="00D47A8E">
        <w:rPr>
          <w:rFonts w:cs="Calibri"/>
          <w:i/>
        </w:rPr>
        <w:t xml:space="preserve">. et al. </w:t>
      </w:r>
      <w:bookmarkStart w:id="30" w:name="_GoBack"/>
      <w:bookmarkEnd w:id="30"/>
      <w:r w:rsidRPr="00C73899">
        <w:rPr>
          <w:rFonts w:cs="Calibri"/>
        </w:rPr>
        <w:t xml:space="preserve">TET2 expression is a potential prognostic and predictive biomarker in cytogenetically normal acute myeloid leukemia. </w:t>
      </w:r>
      <w:r w:rsidRPr="00C73899">
        <w:rPr>
          <w:rFonts w:cs="Calibri"/>
          <w:i/>
        </w:rPr>
        <w:t>Journal of cellular physiology</w:t>
      </w:r>
      <w:r w:rsidRPr="00C73899">
        <w:rPr>
          <w:rFonts w:cs="Calibri"/>
        </w:rPr>
        <w:t xml:space="preserve"> (2017).</w:t>
      </w:r>
      <w:bookmarkEnd w:id="29"/>
    </w:p>
    <w:p w14:paraId="60194C87" w14:textId="77777777" w:rsidR="008D1DED" w:rsidRPr="00C73899" w:rsidRDefault="008D1DED" w:rsidP="00C73899">
      <w:pPr>
        <w:pStyle w:val="EndNoteBibliography"/>
        <w:spacing w:after="0"/>
        <w:rPr>
          <w:rFonts w:cs="Calibri"/>
        </w:rPr>
      </w:pPr>
      <w:bookmarkStart w:id="31" w:name="_ENREF_28"/>
      <w:r w:rsidRPr="00C73899">
        <w:rPr>
          <w:rFonts w:cs="Calibri"/>
        </w:rPr>
        <w:lastRenderedPageBreak/>
        <w:t>28.</w:t>
      </w:r>
      <w:r w:rsidRPr="00C73899">
        <w:rPr>
          <w:rFonts w:cs="Calibri"/>
        </w:rPr>
        <w:tab/>
        <w:t xml:space="preserve">Montagner, S. et al. TET2 Regulates Mast Cell Differentiation and Proliferation through Catalytic and Non-catalytic Activities. </w:t>
      </w:r>
      <w:r w:rsidRPr="00C73899">
        <w:rPr>
          <w:rFonts w:cs="Calibri"/>
          <w:i/>
        </w:rPr>
        <w:t>Cell Rep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15</w:t>
      </w:r>
      <w:r w:rsidRPr="00C73899">
        <w:rPr>
          <w:rFonts w:cs="Calibri"/>
        </w:rPr>
        <w:t>, 1566-1579 (2016).</w:t>
      </w:r>
      <w:bookmarkEnd w:id="31"/>
    </w:p>
    <w:p w14:paraId="33F881B7" w14:textId="77777777" w:rsidR="008D1DED" w:rsidRPr="00C73899" w:rsidRDefault="008D1DED" w:rsidP="00C73899">
      <w:pPr>
        <w:pStyle w:val="EndNoteBibliography"/>
        <w:rPr>
          <w:rFonts w:cs="Calibri"/>
        </w:rPr>
      </w:pPr>
      <w:bookmarkStart w:id="32" w:name="_ENREF_29"/>
      <w:r w:rsidRPr="00C73899">
        <w:rPr>
          <w:rFonts w:cs="Calibri"/>
        </w:rPr>
        <w:t>29.</w:t>
      </w:r>
      <w:r w:rsidRPr="00C73899">
        <w:rPr>
          <w:rFonts w:cs="Calibri"/>
        </w:rPr>
        <w:tab/>
        <w:t xml:space="preserve">Blaschke, K. et al. Vitamin C induces Tet-dependent DNA demethylation and a blastocyst-like state in ES cells. </w:t>
      </w:r>
      <w:r w:rsidRPr="00C73899">
        <w:rPr>
          <w:rFonts w:cs="Calibri"/>
          <w:i/>
        </w:rPr>
        <w:t>Nature</w:t>
      </w:r>
      <w:r w:rsidRPr="00C73899">
        <w:rPr>
          <w:rFonts w:cs="Calibri"/>
        </w:rPr>
        <w:t xml:space="preserve"> </w:t>
      </w:r>
      <w:r w:rsidRPr="00C73899">
        <w:rPr>
          <w:rFonts w:cs="Calibri"/>
          <w:b/>
        </w:rPr>
        <w:t>500</w:t>
      </w:r>
      <w:r w:rsidRPr="00C73899">
        <w:rPr>
          <w:rFonts w:cs="Calibri"/>
        </w:rPr>
        <w:t>, 222-226 (2013).</w:t>
      </w:r>
      <w:bookmarkEnd w:id="32"/>
    </w:p>
    <w:p w14:paraId="4B62DD16" w14:textId="1E0A6318" w:rsidR="00D51B5E" w:rsidRPr="00C73899" w:rsidRDefault="0012762E" w:rsidP="00C73899">
      <w:pPr>
        <w:pStyle w:val="EndNoteBibliography"/>
        <w:spacing w:after="0"/>
        <w:jc w:val="left"/>
        <w:rPr>
          <w:rFonts w:cs="Calibri"/>
          <w:noProof w:val="0"/>
          <w:sz w:val="24"/>
          <w:szCs w:val="24"/>
        </w:rPr>
      </w:pPr>
      <w:r w:rsidRPr="00C73899">
        <w:rPr>
          <w:rFonts w:cs="Calibri"/>
          <w:noProof w:val="0"/>
          <w:sz w:val="24"/>
          <w:szCs w:val="24"/>
        </w:rPr>
        <w:fldChar w:fldCharType="end"/>
      </w:r>
    </w:p>
    <w:sectPr w:rsidR="00D51B5E" w:rsidRPr="00C73899" w:rsidSect="003465C4">
      <w:footerReference w:type="default" r:id="rId8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A8449E" w14:textId="77777777" w:rsidR="005B75C8" w:rsidRDefault="005B75C8" w:rsidP="007C7026">
      <w:pPr>
        <w:spacing w:after="0" w:line="240" w:lineRule="auto"/>
      </w:pPr>
      <w:r>
        <w:separator/>
      </w:r>
    </w:p>
  </w:endnote>
  <w:endnote w:type="continuationSeparator" w:id="0">
    <w:p w14:paraId="675BC50D" w14:textId="77777777" w:rsidR="005B75C8" w:rsidRDefault="005B75C8" w:rsidP="007C70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573114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0AAF8A" w14:textId="3622265E" w:rsidR="00D90866" w:rsidRDefault="00D9086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F5154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2BE33DED" w14:textId="77777777" w:rsidR="00D90866" w:rsidRDefault="00D908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074DD6" w14:textId="77777777" w:rsidR="005B75C8" w:rsidRDefault="005B75C8" w:rsidP="007C7026">
      <w:pPr>
        <w:spacing w:after="0" w:line="240" w:lineRule="auto"/>
      </w:pPr>
      <w:r>
        <w:separator/>
      </w:r>
    </w:p>
  </w:footnote>
  <w:footnote w:type="continuationSeparator" w:id="0">
    <w:p w14:paraId="1BB487C5" w14:textId="77777777" w:rsidR="005B75C8" w:rsidRDefault="005B75C8" w:rsidP="007C70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C4124E"/>
    <w:multiLevelType w:val="hybridMultilevel"/>
    <w:tmpl w:val="68E489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3227B1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7841BA"/>
    <w:multiLevelType w:val="hybridMultilevel"/>
    <w:tmpl w:val="F97832F4"/>
    <w:lvl w:ilvl="0" w:tplc="C75CB0FA">
      <w:start w:val="1"/>
      <w:numFmt w:val="decimal"/>
      <w:lvlText w:val="%1."/>
      <w:lvlJc w:val="left"/>
      <w:pPr>
        <w:ind w:left="144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22EA27D2"/>
    <w:multiLevelType w:val="multilevel"/>
    <w:tmpl w:val="8F5AF7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3D970CE2"/>
    <w:multiLevelType w:val="hybridMultilevel"/>
    <w:tmpl w:val="0FDA9E74"/>
    <w:lvl w:ilvl="0" w:tplc="B492EC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83275D7"/>
    <w:multiLevelType w:val="hybridMultilevel"/>
    <w:tmpl w:val="75D26288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4"/>
  </w:num>
  <w:num w:numId="4">
    <w:abstractNumId w:val="2"/>
  </w:num>
  <w:num w:numId="5">
    <w:abstractNumId w:val="6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c1tTQ1NTM2MDY3NTZX0lEKTi0uzszPAykwrAUAnG7YE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rddp9rbtwpsveswx9x9d95pvadsxvd5t0t&quot;&gt;Mridul&amp;apos;s Library&lt;record-ids&gt;&lt;item&gt;20&lt;/item&gt;&lt;item&gt;1316&lt;/item&gt;&lt;item&gt;1319&lt;/item&gt;&lt;item&gt;1570&lt;/item&gt;&lt;item&gt;1774&lt;/item&gt;&lt;item&gt;1802&lt;/item&gt;&lt;item&gt;2027&lt;/item&gt;&lt;item&gt;2098&lt;/item&gt;&lt;item&gt;2099&lt;/item&gt;&lt;item&gt;2142&lt;/item&gt;&lt;item&gt;2143&lt;/item&gt;&lt;item&gt;2383&lt;/item&gt;&lt;item&gt;2394&lt;/item&gt;&lt;item&gt;2443&lt;/item&gt;&lt;item&gt;2452&lt;/item&gt;&lt;item&gt;2455&lt;/item&gt;&lt;item&gt;2456&lt;/item&gt;&lt;item&gt;2457&lt;/item&gt;&lt;item&gt;2458&lt;/item&gt;&lt;item&gt;2459&lt;/item&gt;&lt;item&gt;2460&lt;/item&gt;&lt;item&gt;2461&lt;/item&gt;&lt;item&gt;2462&lt;/item&gt;&lt;item&gt;2463&lt;/item&gt;&lt;item&gt;2465&lt;/item&gt;&lt;item&gt;2467&lt;/item&gt;&lt;item&gt;2468&lt;/item&gt;&lt;/record-ids&gt;&lt;/item&gt;&lt;/Libraries&gt;"/>
  </w:docVars>
  <w:rsids>
    <w:rsidRoot w:val="00EB2B82"/>
    <w:rsid w:val="000005E4"/>
    <w:rsid w:val="0000230D"/>
    <w:rsid w:val="000029CE"/>
    <w:rsid w:val="0000435E"/>
    <w:rsid w:val="00004C7F"/>
    <w:rsid w:val="000057C8"/>
    <w:rsid w:val="000067B9"/>
    <w:rsid w:val="00007114"/>
    <w:rsid w:val="00007705"/>
    <w:rsid w:val="00007975"/>
    <w:rsid w:val="00007DA0"/>
    <w:rsid w:val="00007F9F"/>
    <w:rsid w:val="000125A7"/>
    <w:rsid w:val="00014D00"/>
    <w:rsid w:val="000152FD"/>
    <w:rsid w:val="00015E6A"/>
    <w:rsid w:val="0002063D"/>
    <w:rsid w:val="00020DFB"/>
    <w:rsid w:val="00020F09"/>
    <w:rsid w:val="00021757"/>
    <w:rsid w:val="00022661"/>
    <w:rsid w:val="00022C25"/>
    <w:rsid w:val="000230FB"/>
    <w:rsid w:val="00024097"/>
    <w:rsid w:val="0002427E"/>
    <w:rsid w:val="00024A7C"/>
    <w:rsid w:val="000278C6"/>
    <w:rsid w:val="00027F5D"/>
    <w:rsid w:val="000304A5"/>
    <w:rsid w:val="00030771"/>
    <w:rsid w:val="000313EE"/>
    <w:rsid w:val="00031E41"/>
    <w:rsid w:val="00031F8C"/>
    <w:rsid w:val="000323F4"/>
    <w:rsid w:val="000327D6"/>
    <w:rsid w:val="0003285A"/>
    <w:rsid w:val="00032B3F"/>
    <w:rsid w:val="00033097"/>
    <w:rsid w:val="000336C4"/>
    <w:rsid w:val="00033A98"/>
    <w:rsid w:val="00034755"/>
    <w:rsid w:val="0003541B"/>
    <w:rsid w:val="00036256"/>
    <w:rsid w:val="0003770A"/>
    <w:rsid w:val="00040A05"/>
    <w:rsid w:val="000414C3"/>
    <w:rsid w:val="00041649"/>
    <w:rsid w:val="00041717"/>
    <w:rsid w:val="00041BB9"/>
    <w:rsid w:val="00041D96"/>
    <w:rsid w:val="00041F53"/>
    <w:rsid w:val="00042B8E"/>
    <w:rsid w:val="00042CF4"/>
    <w:rsid w:val="000431DD"/>
    <w:rsid w:val="000438F1"/>
    <w:rsid w:val="00043C53"/>
    <w:rsid w:val="00043FA9"/>
    <w:rsid w:val="00044B85"/>
    <w:rsid w:val="00044C37"/>
    <w:rsid w:val="00044DAB"/>
    <w:rsid w:val="000457E1"/>
    <w:rsid w:val="00045AE4"/>
    <w:rsid w:val="0004617C"/>
    <w:rsid w:val="00046457"/>
    <w:rsid w:val="000464F4"/>
    <w:rsid w:val="00046682"/>
    <w:rsid w:val="00047151"/>
    <w:rsid w:val="000503AF"/>
    <w:rsid w:val="000509BD"/>
    <w:rsid w:val="00050F09"/>
    <w:rsid w:val="000514D4"/>
    <w:rsid w:val="000516D7"/>
    <w:rsid w:val="000518D0"/>
    <w:rsid w:val="00051C8D"/>
    <w:rsid w:val="00052017"/>
    <w:rsid w:val="00053447"/>
    <w:rsid w:val="00053620"/>
    <w:rsid w:val="000556B1"/>
    <w:rsid w:val="00055E93"/>
    <w:rsid w:val="00056F9B"/>
    <w:rsid w:val="00057568"/>
    <w:rsid w:val="0006039C"/>
    <w:rsid w:val="000613EE"/>
    <w:rsid w:val="000614E4"/>
    <w:rsid w:val="00061D87"/>
    <w:rsid w:val="00061EA3"/>
    <w:rsid w:val="00063405"/>
    <w:rsid w:val="0006404B"/>
    <w:rsid w:val="00064680"/>
    <w:rsid w:val="000649DB"/>
    <w:rsid w:val="00064B9A"/>
    <w:rsid w:val="00066BE4"/>
    <w:rsid w:val="000670A4"/>
    <w:rsid w:val="00067ECE"/>
    <w:rsid w:val="00070312"/>
    <w:rsid w:val="00070CE1"/>
    <w:rsid w:val="00070EBE"/>
    <w:rsid w:val="00071246"/>
    <w:rsid w:val="00071535"/>
    <w:rsid w:val="00071559"/>
    <w:rsid w:val="000716A6"/>
    <w:rsid w:val="000722B2"/>
    <w:rsid w:val="00072B94"/>
    <w:rsid w:val="0007463D"/>
    <w:rsid w:val="00074E7A"/>
    <w:rsid w:val="0007552C"/>
    <w:rsid w:val="00076A0A"/>
    <w:rsid w:val="000805C0"/>
    <w:rsid w:val="00080CFC"/>
    <w:rsid w:val="00082C01"/>
    <w:rsid w:val="00082C88"/>
    <w:rsid w:val="00082EF8"/>
    <w:rsid w:val="000834CC"/>
    <w:rsid w:val="0008371B"/>
    <w:rsid w:val="00083A4E"/>
    <w:rsid w:val="00083EBC"/>
    <w:rsid w:val="00084198"/>
    <w:rsid w:val="000844C2"/>
    <w:rsid w:val="00084FBC"/>
    <w:rsid w:val="0008734B"/>
    <w:rsid w:val="00087462"/>
    <w:rsid w:val="00090140"/>
    <w:rsid w:val="00090F95"/>
    <w:rsid w:val="0009115E"/>
    <w:rsid w:val="00091CCE"/>
    <w:rsid w:val="00091E0B"/>
    <w:rsid w:val="0009343B"/>
    <w:rsid w:val="0009442F"/>
    <w:rsid w:val="00094827"/>
    <w:rsid w:val="00094DC5"/>
    <w:rsid w:val="00095077"/>
    <w:rsid w:val="00095C77"/>
    <w:rsid w:val="00096B34"/>
    <w:rsid w:val="00096E70"/>
    <w:rsid w:val="000A0627"/>
    <w:rsid w:val="000A1752"/>
    <w:rsid w:val="000A2C48"/>
    <w:rsid w:val="000A3EBE"/>
    <w:rsid w:val="000A47D1"/>
    <w:rsid w:val="000A51FE"/>
    <w:rsid w:val="000A581D"/>
    <w:rsid w:val="000A5F75"/>
    <w:rsid w:val="000A6310"/>
    <w:rsid w:val="000A77D2"/>
    <w:rsid w:val="000A7911"/>
    <w:rsid w:val="000A7DE8"/>
    <w:rsid w:val="000B0F39"/>
    <w:rsid w:val="000B23E7"/>
    <w:rsid w:val="000B284A"/>
    <w:rsid w:val="000B2D3C"/>
    <w:rsid w:val="000B37F1"/>
    <w:rsid w:val="000B3A6E"/>
    <w:rsid w:val="000B3D4E"/>
    <w:rsid w:val="000B3E1D"/>
    <w:rsid w:val="000B4338"/>
    <w:rsid w:val="000B4370"/>
    <w:rsid w:val="000B53EB"/>
    <w:rsid w:val="000B5E59"/>
    <w:rsid w:val="000B6072"/>
    <w:rsid w:val="000B68B6"/>
    <w:rsid w:val="000B7CE7"/>
    <w:rsid w:val="000C0261"/>
    <w:rsid w:val="000C0F54"/>
    <w:rsid w:val="000C120D"/>
    <w:rsid w:val="000C154E"/>
    <w:rsid w:val="000C35CC"/>
    <w:rsid w:val="000C3AA7"/>
    <w:rsid w:val="000C3C75"/>
    <w:rsid w:val="000C443B"/>
    <w:rsid w:val="000C5BD1"/>
    <w:rsid w:val="000C6252"/>
    <w:rsid w:val="000C6543"/>
    <w:rsid w:val="000C6A92"/>
    <w:rsid w:val="000C6C51"/>
    <w:rsid w:val="000C798A"/>
    <w:rsid w:val="000C7998"/>
    <w:rsid w:val="000C7F23"/>
    <w:rsid w:val="000D126C"/>
    <w:rsid w:val="000D1F89"/>
    <w:rsid w:val="000D1F94"/>
    <w:rsid w:val="000D4099"/>
    <w:rsid w:val="000D54A4"/>
    <w:rsid w:val="000D558A"/>
    <w:rsid w:val="000D5610"/>
    <w:rsid w:val="000D6008"/>
    <w:rsid w:val="000D6507"/>
    <w:rsid w:val="000D6E5D"/>
    <w:rsid w:val="000E048B"/>
    <w:rsid w:val="000E071E"/>
    <w:rsid w:val="000E1E90"/>
    <w:rsid w:val="000E2C54"/>
    <w:rsid w:val="000E38F5"/>
    <w:rsid w:val="000E3CA3"/>
    <w:rsid w:val="000E5118"/>
    <w:rsid w:val="000F07C6"/>
    <w:rsid w:val="000F098A"/>
    <w:rsid w:val="000F0A48"/>
    <w:rsid w:val="000F1B2F"/>
    <w:rsid w:val="000F2A84"/>
    <w:rsid w:val="000F47CE"/>
    <w:rsid w:val="000F558F"/>
    <w:rsid w:val="000F71F4"/>
    <w:rsid w:val="000F79F1"/>
    <w:rsid w:val="001004FA"/>
    <w:rsid w:val="00101C09"/>
    <w:rsid w:val="00102B8E"/>
    <w:rsid w:val="00103049"/>
    <w:rsid w:val="001030E9"/>
    <w:rsid w:val="00103133"/>
    <w:rsid w:val="00103B69"/>
    <w:rsid w:val="00104A56"/>
    <w:rsid w:val="00106E5B"/>
    <w:rsid w:val="00110D4D"/>
    <w:rsid w:val="00110F2C"/>
    <w:rsid w:val="00111C8E"/>
    <w:rsid w:val="00112C70"/>
    <w:rsid w:val="00113F5F"/>
    <w:rsid w:val="001148DA"/>
    <w:rsid w:val="0011563F"/>
    <w:rsid w:val="00115FE8"/>
    <w:rsid w:val="00116A6C"/>
    <w:rsid w:val="00116D61"/>
    <w:rsid w:val="0011765D"/>
    <w:rsid w:val="0011773F"/>
    <w:rsid w:val="0012093F"/>
    <w:rsid w:val="00120A81"/>
    <w:rsid w:val="00120F39"/>
    <w:rsid w:val="001219CC"/>
    <w:rsid w:val="0012410A"/>
    <w:rsid w:val="00124B12"/>
    <w:rsid w:val="001250B9"/>
    <w:rsid w:val="00126468"/>
    <w:rsid w:val="00126652"/>
    <w:rsid w:val="001267F3"/>
    <w:rsid w:val="00127161"/>
    <w:rsid w:val="001272F6"/>
    <w:rsid w:val="0012762E"/>
    <w:rsid w:val="001276A3"/>
    <w:rsid w:val="00130FC3"/>
    <w:rsid w:val="00131500"/>
    <w:rsid w:val="00132F03"/>
    <w:rsid w:val="00134529"/>
    <w:rsid w:val="00135E63"/>
    <w:rsid w:val="00136887"/>
    <w:rsid w:val="0013715F"/>
    <w:rsid w:val="00141C21"/>
    <w:rsid w:val="00141D62"/>
    <w:rsid w:val="00142530"/>
    <w:rsid w:val="001426C2"/>
    <w:rsid w:val="00143244"/>
    <w:rsid w:val="001432D6"/>
    <w:rsid w:val="00145146"/>
    <w:rsid w:val="001456B8"/>
    <w:rsid w:val="00145C63"/>
    <w:rsid w:val="00146270"/>
    <w:rsid w:val="00150D17"/>
    <w:rsid w:val="00150ECE"/>
    <w:rsid w:val="00152074"/>
    <w:rsid w:val="00153317"/>
    <w:rsid w:val="00153689"/>
    <w:rsid w:val="001537CA"/>
    <w:rsid w:val="00153A58"/>
    <w:rsid w:val="00153CEF"/>
    <w:rsid w:val="00153E11"/>
    <w:rsid w:val="00154BA1"/>
    <w:rsid w:val="00155A82"/>
    <w:rsid w:val="00155B1D"/>
    <w:rsid w:val="00155E98"/>
    <w:rsid w:val="0015682F"/>
    <w:rsid w:val="001570EC"/>
    <w:rsid w:val="00157191"/>
    <w:rsid w:val="00161C5B"/>
    <w:rsid w:val="00162505"/>
    <w:rsid w:val="00162D07"/>
    <w:rsid w:val="001635A9"/>
    <w:rsid w:val="00163FAA"/>
    <w:rsid w:val="00164079"/>
    <w:rsid w:val="00164B5B"/>
    <w:rsid w:val="0016550F"/>
    <w:rsid w:val="00165C81"/>
    <w:rsid w:val="00166AE8"/>
    <w:rsid w:val="00166FB1"/>
    <w:rsid w:val="001674EA"/>
    <w:rsid w:val="00170120"/>
    <w:rsid w:val="00170AB1"/>
    <w:rsid w:val="00171EF8"/>
    <w:rsid w:val="00173179"/>
    <w:rsid w:val="00174812"/>
    <w:rsid w:val="00174900"/>
    <w:rsid w:val="00174AAE"/>
    <w:rsid w:val="001750AF"/>
    <w:rsid w:val="00175D4A"/>
    <w:rsid w:val="00176F94"/>
    <w:rsid w:val="00177CF5"/>
    <w:rsid w:val="001804A7"/>
    <w:rsid w:val="001807F5"/>
    <w:rsid w:val="00180B13"/>
    <w:rsid w:val="001814EA"/>
    <w:rsid w:val="00181650"/>
    <w:rsid w:val="00182553"/>
    <w:rsid w:val="00182CC9"/>
    <w:rsid w:val="001836A9"/>
    <w:rsid w:val="00184737"/>
    <w:rsid w:val="00184C66"/>
    <w:rsid w:val="00184E87"/>
    <w:rsid w:val="001865D5"/>
    <w:rsid w:val="00186D63"/>
    <w:rsid w:val="0019011C"/>
    <w:rsid w:val="00191B4D"/>
    <w:rsid w:val="001923C8"/>
    <w:rsid w:val="00192B64"/>
    <w:rsid w:val="001938FA"/>
    <w:rsid w:val="0019457E"/>
    <w:rsid w:val="00194994"/>
    <w:rsid w:val="0019571E"/>
    <w:rsid w:val="00195F80"/>
    <w:rsid w:val="00196E38"/>
    <w:rsid w:val="001971A0"/>
    <w:rsid w:val="00197571"/>
    <w:rsid w:val="00197EFF"/>
    <w:rsid w:val="001A0627"/>
    <w:rsid w:val="001A2896"/>
    <w:rsid w:val="001A2D6A"/>
    <w:rsid w:val="001A30BC"/>
    <w:rsid w:val="001A3250"/>
    <w:rsid w:val="001A3396"/>
    <w:rsid w:val="001A3C4C"/>
    <w:rsid w:val="001A5032"/>
    <w:rsid w:val="001A511A"/>
    <w:rsid w:val="001A5DC0"/>
    <w:rsid w:val="001A5E9D"/>
    <w:rsid w:val="001B10FD"/>
    <w:rsid w:val="001B24AA"/>
    <w:rsid w:val="001B36C1"/>
    <w:rsid w:val="001B4192"/>
    <w:rsid w:val="001B4211"/>
    <w:rsid w:val="001B5006"/>
    <w:rsid w:val="001B5A17"/>
    <w:rsid w:val="001B69AE"/>
    <w:rsid w:val="001C03C4"/>
    <w:rsid w:val="001C0485"/>
    <w:rsid w:val="001C1AAC"/>
    <w:rsid w:val="001C2028"/>
    <w:rsid w:val="001C239A"/>
    <w:rsid w:val="001C293A"/>
    <w:rsid w:val="001C334F"/>
    <w:rsid w:val="001C4ADF"/>
    <w:rsid w:val="001C4B9A"/>
    <w:rsid w:val="001C627A"/>
    <w:rsid w:val="001C6A73"/>
    <w:rsid w:val="001C6C5A"/>
    <w:rsid w:val="001C77D0"/>
    <w:rsid w:val="001C7887"/>
    <w:rsid w:val="001D13A7"/>
    <w:rsid w:val="001D14E0"/>
    <w:rsid w:val="001D15D5"/>
    <w:rsid w:val="001D28EC"/>
    <w:rsid w:val="001D2E5E"/>
    <w:rsid w:val="001D36B5"/>
    <w:rsid w:val="001D6419"/>
    <w:rsid w:val="001D65E8"/>
    <w:rsid w:val="001D6E1D"/>
    <w:rsid w:val="001D7094"/>
    <w:rsid w:val="001D7A5D"/>
    <w:rsid w:val="001E07E5"/>
    <w:rsid w:val="001E0AF6"/>
    <w:rsid w:val="001E2337"/>
    <w:rsid w:val="001E2BD4"/>
    <w:rsid w:val="001E2D51"/>
    <w:rsid w:val="001E3278"/>
    <w:rsid w:val="001E3A4D"/>
    <w:rsid w:val="001E3B11"/>
    <w:rsid w:val="001E46D7"/>
    <w:rsid w:val="001E5EDB"/>
    <w:rsid w:val="001E6981"/>
    <w:rsid w:val="001E6EF0"/>
    <w:rsid w:val="001E71EB"/>
    <w:rsid w:val="001F0791"/>
    <w:rsid w:val="001F1579"/>
    <w:rsid w:val="001F16C2"/>
    <w:rsid w:val="001F17BA"/>
    <w:rsid w:val="001F1D5E"/>
    <w:rsid w:val="001F1E19"/>
    <w:rsid w:val="001F2416"/>
    <w:rsid w:val="001F2B51"/>
    <w:rsid w:val="001F4509"/>
    <w:rsid w:val="001F498E"/>
    <w:rsid w:val="001F50CC"/>
    <w:rsid w:val="001F515B"/>
    <w:rsid w:val="001F57FB"/>
    <w:rsid w:val="001F57FE"/>
    <w:rsid w:val="001F5A3E"/>
    <w:rsid w:val="001F6C7F"/>
    <w:rsid w:val="00202203"/>
    <w:rsid w:val="0020225A"/>
    <w:rsid w:val="0020398B"/>
    <w:rsid w:val="002039A1"/>
    <w:rsid w:val="00203DBC"/>
    <w:rsid w:val="00204B31"/>
    <w:rsid w:val="002053E1"/>
    <w:rsid w:val="00205828"/>
    <w:rsid w:val="002063D6"/>
    <w:rsid w:val="002064D6"/>
    <w:rsid w:val="0021020E"/>
    <w:rsid w:val="0021029E"/>
    <w:rsid w:val="00210985"/>
    <w:rsid w:val="00212E82"/>
    <w:rsid w:val="0021380A"/>
    <w:rsid w:val="0021412A"/>
    <w:rsid w:val="002157F8"/>
    <w:rsid w:val="00217991"/>
    <w:rsid w:val="00217C2A"/>
    <w:rsid w:val="00220412"/>
    <w:rsid w:val="002208B2"/>
    <w:rsid w:val="002233BB"/>
    <w:rsid w:val="002247CA"/>
    <w:rsid w:val="00224967"/>
    <w:rsid w:val="00224EBE"/>
    <w:rsid w:val="002250E7"/>
    <w:rsid w:val="002254B5"/>
    <w:rsid w:val="00226158"/>
    <w:rsid w:val="00226FB0"/>
    <w:rsid w:val="002271BE"/>
    <w:rsid w:val="00227AB4"/>
    <w:rsid w:val="00230623"/>
    <w:rsid w:val="00230A02"/>
    <w:rsid w:val="00230D93"/>
    <w:rsid w:val="00232017"/>
    <w:rsid w:val="00232961"/>
    <w:rsid w:val="00232E74"/>
    <w:rsid w:val="0023432B"/>
    <w:rsid w:val="00234AA8"/>
    <w:rsid w:val="002350D8"/>
    <w:rsid w:val="00235379"/>
    <w:rsid w:val="00236134"/>
    <w:rsid w:val="002365D9"/>
    <w:rsid w:val="00236F72"/>
    <w:rsid w:val="00240585"/>
    <w:rsid w:val="00240A99"/>
    <w:rsid w:val="00242B05"/>
    <w:rsid w:val="00242E9F"/>
    <w:rsid w:val="00242FFE"/>
    <w:rsid w:val="002432F5"/>
    <w:rsid w:val="0024377A"/>
    <w:rsid w:val="0024406C"/>
    <w:rsid w:val="0024459B"/>
    <w:rsid w:val="00245306"/>
    <w:rsid w:val="00246096"/>
    <w:rsid w:val="00246818"/>
    <w:rsid w:val="00246D48"/>
    <w:rsid w:val="00246F5C"/>
    <w:rsid w:val="0024757D"/>
    <w:rsid w:val="002476E9"/>
    <w:rsid w:val="00247887"/>
    <w:rsid w:val="00250323"/>
    <w:rsid w:val="002509BE"/>
    <w:rsid w:val="00250F64"/>
    <w:rsid w:val="002511FB"/>
    <w:rsid w:val="00251269"/>
    <w:rsid w:val="0025133C"/>
    <w:rsid w:val="002516FF"/>
    <w:rsid w:val="00252950"/>
    <w:rsid w:val="00252D21"/>
    <w:rsid w:val="002532D9"/>
    <w:rsid w:val="00253356"/>
    <w:rsid w:val="002543DB"/>
    <w:rsid w:val="00255E49"/>
    <w:rsid w:val="00257E32"/>
    <w:rsid w:val="002600A2"/>
    <w:rsid w:val="002602EF"/>
    <w:rsid w:val="0026037B"/>
    <w:rsid w:val="00260AB8"/>
    <w:rsid w:val="00260E76"/>
    <w:rsid w:val="00260FFE"/>
    <w:rsid w:val="00261EFE"/>
    <w:rsid w:val="00262380"/>
    <w:rsid w:val="0026323D"/>
    <w:rsid w:val="00263889"/>
    <w:rsid w:val="00265931"/>
    <w:rsid w:val="00266796"/>
    <w:rsid w:val="00267634"/>
    <w:rsid w:val="002677FE"/>
    <w:rsid w:val="00271174"/>
    <w:rsid w:val="00271CF4"/>
    <w:rsid w:val="00272080"/>
    <w:rsid w:val="002727FE"/>
    <w:rsid w:val="00274DA2"/>
    <w:rsid w:val="002750BB"/>
    <w:rsid w:val="00275B33"/>
    <w:rsid w:val="00277592"/>
    <w:rsid w:val="00281C80"/>
    <w:rsid w:val="00281FA8"/>
    <w:rsid w:val="002836E9"/>
    <w:rsid w:val="002837AA"/>
    <w:rsid w:val="0028439E"/>
    <w:rsid w:val="0028504C"/>
    <w:rsid w:val="00285407"/>
    <w:rsid w:val="00285588"/>
    <w:rsid w:val="0028564F"/>
    <w:rsid w:val="00285EB7"/>
    <w:rsid w:val="002861A0"/>
    <w:rsid w:val="0028630C"/>
    <w:rsid w:val="00286461"/>
    <w:rsid w:val="0028743D"/>
    <w:rsid w:val="0028783A"/>
    <w:rsid w:val="00290361"/>
    <w:rsid w:val="002929F5"/>
    <w:rsid w:val="00292F29"/>
    <w:rsid w:val="002945C1"/>
    <w:rsid w:val="00294D7A"/>
    <w:rsid w:val="00294F18"/>
    <w:rsid w:val="002950CD"/>
    <w:rsid w:val="0029608C"/>
    <w:rsid w:val="00296400"/>
    <w:rsid w:val="00296A7C"/>
    <w:rsid w:val="00297370"/>
    <w:rsid w:val="00297857"/>
    <w:rsid w:val="002A0792"/>
    <w:rsid w:val="002A08F5"/>
    <w:rsid w:val="002A14B8"/>
    <w:rsid w:val="002A2CD3"/>
    <w:rsid w:val="002A3773"/>
    <w:rsid w:val="002A4509"/>
    <w:rsid w:val="002A49A7"/>
    <w:rsid w:val="002A5349"/>
    <w:rsid w:val="002A5EC0"/>
    <w:rsid w:val="002A63D7"/>
    <w:rsid w:val="002A655E"/>
    <w:rsid w:val="002A6912"/>
    <w:rsid w:val="002A7577"/>
    <w:rsid w:val="002B1DFE"/>
    <w:rsid w:val="002B2A5A"/>
    <w:rsid w:val="002B2BFC"/>
    <w:rsid w:val="002B3843"/>
    <w:rsid w:val="002B3D10"/>
    <w:rsid w:val="002B41F9"/>
    <w:rsid w:val="002B4432"/>
    <w:rsid w:val="002B5C3A"/>
    <w:rsid w:val="002B5F61"/>
    <w:rsid w:val="002B6503"/>
    <w:rsid w:val="002C0472"/>
    <w:rsid w:val="002C16B9"/>
    <w:rsid w:val="002C1AD5"/>
    <w:rsid w:val="002C3581"/>
    <w:rsid w:val="002C3ABD"/>
    <w:rsid w:val="002C490B"/>
    <w:rsid w:val="002C5683"/>
    <w:rsid w:val="002C5C6E"/>
    <w:rsid w:val="002C6AD1"/>
    <w:rsid w:val="002C79F0"/>
    <w:rsid w:val="002C7BEA"/>
    <w:rsid w:val="002D039C"/>
    <w:rsid w:val="002D1480"/>
    <w:rsid w:val="002D163B"/>
    <w:rsid w:val="002D508F"/>
    <w:rsid w:val="002D51C3"/>
    <w:rsid w:val="002D647A"/>
    <w:rsid w:val="002E05BE"/>
    <w:rsid w:val="002E1140"/>
    <w:rsid w:val="002E278C"/>
    <w:rsid w:val="002E3AC2"/>
    <w:rsid w:val="002E4FC7"/>
    <w:rsid w:val="002E5FC2"/>
    <w:rsid w:val="002E789B"/>
    <w:rsid w:val="002E7A6A"/>
    <w:rsid w:val="002E7C13"/>
    <w:rsid w:val="002E7CC6"/>
    <w:rsid w:val="002E7D36"/>
    <w:rsid w:val="002F0DE0"/>
    <w:rsid w:val="002F0E50"/>
    <w:rsid w:val="002F13DD"/>
    <w:rsid w:val="002F21B1"/>
    <w:rsid w:val="002F22A4"/>
    <w:rsid w:val="002F34AB"/>
    <w:rsid w:val="002F3F9E"/>
    <w:rsid w:val="002F41B6"/>
    <w:rsid w:val="002F53F9"/>
    <w:rsid w:val="002F57B7"/>
    <w:rsid w:val="002F5B2C"/>
    <w:rsid w:val="002F6AD0"/>
    <w:rsid w:val="002F7A10"/>
    <w:rsid w:val="003000B8"/>
    <w:rsid w:val="00300BB8"/>
    <w:rsid w:val="003012FF"/>
    <w:rsid w:val="0030267B"/>
    <w:rsid w:val="00302A67"/>
    <w:rsid w:val="00303B02"/>
    <w:rsid w:val="0030432A"/>
    <w:rsid w:val="00304513"/>
    <w:rsid w:val="00304DB6"/>
    <w:rsid w:val="003051DE"/>
    <w:rsid w:val="003058A2"/>
    <w:rsid w:val="00305966"/>
    <w:rsid w:val="00305C18"/>
    <w:rsid w:val="00306E4A"/>
    <w:rsid w:val="003077A3"/>
    <w:rsid w:val="00310B1E"/>
    <w:rsid w:val="00310D01"/>
    <w:rsid w:val="00311404"/>
    <w:rsid w:val="00311CF9"/>
    <w:rsid w:val="00312FC2"/>
    <w:rsid w:val="003132C0"/>
    <w:rsid w:val="00313335"/>
    <w:rsid w:val="0031356C"/>
    <w:rsid w:val="00313E5E"/>
    <w:rsid w:val="00315F3A"/>
    <w:rsid w:val="003166A3"/>
    <w:rsid w:val="003177FF"/>
    <w:rsid w:val="0032040C"/>
    <w:rsid w:val="00322698"/>
    <w:rsid w:val="003226DB"/>
    <w:rsid w:val="00322BC1"/>
    <w:rsid w:val="00323A52"/>
    <w:rsid w:val="003245D1"/>
    <w:rsid w:val="003247AF"/>
    <w:rsid w:val="00324A5F"/>
    <w:rsid w:val="00324A94"/>
    <w:rsid w:val="00324AA5"/>
    <w:rsid w:val="00324D8D"/>
    <w:rsid w:val="003250B4"/>
    <w:rsid w:val="003256F3"/>
    <w:rsid w:val="003258F1"/>
    <w:rsid w:val="00325D83"/>
    <w:rsid w:val="00325DEC"/>
    <w:rsid w:val="00325ED6"/>
    <w:rsid w:val="003260FE"/>
    <w:rsid w:val="00327135"/>
    <w:rsid w:val="00327630"/>
    <w:rsid w:val="00330DE7"/>
    <w:rsid w:val="00330F48"/>
    <w:rsid w:val="00331A3F"/>
    <w:rsid w:val="00333D49"/>
    <w:rsid w:val="003346B3"/>
    <w:rsid w:val="003351ED"/>
    <w:rsid w:val="00335D63"/>
    <w:rsid w:val="00335F1D"/>
    <w:rsid w:val="00336371"/>
    <w:rsid w:val="00336B79"/>
    <w:rsid w:val="003371CF"/>
    <w:rsid w:val="00340A87"/>
    <w:rsid w:val="00341169"/>
    <w:rsid w:val="00341321"/>
    <w:rsid w:val="00342E8C"/>
    <w:rsid w:val="00342F64"/>
    <w:rsid w:val="00343214"/>
    <w:rsid w:val="003434BD"/>
    <w:rsid w:val="003438FB"/>
    <w:rsid w:val="00343D6A"/>
    <w:rsid w:val="00344F78"/>
    <w:rsid w:val="003454A4"/>
    <w:rsid w:val="0034580B"/>
    <w:rsid w:val="00346207"/>
    <w:rsid w:val="003465C4"/>
    <w:rsid w:val="00347297"/>
    <w:rsid w:val="0034795C"/>
    <w:rsid w:val="00350244"/>
    <w:rsid w:val="0035215B"/>
    <w:rsid w:val="0035317D"/>
    <w:rsid w:val="00353E48"/>
    <w:rsid w:val="00353F9C"/>
    <w:rsid w:val="003543D4"/>
    <w:rsid w:val="00354F87"/>
    <w:rsid w:val="00355108"/>
    <w:rsid w:val="003567C1"/>
    <w:rsid w:val="003569B6"/>
    <w:rsid w:val="00356BB4"/>
    <w:rsid w:val="00360346"/>
    <w:rsid w:val="00360CEF"/>
    <w:rsid w:val="0036771E"/>
    <w:rsid w:val="00367780"/>
    <w:rsid w:val="00370726"/>
    <w:rsid w:val="0037088C"/>
    <w:rsid w:val="003715B4"/>
    <w:rsid w:val="00373256"/>
    <w:rsid w:val="00375718"/>
    <w:rsid w:val="0037587E"/>
    <w:rsid w:val="00376835"/>
    <w:rsid w:val="00380007"/>
    <w:rsid w:val="003804A9"/>
    <w:rsid w:val="0038075B"/>
    <w:rsid w:val="00380E88"/>
    <w:rsid w:val="00380FCB"/>
    <w:rsid w:val="00381DD2"/>
    <w:rsid w:val="0038239D"/>
    <w:rsid w:val="00382865"/>
    <w:rsid w:val="00384677"/>
    <w:rsid w:val="0038480F"/>
    <w:rsid w:val="00384C1C"/>
    <w:rsid w:val="0038504D"/>
    <w:rsid w:val="0038565B"/>
    <w:rsid w:val="00385712"/>
    <w:rsid w:val="00386ACA"/>
    <w:rsid w:val="00386D72"/>
    <w:rsid w:val="00390872"/>
    <w:rsid w:val="00391319"/>
    <w:rsid w:val="003917F9"/>
    <w:rsid w:val="00391A88"/>
    <w:rsid w:val="00392B9F"/>
    <w:rsid w:val="00392CDD"/>
    <w:rsid w:val="0039327C"/>
    <w:rsid w:val="003946E3"/>
    <w:rsid w:val="00394E9B"/>
    <w:rsid w:val="00395036"/>
    <w:rsid w:val="00396636"/>
    <w:rsid w:val="00397BA4"/>
    <w:rsid w:val="00397D20"/>
    <w:rsid w:val="003A04C0"/>
    <w:rsid w:val="003A0560"/>
    <w:rsid w:val="003A08A0"/>
    <w:rsid w:val="003A0925"/>
    <w:rsid w:val="003A1DFB"/>
    <w:rsid w:val="003A3485"/>
    <w:rsid w:val="003A366A"/>
    <w:rsid w:val="003A39F0"/>
    <w:rsid w:val="003A423B"/>
    <w:rsid w:val="003A4818"/>
    <w:rsid w:val="003A4F4F"/>
    <w:rsid w:val="003A5508"/>
    <w:rsid w:val="003A6B75"/>
    <w:rsid w:val="003A7739"/>
    <w:rsid w:val="003A7A4A"/>
    <w:rsid w:val="003A7FCB"/>
    <w:rsid w:val="003B0AEE"/>
    <w:rsid w:val="003B1104"/>
    <w:rsid w:val="003B12BE"/>
    <w:rsid w:val="003B21AF"/>
    <w:rsid w:val="003B26EE"/>
    <w:rsid w:val="003B4D00"/>
    <w:rsid w:val="003B51FB"/>
    <w:rsid w:val="003B5400"/>
    <w:rsid w:val="003B5650"/>
    <w:rsid w:val="003B586B"/>
    <w:rsid w:val="003B7418"/>
    <w:rsid w:val="003B745C"/>
    <w:rsid w:val="003C0058"/>
    <w:rsid w:val="003C0166"/>
    <w:rsid w:val="003C045A"/>
    <w:rsid w:val="003C082F"/>
    <w:rsid w:val="003C0C52"/>
    <w:rsid w:val="003C0EEB"/>
    <w:rsid w:val="003C28AE"/>
    <w:rsid w:val="003C337E"/>
    <w:rsid w:val="003C3563"/>
    <w:rsid w:val="003C35C5"/>
    <w:rsid w:val="003C4B4F"/>
    <w:rsid w:val="003C635C"/>
    <w:rsid w:val="003C760E"/>
    <w:rsid w:val="003D0250"/>
    <w:rsid w:val="003D0594"/>
    <w:rsid w:val="003D1DB3"/>
    <w:rsid w:val="003D254B"/>
    <w:rsid w:val="003D2E12"/>
    <w:rsid w:val="003D49C0"/>
    <w:rsid w:val="003D4BD1"/>
    <w:rsid w:val="003D4D76"/>
    <w:rsid w:val="003D5ABC"/>
    <w:rsid w:val="003D5F23"/>
    <w:rsid w:val="003D6E1C"/>
    <w:rsid w:val="003D73BB"/>
    <w:rsid w:val="003E04BB"/>
    <w:rsid w:val="003E0AE9"/>
    <w:rsid w:val="003E1DBD"/>
    <w:rsid w:val="003E258E"/>
    <w:rsid w:val="003E283C"/>
    <w:rsid w:val="003E3092"/>
    <w:rsid w:val="003E3F97"/>
    <w:rsid w:val="003E45D8"/>
    <w:rsid w:val="003E52DB"/>
    <w:rsid w:val="003E64A0"/>
    <w:rsid w:val="003E6E1D"/>
    <w:rsid w:val="003F046A"/>
    <w:rsid w:val="003F0FAD"/>
    <w:rsid w:val="003F2668"/>
    <w:rsid w:val="003F2EE3"/>
    <w:rsid w:val="003F3376"/>
    <w:rsid w:val="003F4007"/>
    <w:rsid w:val="003F4027"/>
    <w:rsid w:val="003F4743"/>
    <w:rsid w:val="003F5DB7"/>
    <w:rsid w:val="003F7225"/>
    <w:rsid w:val="003F7568"/>
    <w:rsid w:val="00400A38"/>
    <w:rsid w:val="00402796"/>
    <w:rsid w:val="00402B94"/>
    <w:rsid w:val="004036D6"/>
    <w:rsid w:val="0040376A"/>
    <w:rsid w:val="004043CA"/>
    <w:rsid w:val="00404B5E"/>
    <w:rsid w:val="00405A2E"/>
    <w:rsid w:val="00405E16"/>
    <w:rsid w:val="00405E6F"/>
    <w:rsid w:val="00406230"/>
    <w:rsid w:val="00406867"/>
    <w:rsid w:val="004073E9"/>
    <w:rsid w:val="00407D76"/>
    <w:rsid w:val="00407F7C"/>
    <w:rsid w:val="0041060B"/>
    <w:rsid w:val="00410F05"/>
    <w:rsid w:val="00410F97"/>
    <w:rsid w:val="00411E29"/>
    <w:rsid w:val="00412A99"/>
    <w:rsid w:val="00413258"/>
    <w:rsid w:val="00415D86"/>
    <w:rsid w:val="00417D77"/>
    <w:rsid w:val="004204AF"/>
    <w:rsid w:val="0042081A"/>
    <w:rsid w:val="00420A0D"/>
    <w:rsid w:val="004223B6"/>
    <w:rsid w:val="004228CD"/>
    <w:rsid w:val="004236D0"/>
    <w:rsid w:val="004246B3"/>
    <w:rsid w:val="00425620"/>
    <w:rsid w:val="00426573"/>
    <w:rsid w:val="00426835"/>
    <w:rsid w:val="004273E8"/>
    <w:rsid w:val="004274D7"/>
    <w:rsid w:val="00427FA7"/>
    <w:rsid w:val="004328F1"/>
    <w:rsid w:val="004329C0"/>
    <w:rsid w:val="00433947"/>
    <w:rsid w:val="004347D1"/>
    <w:rsid w:val="0043497C"/>
    <w:rsid w:val="00436E82"/>
    <w:rsid w:val="00440437"/>
    <w:rsid w:val="004409CB"/>
    <w:rsid w:val="00440C8F"/>
    <w:rsid w:val="00440EBE"/>
    <w:rsid w:val="00441F4B"/>
    <w:rsid w:val="004425B5"/>
    <w:rsid w:val="00443126"/>
    <w:rsid w:val="004439E2"/>
    <w:rsid w:val="0044460B"/>
    <w:rsid w:val="00444B99"/>
    <w:rsid w:val="00445BAE"/>
    <w:rsid w:val="0044636E"/>
    <w:rsid w:val="00446B9D"/>
    <w:rsid w:val="00446BEF"/>
    <w:rsid w:val="00447CF2"/>
    <w:rsid w:val="00447FD5"/>
    <w:rsid w:val="00450172"/>
    <w:rsid w:val="0045023F"/>
    <w:rsid w:val="00450EB3"/>
    <w:rsid w:val="004511C8"/>
    <w:rsid w:val="004517E8"/>
    <w:rsid w:val="00452BA2"/>
    <w:rsid w:val="004530C9"/>
    <w:rsid w:val="00453537"/>
    <w:rsid w:val="00453A52"/>
    <w:rsid w:val="0045460E"/>
    <w:rsid w:val="00455ACC"/>
    <w:rsid w:val="00456E95"/>
    <w:rsid w:val="00456F6D"/>
    <w:rsid w:val="00457317"/>
    <w:rsid w:val="004573AA"/>
    <w:rsid w:val="004574E6"/>
    <w:rsid w:val="00457611"/>
    <w:rsid w:val="00457FEA"/>
    <w:rsid w:val="004602F1"/>
    <w:rsid w:val="0046085C"/>
    <w:rsid w:val="004615E6"/>
    <w:rsid w:val="004619FF"/>
    <w:rsid w:val="004630FF"/>
    <w:rsid w:val="00463326"/>
    <w:rsid w:val="00463CFB"/>
    <w:rsid w:val="004643E8"/>
    <w:rsid w:val="00464CAC"/>
    <w:rsid w:val="004654B1"/>
    <w:rsid w:val="004655CF"/>
    <w:rsid w:val="00465616"/>
    <w:rsid w:val="00465A76"/>
    <w:rsid w:val="004665CC"/>
    <w:rsid w:val="00466CEB"/>
    <w:rsid w:val="004670C0"/>
    <w:rsid w:val="004676C9"/>
    <w:rsid w:val="00470279"/>
    <w:rsid w:val="00470BFF"/>
    <w:rsid w:val="00472AAE"/>
    <w:rsid w:val="00472B4F"/>
    <w:rsid w:val="0047360B"/>
    <w:rsid w:val="00474476"/>
    <w:rsid w:val="004745EC"/>
    <w:rsid w:val="004747DD"/>
    <w:rsid w:val="004748F6"/>
    <w:rsid w:val="0047498F"/>
    <w:rsid w:val="00475CCA"/>
    <w:rsid w:val="00476920"/>
    <w:rsid w:val="004810D3"/>
    <w:rsid w:val="00481B8F"/>
    <w:rsid w:val="0048214B"/>
    <w:rsid w:val="004839BE"/>
    <w:rsid w:val="0048435C"/>
    <w:rsid w:val="004849A2"/>
    <w:rsid w:val="0048607B"/>
    <w:rsid w:val="00486C45"/>
    <w:rsid w:val="004876E2"/>
    <w:rsid w:val="0049013E"/>
    <w:rsid w:val="00490FFA"/>
    <w:rsid w:val="0049132C"/>
    <w:rsid w:val="004924AA"/>
    <w:rsid w:val="004926A1"/>
    <w:rsid w:val="00492D82"/>
    <w:rsid w:val="00493036"/>
    <w:rsid w:val="0049473C"/>
    <w:rsid w:val="0049678B"/>
    <w:rsid w:val="004A1A7B"/>
    <w:rsid w:val="004A1CBE"/>
    <w:rsid w:val="004A1EA9"/>
    <w:rsid w:val="004A30FB"/>
    <w:rsid w:val="004A44B5"/>
    <w:rsid w:val="004A4607"/>
    <w:rsid w:val="004A4899"/>
    <w:rsid w:val="004A5563"/>
    <w:rsid w:val="004A70EE"/>
    <w:rsid w:val="004B033D"/>
    <w:rsid w:val="004B082D"/>
    <w:rsid w:val="004B100C"/>
    <w:rsid w:val="004B1A02"/>
    <w:rsid w:val="004B1A5F"/>
    <w:rsid w:val="004B2C32"/>
    <w:rsid w:val="004B3639"/>
    <w:rsid w:val="004B388C"/>
    <w:rsid w:val="004B38AE"/>
    <w:rsid w:val="004B408C"/>
    <w:rsid w:val="004B4EE1"/>
    <w:rsid w:val="004B5D14"/>
    <w:rsid w:val="004B640E"/>
    <w:rsid w:val="004C00AB"/>
    <w:rsid w:val="004C05A6"/>
    <w:rsid w:val="004C2710"/>
    <w:rsid w:val="004C3444"/>
    <w:rsid w:val="004C3A18"/>
    <w:rsid w:val="004C3B28"/>
    <w:rsid w:val="004C4C73"/>
    <w:rsid w:val="004C71F5"/>
    <w:rsid w:val="004C73A2"/>
    <w:rsid w:val="004C7D62"/>
    <w:rsid w:val="004D010E"/>
    <w:rsid w:val="004D0496"/>
    <w:rsid w:val="004D12D3"/>
    <w:rsid w:val="004D15C6"/>
    <w:rsid w:val="004D242A"/>
    <w:rsid w:val="004D2D0D"/>
    <w:rsid w:val="004D358F"/>
    <w:rsid w:val="004D39D6"/>
    <w:rsid w:val="004D4984"/>
    <w:rsid w:val="004D5308"/>
    <w:rsid w:val="004D5BC3"/>
    <w:rsid w:val="004D63AA"/>
    <w:rsid w:val="004E02A9"/>
    <w:rsid w:val="004E0C2F"/>
    <w:rsid w:val="004E1455"/>
    <w:rsid w:val="004E3143"/>
    <w:rsid w:val="004E3419"/>
    <w:rsid w:val="004E3C35"/>
    <w:rsid w:val="004E4CAE"/>
    <w:rsid w:val="004E527B"/>
    <w:rsid w:val="004E6268"/>
    <w:rsid w:val="004F090F"/>
    <w:rsid w:val="004F0A90"/>
    <w:rsid w:val="004F0D2B"/>
    <w:rsid w:val="004F16CF"/>
    <w:rsid w:val="004F3928"/>
    <w:rsid w:val="004F40BD"/>
    <w:rsid w:val="004F4F43"/>
    <w:rsid w:val="004F54A7"/>
    <w:rsid w:val="0050036E"/>
    <w:rsid w:val="00500E42"/>
    <w:rsid w:val="00502016"/>
    <w:rsid w:val="00502091"/>
    <w:rsid w:val="00502536"/>
    <w:rsid w:val="0050321D"/>
    <w:rsid w:val="00503693"/>
    <w:rsid w:val="0050389C"/>
    <w:rsid w:val="005063C1"/>
    <w:rsid w:val="00506A98"/>
    <w:rsid w:val="00510779"/>
    <w:rsid w:val="00510EAE"/>
    <w:rsid w:val="00511671"/>
    <w:rsid w:val="00511C72"/>
    <w:rsid w:val="00512186"/>
    <w:rsid w:val="00512B38"/>
    <w:rsid w:val="00513982"/>
    <w:rsid w:val="00513A86"/>
    <w:rsid w:val="00514E4C"/>
    <w:rsid w:val="00515326"/>
    <w:rsid w:val="00516A69"/>
    <w:rsid w:val="005200D7"/>
    <w:rsid w:val="00520691"/>
    <w:rsid w:val="00520ABC"/>
    <w:rsid w:val="00521570"/>
    <w:rsid w:val="005234F6"/>
    <w:rsid w:val="005246C4"/>
    <w:rsid w:val="005262C8"/>
    <w:rsid w:val="00526F51"/>
    <w:rsid w:val="0052722D"/>
    <w:rsid w:val="005272D5"/>
    <w:rsid w:val="005315E3"/>
    <w:rsid w:val="005322E7"/>
    <w:rsid w:val="0053287E"/>
    <w:rsid w:val="00532922"/>
    <w:rsid w:val="00532D88"/>
    <w:rsid w:val="00533DFB"/>
    <w:rsid w:val="005340BD"/>
    <w:rsid w:val="005346AB"/>
    <w:rsid w:val="0053541D"/>
    <w:rsid w:val="00536706"/>
    <w:rsid w:val="00536F2F"/>
    <w:rsid w:val="00537DFC"/>
    <w:rsid w:val="00537EDA"/>
    <w:rsid w:val="00542398"/>
    <w:rsid w:val="00542E22"/>
    <w:rsid w:val="005457A1"/>
    <w:rsid w:val="0054601B"/>
    <w:rsid w:val="00546874"/>
    <w:rsid w:val="005468A3"/>
    <w:rsid w:val="00546E6A"/>
    <w:rsid w:val="0054745C"/>
    <w:rsid w:val="00547742"/>
    <w:rsid w:val="005506CB"/>
    <w:rsid w:val="00551128"/>
    <w:rsid w:val="005519AE"/>
    <w:rsid w:val="00551D83"/>
    <w:rsid w:val="00551DDD"/>
    <w:rsid w:val="00552A03"/>
    <w:rsid w:val="0055374A"/>
    <w:rsid w:val="00553D2A"/>
    <w:rsid w:val="0055487A"/>
    <w:rsid w:val="00554DE6"/>
    <w:rsid w:val="005556A8"/>
    <w:rsid w:val="00556831"/>
    <w:rsid w:val="00557C04"/>
    <w:rsid w:val="005603BB"/>
    <w:rsid w:val="00560506"/>
    <w:rsid w:val="00560FF7"/>
    <w:rsid w:val="00562945"/>
    <w:rsid w:val="00565B97"/>
    <w:rsid w:val="00566232"/>
    <w:rsid w:val="0056644E"/>
    <w:rsid w:val="00567249"/>
    <w:rsid w:val="005674DC"/>
    <w:rsid w:val="005739D4"/>
    <w:rsid w:val="00574378"/>
    <w:rsid w:val="00574B3D"/>
    <w:rsid w:val="00577D09"/>
    <w:rsid w:val="00581A4A"/>
    <w:rsid w:val="00582956"/>
    <w:rsid w:val="00582A12"/>
    <w:rsid w:val="00582F4E"/>
    <w:rsid w:val="00582FBB"/>
    <w:rsid w:val="00583657"/>
    <w:rsid w:val="00584EEF"/>
    <w:rsid w:val="00586056"/>
    <w:rsid w:val="00586822"/>
    <w:rsid w:val="00586C46"/>
    <w:rsid w:val="00587FC0"/>
    <w:rsid w:val="00590308"/>
    <w:rsid w:val="0059038C"/>
    <w:rsid w:val="0059053B"/>
    <w:rsid w:val="00591D62"/>
    <w:rsid w:val="005922F0"/>
    <w:rsid w:val="0059248C"/>
    <w:rsid w:val="00593774"/>
    <w:rsid w:val="005940D3"/>
    <w:rsid w:val="00596248"/>
    <w:rsid w:val="00596B10"/>
    <w:rsid w:val="00597BA2"/>
    <w:rsid w:val="00597C83"/>
    <w:rsid w:val="005A0ED3"/>
    <w:rsid w:val="005A1EAB"/>
    <w:rsid w:val="005A270C"/>
    <w:rsid w:val="005A2EA9"/>
    <w:rsid w:val="005A4421"/>
    <w:rsid w:val="005A48FD"/>
    <w:rsid w:val="005A5078"/>
    <w:rsid w:val="005A5AD7"/>
    <w:rsid w:val="005A6E92"/>
    <w:rsid w:val="005A70EA"/>
    <w:rsid w:val="005B04E8"/>
    <w:rsid w:val="005B0A3C"/>
    <w:rsid w:val="005B109D"/>
    <w:rsid w:val="005B2247"/>
    <w:rsid w:val="005B231D"/>
    <w:rsid w:val="005B44D4"/>
    <w:rsid w:val="005B5026"/>
    <w:rsid w:val="005B6749"/>
    <w:rsid w:val="005B6C1C"/>
    <w:rsid w:val="005B71C3"/>
    <w:rsid w:val="005B75C8"/>
    <w:rsid w:val="005B7864"/>
    <w:rsid w:val="005C045A"/>
    <w:rsid w:val="005C0EF1"/>
    <w:rsid w:val="005C0FCC"/>
    <w:rsid w:val="005C1ADA"/>
    <w:rsid w:val="005C2407"/>
    <w:rsid w:val="005C289D"/>
    <w:rsid w:val="005C2C46"/>
    <w:rsid w:val="005C30C2"/>
    <w:rsid w:val="005C34F8"/>
    <w:rsid w:val="005C4187"/>
    <w:rsid w:val="005C43B1"/>
    <w:rsid w:val="005C4662"/>
    <w:rsid w:val="005C5312"/>
    <w:rsid w:val="005C5EC6"/>
    <w:rsid w:val="005C6CD9"/>
    <w:rsid w:val="005D0CC8"/>
    <w:rsid w:val="005D1F48"/>
    <w:rsid w:val="005D4FEC"/>
    <w:rsid w:val="005D7157"/>
    <w:rsid w:val="005D7BC3"/>
    <w:rsid w:val="005E0DB1"/>
    <w:rsid w:val="005E0E73"/>
    <w:rsid w:val="005E1254"/>
    <w:rsid w:val="005E1D6D"/>
    <w:rsid w:val="005E1DAE"/>
    <w:rsid w:val="005E20E5"/>
    <w:rsid w:val="005E2F8E"/>
    <w:rsid w:val="005E380C"/>
    <w:rsid w:val="005E3A82"/>
    <w:rsid w:val="005E4AD4"/>
    <w:rsid w:val="005E4C57"/>
    <w:rsid w:val="005E4DE8"/>
    <w:rsid w:val="005E507C"/>
    <w:rsid w:val="005E65E5"/>
    <w:rsid w:val="005E68EF"/>
    <w:rsid w:val="005E7B2E"/>
    <w:rsid w:val="005E7D11"/>
    <w:rsid w:val="005F0E29"/>
    <w:rsid w:val="005F0FA2"/>
    <w:rsid w:val="005F113B"/>
    <w:rsid w:val="005F18A0"/>
    <w:rsid w:val="005F2277"/>
    <w:rsid w:val="005F315E"/>
    <w:rsid w:val="005F4D01"/>
    <w:rsid w:val="005F4DD2"/>
    <w:rsid w:val="005F50CB"/>
    <w:rsid w:val="005F7015"/>
    <w:rsid w:val="005F729B"/>
    <w:rsid w:val="00600420"/>
    <w:rsid w:val="006009A5"/>
    <w:rsid w:val="00600B02"/>
    <w:rsid w:val="00601647"/>
    <w:rsid w:val="00601B58"/>
    <w:rsid w:val="0060295E"/>
    <w:rsid w:val="00602D5A"/>
    <w:rsid w:val="00602F66"/>
    <w:rsid w:val="006037AE"/>
    <w:rsid w:val="00603F42"/>
    <w:rsid w:val="00604F95"/>
    <w:rsid w:val="00605446"/>
    <w:rsid w:val="00606B45"/>
    <w:rsid w:val="006110C7"/>
    <w:rsid w:val="00612302"/>
    <w:rsid w:val="00613A42"/>
    <w:rsid w:val="00614F44"/>
    <w:rsid w:val="006169ED"/>
    <w:rsid w:val="0061760B"/>
    <w:rsid w:val="00624938"/>
    <w:rsid w:val="00626D27"/>
    <w:rsid w:val="00627869"/>
    <w:rsid w:val="00630154"/>
    <w:rsid w:val="0063219C"/>
    <w:rsid w:val="006324EB"/>
    <w:rsid w:val="00632679"/>
    <w:rsid w:val="00633452"/>
    <w:rsid w:val="00633A17"/>
    <w:rsid w:val="006347C2"/>
    <w:rsid w:val="00635C21"/>
    <w:rsid w:val="0063685E"/>
    <w:rsid w:val="00636876"/>
    <w:rsid w:val="006374D1"/>
    <w:rsid w:val="00640CAB"/>
    <w:rsid w:val="00641594"/>
    <w:rsid w:val="00642485"/>
    <w:rsid w:val="006431CF"/>
    <w:rsid w:val="006436F7"/>
    <w:rsid w:val="00644570"/>
    <w:rsid w:val="00644C0B"/>
    <w:rsid w:val="006469BD"/>
    <w:rsid w:val="00646C0A"/>
    <w:rsid w:val="00646CF8"/>
    <w:rsid w:val="006472F3"/>
    <w:rsid w:val="0064748B"/>
    <w:rsid w:val="00647EBF"/>
    <w:rsid w:val="006508AE"/>
    <w:rsid w:val="006519E8"/>
    <w:rsid w:val="00651FDD"/>
    <w:rsid w:val="00652F28"/>
    <w:rsid w:val="00653FAB"/>
    <w:rsid w:val="00654029"/>
    <w:rsid w:val="00655248"/>
    <w:rsid w:val="0065585D"/>
    <w:rsid w:val="0065686C"/>
    <w:rsid w:val="006571DA"/>
    <w:rsid w:val="006571ED"/>
    <w:rsid w:val="0066004B"/>
    <w:rsid w:val="006606C8"/>
    <w:rsid w:val="00660937"/>
    <w:rsid w:val="006609B0"/>
    <w:rsid w:val="00660C5E"/>
    <w:rsid w:val="00662834"/>
    <w:rsid w:val="00662CF3"/>
    <w:rsid w:val="00662D51"/>
    <w:rsid w:val="0066305A"/>
    <w:rsid w:val="006639E4"/>
    <w:rsid w:val="0066416F"/>
    <w:rsid w:val="00664736"/>
    <w:rsid w:val="00664FBE"/>
    <w:rsid w:val="006651DB"/>
    <w:rsid w:val="0066527F"/>
    <w:rsid w:val="00665B64"/>
    <w:rsid w:val="0066648C"/>
    <w:rsid w:val="0066651E"/>
    <w:rsid w:val="00666961"/>
    <w:rsid w:val="0066732E"/>
    <w:rsid w:val="006675CF"/>
    <w:rsid w:val="00671608"/>
    <w:rsid w:val="00671625"/>
    <w:rsid w:val="00672089"/>
    <w:rsid w:val="00672134"/>
    <w:rsid w:val="00674C6A"/>
    <w:rsid w:val="006765EB"/>
    <w:rsid w:val="006772C6"/>
    <w:rsid w:val="00681548"/>
    <w:rsid w:val="0068327A"/>
    <w:rsid w:val="00683786"/>
    <w:rsid w:val="006838EE"/>
    <w:rsid w:val="00683DD4"/>
    <w:rsid w:val="00683E68"/>
    <w:rsid w:val="006842B1"/>
    <w:rsid w:val="00684FDA"/>
    <w:rsid w:val="006852D9"/>
    <w:rsid w:val="00690D2E"/>
    <w:rsid w:val="00691277"/>
    <w:rsid w:val="006914EC"/>
    <w:rsid w:val="00692806"/>
    <w:rsid w:val="0069295B"/>
    <w:rsid w:val="006929F6"/>
    <w:rsid w:val="006960F3"/>
    <w:rsid w:val="0069730D"/>
    <w:rsid w:val="00697482"/>
    <w:rsid w:val="006978BD"/>
    <w:rsid w:val="006978FD"/>
    <w:rsid w:val="006A0220"/>
    <w:rsid w:val="006A0B35"/>
    <w:rsid w:val="006A1231"/>
    <w:rsid w:val="006A16DC"/>
    <w:rsid w:val="006A2D49"/>
    <w:rsid w:val="006A2E2B"/>
    <w:rsid w:val="006A32D1"/>
    <w:rsid w:val="006A37B4"/>
    <w:rsid w:val="006A5FA3"/>
    <w:rsid w:val="006A6115"/>
    <w:rsid w:val="006A6667"/>
    <w:rsid w:val="006A67E9"/>
    <w:rsid w:val="006A70D6"/>
    <w:rsid w:val="006A7404"/>
    <w:rsid w:val="006B0093"/>
    <w:rsid w:val="006B0B9C"/>
    <w:rsid w:val="006B11FF"/>
    <w:rsid w:val="006B4888"/>
    <w:rsid w:val="006B6600"/>
    <w:rsid w:val="006B6718"/>
    <w:rsid w:val="006B72F6"/>
    <w:rsid w:val="006B7934"/>
    <w:rsid w:val="006B7AE0"/>
    <w:rsid w:val="006C15E0"/>
    <w:rsid w:val="006C18AD"/>
    <w:rsid w:val="006C2B40"/>
    <w:rsid w:val="006C332F"/>
    <w:rsid w:val="006C3B6B"/>
    <w:rsid w:val="006C4C45"/>
    <w:rsid w:val="006C5961"/>
    <w:rsid w:val="006C6067"/>
    <w:rsid w:val="006C6327"/>
    <w:rsid w:val="006C6462"/>
    <w:rsid w:val="006C66A6"/>
    <w:rsid w:val="006C6A26"/>
    <w:rsid w:val="006D01A6"/>
    <w:rsid w:val="006D07C2"/>
    <w:rsid w:val="006D0A81"/>
    <w:rsid w:val="006D1015"/>
    <w:rsid w:val="006D1CD5"/>
    <w:rsid w:val="006D22EC"/>
    <w:rsid w:val="006D25F5"/>
    <w:rsid w:val="006D27F7"/>
    <w:rsid w:val="006D27FD"/>
    <w:rsid w:val="006D33F4"/>
    <w:rsid w:val="006D617E"/>
    <w:rsid w:val="006D73BB"/>
    <w:rsid w:val="006D74CB"/>
    <w:rsid w:val="006D7A4C"/>
    <w:rsid w:val="006D7EC0"/>
    <w:rsid w:val="006E04B0"/>
    <w:rsid w:val="006E05CF"/>
    <w:rsid w:val="006E07BE"/>
    <w:rsid w:val="006E08FF"/>
    <w:rsid w:val="006E0C1E"/>
    <w:rsid w:val="006E1231"/>
    <w:rsid w:val="006E2562"/>
    <w:rsid w:val="006E390F"/>
    <w:rsid w:val="006E3D86"/>
    <w:rsid w:val="006E41EA"/>
    <w:rsid w:val="006E5F87"/>
    <w:rsid w:val="006E5FD5"/>
    <w:rsid w:val="006E710B"/>
    <w:rsid w:val="006E785D"/>
    <w:rsid w:val="006E7F05"/>
    <w:rsid w:val="006F00E3"/>
    <w:rsid w:val="006F0A3B"/>
    <w:rsid w:val="006F0F71"/>
    <w:rsid w:val="006F1090"/>
    <w:rsid w:val="006F1430"/>
    <w:rsid w:val="006F2895"/>
    <w:rsid w:val="006F2B4A"/>
    <w:rsid w:val="006F3083"/>
    <w:rsid w:val="006F3D63"/>
    <w:rsid w:val="006F3FEB"/>
    <w:rsid w:val="006F43D5"/>
    <w:rsid w:val="006F4EB4"/>
    <w:rsid w:val="006F50D7"/>
    <w:rsid w:val="006F5BB4"/>
    <w:rsid w:val="006F6396"/>
    <w:rsid w:val="006F69EC"/>
    <w:rsid w:val="006F6F95"/>
    <w:rsid w:val="006F75FF"/>
    <w:rsid w:val="006F76B3"/>
    <w:rsid w:val="007008D1"/>
    <w:rsid w:val="00700B31"/>
    <w:rsid w:val="007019E7"/>
    <w:rsid w:val="00702886"/>
    <w:rsid w:val="00702F9D"/>
    <w:rsid w:val="007069EC"/>
    <w:rsid w:val="00706A5D"/>
    <w:rsid w:val="007079FA"/>
    <w:rsid w:val="00710421"/>
    <w:rsid w:val="0071079F"/>
    <w:rsid w:val="00710F25"/>
    <w:rsid w:val="00711B8A"/>
    <w:rsid w:val="00711BB3"/>
    <w:rsid w:val="00711D82"/>
    <w:rsid w:val="007121B9"/>
    <w:rsid w:val="00714CCC"/>
    <w:rsid w:val="00714FB9"/>
    <w:rsid w:val="007154D7"/>
    <w:rsid w:val="00715DCA"/>
    <w:rsid w:val="007170D6"/>
    <w:rsid w:val="00717626"/>
    <w:rsid w:val="007200D6"/>
    <w:rsid w:val="00720CF3"/>
    <w:rsid w:val="00720DFB"/>
    <w:rsid w:val="00721B32"/>
    <w:rsid w:val="00721FD2"/>
    <w:rsid w:val="0072214F"/>
    <w:rsid w:val="007236FE"/>
    <w:rsid w:val="007245B5"/>
    <w:rsid w:val="0072486B"/>
    <w:rsid w:val="00724878"/>
    <w:rsid w:val="00725575"/>
    <w:rsid w:val="00725B6A"/>
    <w:rsid w:val="00726C74"/>
    <w:rsid w:val="00727B8B"/>
    <w:rsid w:val="00730507"/>
    <w:rsid w:val="0073099E"/>
    <w:rsid w:val="00730CD4"/>
    <w:rsid w:val="00731C30"/>
    <w:rsid w:val="007322F9"/>
    <w:rsid w:val="00732581"/>
    <w:rsid w:val="00732DB4"/>
    <w:rsid w:val="00733BBB"/>
    <w:rsid w:val="00734CE1"/>
    <w:rsid w:val="0073569C"/>
    <w:rsid w:val="00735850"/>
    <w:rsid w:val="00736275"/>
    <w:rsid w:val="007369C6"/>
    <w:rsid w:val="00737C7C"/>
    <w:rsid w:val="00737F9A"/>
    <w:rsid w:val="00740598"/>
    <w:rsid w:val="00740DC4"/>
    <w:rsid w:val="00742592"/>
    <w:rsid w:val="0074357A"/>
    <w:rsid w:val="007437E6"/>
    <w:rsid w:val="00743B9E"/>
    <w:rsid w:val="0074516C"/>
    <w:rsid w:val="00745527"/>
    <w:rsid w:val="00745D60"/>
    <w:rsid w:val="00745DE8"/>
    <w:rsid w:val="00746677"/>
    <w:rsid w:val="0075088B"/>
    <w:rsid w:val="00751002"/>
    <w:rsid w:val="007528E5"/>
    <w:rsid w:val="007530E3"/>
    <w:rsid w:val="0075444F"/>
    <w:rsid w:val="00754926"/>
    <w:rsid w:val="00754C86"/>
    <w:rsid w:val="00754F2E"/>
    <w:rsid w:val="007551E2"/>
    <w:rsid w:val="00755707"/>
    <w:rsid w:val="00755E8C"/>
    <w:rsid w:val="00757F3B"/>
    <w:rsid w:val="00760095"/>
    <w:rsid w:val="007601DF"/>
    <w:rsid w:val="00762B02"/>
    <w:rsid w:val="00762E63"/>
    <w:rsid w:val="00762FB4"/>
    <w:rsid w:val="00763E48"/>
    <w:rsid w:val="00763E87"/>
    <w:rsid w:val="00764E18"/>
    <w:rsid w:val="0076513E"/>
    <w:rsid w:val="00765166"/>
    <w:rsid w:val="007652B9"/>
    <w:rsid w:val="00765CA0"/>
    <w:rsid w:val="007667CD"/>
    <w:rsid w:val="00766EC7"/>
    <w:rsid w:val="007671E9"/>
    <w:rsid w:val="007675D1"/>
    <w:rsid w:val="00767A07"/>
    <w:rsid w:val="00770284"/>
    <w:rsid w:val="007715E7"/>
    <w:rsid w:val="00771CB0"/>
    <w:rsid w:val="00772B78"/>
    <w:rsid w:val="007738A0"/>
    <w:rsid w:val="00773B97"/>
    <w:rsid w:val="00774722"/>
    <w:rsid w:val="00775D84"/>
    <w:rsid w:val="007761F6"/>
    <w:rsid w:val="00776F2F"/>
    <w:rsid w:val="007771C6"/>
    <w:rsid w:val="00777695"/>
    <w:rsid w:val="00777776"/>
    <w:rsid w:val="0078010A"/>
    <w:rsid w:val="0078045C"/>
    <w:rsid w:val="00781DD7"/>
    <w:rsid w:val="00781E4F"/>
    <w:rsid w:val="00782FBC"/>
    <w:rsid w:val="00783361"/>
    <w:rsid w:val="0078349A"/>
    <w:rsid w:val="00783D86"/>
    <w:rsid w:val="0078464E"/>
    <w:rsid w:val="00785895"/>
    <w:rsid w:val="007859ED"/>
    <w:rsid w:val="00785A28"/>
    <w:rsid w:val="00787637"/>
    <w:rsid w:val="0079072E"/>
    <w:rsid w:val="007907D4"/>
    <w:rsid w:val="0079227C"/>
    <w:rsid w:val="007926E4"/>
    <w:rsid w:val="0079273D"/>
    <w:rsid w:val="00793AB4"/>
    <w:rsid w:val="007940F7"/>
    <w:rsid w:val="00794781"/>
    <w:rsid w:val="00794CED"/>
    <w:rsid w:val="0079545E"/>
    <w:rsid w:val="00796362"/>
    <w:rsid w:val="00797209"/>
    <w:rsid w:val="00797451"/>
    <w:rsid w:val="0079784F"/>
    <w:rsid w:val="007978F0"/>
    <w:rsid w:val="007A0ACC"/>
    <w:rsid w:val="007A1171"/>
    <w:rsid w:val="007A1E69"/>
    <w:rsid w:val="007A277B"/>
    <w:rsid w:val="007A2FE0"/>
    <w:rsid w:val="007A3C8B"/>
    <w:rsid w:val="007A3E4D"/>
    <w:rsid w:val="007A4689"/>
    <w:rsid w:val="007A4EE1"/>
    <w:rsid w:val="007A50E8"/>
    <w:rsid w:val="007A5CF5"/>
    <w:rsid w:val="007A5E4D"/>
    <w:rsid w:val="007A67FE"/>
    <w:rsid w:val="007A6F79"/>
    <w:rsid w:val="007A76C5"/>
    <w:rsid w:val="007B04C8"/>
    <w:rsid w:val="007B090E"/>
    <w:rsid w:val="007B0F7E"/>
    <w:rsid w:val="007B1B0D"/>
    <w:rsid w:val="007B3029"/>
    <w:rsid w:val="007B44E4"/>
    <w:rsid w:val="007B4A72"/>
    <w:rsid w:val="007B51D7"/>
    <w:rsid w:val="007B59F8"/>
    <w:rsid w:val="007B5F03"/>
    <w:rsid w:val="007B64C5"/>
    <w:rsid w:val="007B668E"/>
    <w:rsid w:val="007B68D0"/>
    <w:rsid w:val="007C0308"/>
    <w:rsid w:val="007C086D"/>
    <w:rsid w:val="007C1F29"/>
    <w:rsid w:val="007C256B"/>
    <w:rsid w:val="007C3115"/>
    <w:rsid w:val="007C3D35"/>
    <w:rsid w:val="007C5711"/>
    <w:rsid w:val="007C577F"/>
    <w:rsid w:val="007C7026"/>
    <w:rsid w:val="007C7294"/>
    <w:rsid w:val="007C76F4"/>
    <w:rsid w:val="007C7858"/>
    <w:rsid w:val="007C7C15"/>
    <w:rsid w:val="007C7DDA"/>
    <w:rsid w:val="007C7E7C"/>
    <w:rsid w:val="007D2779"/>
    <w:rsid w:val="007D2793"/>
    <w:rsid w:val="007D2DBA"/>
    <w:rsid w:val="007D3346"/>
    <w:rsid w:val="007D387F"/>
    <w:rsid w:val="007D401A"/>
    <w:rsid w:val="007D5B80"/>
    <w:rsid w:val="007D5BF7"/>
    <w:rsid w:val="007D7BB9"/>
    <w:rsid w:val="007E0123"/>
    <w:rsid w:val="007E0255"/>
    <w:rsid w:val="007E0FBB"/>
    <w:rsid w:val="007E1C98"/>
    <w:rsid w:val="007E26A1"/>
    <w:rsid w:val="007E2931"/>
    <w:rsid w:val="007E413C"/>
    <w:rsid w:val="007E478E"/>
    <w:rsid w:val="007E4EF3"/>
    <w:rsid w:val="007E4F21"/>
    <w:rsid w:val="007E61A4"/>
    <w:rsid w:val="007E7785"/>
    <w:rsid w:val="007E78F9"/>
    <w:rsid w:val="007E7ABF"/>
    <w:rsid w:val="007E7B42"/>
    <w:rsid w:val="007F1206"/>
    <w:rsid w:val="007F3D88"/>
    <w:rsid w:val="007F50D0"/>
    <w:rsid w:val="007F6098"/>
    <w:rsid w:val="007F71F3"/>
    <w:rsid w:val="007F7644"/>
    <w:rsid w:val="008003EB"/>
    <w:rsid w:val="00803911"/>
    <w:rsid w:val="00804032"/>
    <w:rsid w:val="00804CE2"/>
    <w:rsid w:val="008058D0"/>
    <w:rsid w:val="00805F23"/>
    <w:rsid w:val="00805F80"/>
    <w:rsid w:val="008061AE"/>
    <w:rsid w:val="00806583"/>
    <w:rsid w:val="00806BCF"/>
    <w:rsid w:val="00807547"/>
    <w:rsid w:val="0081071F"/>
    <w:rsid w:val="008107B3"/>
    <w:rsid w:val="00810A14"/>
    <w:rsid w:val="00810BC3"/>
    <w:rsid w:val="008114B9"/>
    <w:rsid w:val="00812274"/>
    <w:rsid w:val="008125B5"/>
    <w:rsid w:val="008128C7"/>
    <w:rsid w:val="00812BCC"/>
    <w:rsid w:val="00813A4D"/>
    <w:rsid w:val="0081411F"/>
    <w:rsid w:val="00814172"/>
    <w:rsid w:val="00814B4F"/>
    <w:rsid w:val="00815C5C"/>
    <w:rsid w:val="008166CC"/>
    <w:rsid w:val="008170C9"/>
    <w:rsid w:val="008173E7"/>
    <w:rsid w:val="0082051A"/>
    <w:rsid w:val="00820A20"/>
    <w:rsid w:val="00821BBF"/>
    <w:rsid w:val="00822493"/>
    <w:rsid w:val="00823D66"/>
    <w:rsid w:val="00823D82"/>
    <w:rsid w:val="0082440C"/>
    <w:rsid w:val="008254BE"/>
    <w:rsid w:val="008258B8"/>
    <w:rsid w:val="00830BBF"/>
    <w:rsid w:val="0083211B"/>
    <w:rsid w:val="008322D2"/>
    <w:rsid w:val="008331B1"/>
    <w:rsid w:val="0083397E"/>
    <w:rsid w:val="00833FB2"/>
    <w:rsid w:val="008347EE"/>
    <w:rsid w:val="00834CF9"/>
    <w:rsid w:val="0083510E"/>
    <w:rsid w:val="00835749"/>
    <w:rsid w:val="00835D4D"/>
    <w:rsid w:val="00836B49"/>
    <w:rsid w:val="00836D05"/>
    <w:rsid w:val="00837086"/>
    <w:rsid w:val="00837511"/>
    <w:rsid w:val="00837599"/>
    <w:rsid w:val="00837914"/>
    <w:rsid w:val="00840101"/>
    <w:rsid w:val="00840C5C"/>
    <w:rsid w:val="00840DF7"/>
    <w:rsid w:val="008412D5"/>
    <w:rsid w:val="00841B24"/>
    <w:rsid w:val="00842583"/>
    <w:rsid w:val="0084340C"/>
    <w:rsid w:val="008440AC"/>
    <w:rsid w:val="00844361"/>
    <w:rsid w:val="008446DF"/>
    <w:rsid w:val="00844DEE"/>
    <w:rsid w:val="0084555D"/>
    <w:rsid w:val="008460A7"/>
    <w:rsid w:val="008463F6"/>
    <w:rsid w:val="00847052"/>
    <w:rsid w:val="008502DB"/>
    <w:rsid w:val="00850691"/>
    <w:rsid w:val="00852790"/>
    <w:rsid w:val="00852A6F"/>
    <w:rsid w:val="00853724"/>
    <w:rsid w:val="00854D56"/>
    <w:rsid w:val="0085506E"/>
    <w:rsid w:val="00856D2E"/>
    <w:rsid w:val="0085731F"/>
    <w:rsid w:val="008576E4"/>
    <w:rsid w:val="00860A57"/>
    <w:rsid w:val="008620A8"/>
    <w:rsid w:val="008626D0"/>
    <w:rsid w:val="008628EC"/>
    <w:rsid w:val="00862DDE"/>
    <w:rsid w:val="008636EF"/>
    <w:rsid w:val="00864A38"/>
    <w:rsid w:val="008651F7"/>
    <w:rsid w:val="00866769"/>
    <w:rsid w:val="008668F2"/>
    <w:rsid w:val="00867329"/>
    <w:rsid w:val="008703C1"/>
    <w:rsid w:val="008711D5"/>
    <w:rsid w:val="00871CA6"/>
    <w:rsid w:val="00872868"/>
    <w:rsid w:val="0087310E"/>
    <w:rsid w:val="008732C7"/>
    <w:rsid w:val="00873CF1"/>
    <w:rsid w:val="00874FC6"/>
    <w:rsid w:val="008750A4"/>
    <w:rsid w:val="00875F86"/>
    <w:rsid w:val="00877013"/>
    <w:rsid w:val="00877896"/>
    <w:rsid w:val="008806E4"/>
    <w:rsid w:val="008809ED"/>
    <w:rsid w:val="00880C77"/>
    <w:rsid w:val="008826F1"/>
    <w:rsid w:val="0088279B"/>
    <w:rsid w:val="008827D8"/>
    <w:rsid w:val="00882979"/>
    <w:rsid w:val="00883F5A"/>
    <w:rsid w:val="00884287"/>
    <w:rsid w:val="0088641B"/>
    <w:rsid w:val="008869E6"/>
    <w:rsid w:val="008901B6"/>
    <w:rsid w:val="008903BE"/>
    <w:rsid w:val="0089130D"/>
    <w:rsid w:val="008915CA"/>
    <w:rsid w:val="00892C0C"/>
    <w:rsid w:val="00892DAA"/>
    <w:rsid w:val="0089388C"/>
    <w:rsid w:val="0089437D"/>
    <w:rsid w:val="008954D3"/>
    <w:rsid w:val="00895CC1"/>
    <w:rsid w:val="00896915"/>
    <w:rsid w:val="008974B1"/>
    <w:rsid w:val="008A03D9"/>
    <w:rsid w:val="008A1765"/>
    <w:rsid w:val="008A2063"/>
    <w:rsid w:val="008A2A2A"/>
    <w:rsid w:val="008A2F45"/>
    <w:rsid w:val="008A4629"/>
    <w:rsid w:val="008A5657"/>
    <w:rsid w:val="008A7BEE"/>
    <w:rsid w:val="008A7E45"/>
    <w:rsid w:val="008A7FA4"/>
    <w:rsid w:val="008B05B1"/>
    <w:rsid w:val="008B0BCB"/>
    <w:rsid w:val="008B1591"/>
    <w:rsid w:val="008B26C7"/>
    <w:rsid w:val="008B29DC"/>
    <w:rsid w:val="008B3E0F"/>
    <w:rsid w:val="008B3F27"/>
    <w:rsid w:val="008B55EF"/>
    <w:rsid w:val="008B5E51"/>
    <w:rsid w:val="008B6314"/>
    <w:rsid w:val="008B72A7"/>
    <w:rsid w:val="008B72DA"/>
    <w:rsid w:val="008B7B3F"/>
    <w:rsid w:val="008C170A"/>
    <w:rsid w:val="008C1AD2"/>
    <w:rsid w:val="008C36D6"/>
    <w:rsid w:val="008C382D"/>
    <w:rsid w:val="008C3A9D"/>
    <w:rsid w:val="008C498E"/>
    <w:rsid w:val="008C4E2A"/>
    <w:rsid w:val="008C7796"/>
    <w:rsid w:val="008D0626"/>
    <w:rsid w:val="008D158E"/>
    <w:rsid w:val="008D162C"/>
    <w:rsid w:val="008D1DED"/>
    <w:rsid w:val="008D2350"/>
    <w:rsid w:val="008D3375"/>
    <w:rsid w:val="008D3D75"/>
    <w:rsid w:val="008D4F34"/>
    <w:rsid w:val="008D4F57"/>
    <w:rsid w:val="008D5230"/>
    <w:rsid w:val="008D68D6"/>
    <w:rsid w:val="008D78AA"/>
    <w:rsid w:val="008E0526"/>
    <w:rsid w:val="008E0CC0"/>
    <w:rsid w:val="008E1063"/>
    <w:rsid w:val="008E10D9"/>
    <w:rsid w:val="008E13C4"/>
    <w:rsid w:val="008E2355"/>
    <w:rsid w:val="008E334F"/>
    <w:rsid w:val="008E645D"/>
    <w:rsid w:val="008E659D"/>
    <w:rsid w:val="008E6F49"/>
    <w:rsid w:val="008F128D"/>
    <w:rsid w:val="008F3934"/>
    <w:rsid w:val="008F4A30"/>
    <w:rsid w:val="008F53EE"/>
    <w:rsid w:val="008F6986"/>
    <w:rsid w:val="008F6F10"/>
    <w:rsid w:val="008F7C27"/>
    <w:rsid w:val="009001EE"/>
    <w:rsid w:val="0090028E"/>
    <w:rsid w:val="00900D07"/>
    <w:rsid w:val="0090113D"/>
    <w:rsid w:val="0090124F"/>
    <w:rsid w:val="00901298"/>
    <w:rsid w:val="00901E46"/>
    <w:rsid w:val="00902742"/>
    <w:rsid w:val="0090317B"/>
    <w:rsid w:val="009033E1"/>
    <w:rsid w:val="00904B1D"/>
    <w:rsid w:val="00904EA5"/>
    <w:rsid w:val="00904FD4"/>
    <w:rsid w:val="0090529F"/>
    <w:rsid w:val="00905314"/>
    <w:rsid w:val="0090547C"/>
    <w:rsid w:val="00905F30"/>
    <w:rsid w:val="0090618E"/>
    <w:rsid w:val="00907921"/>
    <w:rsid w:val="009105DA"/>
    <w:rsid w:val="00910DBE"/>
    <w:rsid w:val="00911BF6"/>
    <w:rsid w:val="00911C6E"/>
    <w:rsid w:val="00913EF2"/>
    <w:rsid w:val="009147A7"/>
    <w:rsid w:val="00916E5C"/>
    <w:rsid w:val="009202E5"/>
    <w:rsid w:val="00921603"/>
    <w:rsid w:val="00922D60"/>
    <w:rsid w:val="0092571A"/>
    <w:rsid w:val="00925B55"/>
    <w:rsid w:val="00925FB8"/>
    <w:rsid w:val="0092618C"/>
    <w:rsid w:val="00926418"/>
    <w:rsid w:val="0092655B"/>
    <w:rsid w:val="00926A4A"/>
    <w:rsid w:val="00926D59"/>
    <w:rsid w:val="00927411"/>
    <w:rsid w:val="00927BD1"/>
    <w:rsid w:val="00927C3F"/>
    <w:rsid w:val="00927E9C"/>
    <w:rsid w:val="009323DC"/>
    <w:rsid w:val="009324A5"/>
    <w:rsid w:val="009324F5"/>
    <w:rsid w:val="00932512"/>
    <w:rsid w:val="00932CC0"/>
    <w:rsid w:val="00933152"/>
    <w:rsid w:val="0093376B"/>
    <w:rsid w:val="00933E7B"/>
    <w:rsid w:val="009346C1"/>
    <w:rsid w:val="0093476C"/>
    <w:rsid w:val="009367E3"/>
    <w:rsid w:val="009400BE"/>
    <w:rsid w:val="00940D3C"/>
    <w:rsid w:val="0094122C"/>
    <w:rsid w:val="009424A3"/>
    <w:rsid w:val="00942F33"/>
    <w:rsid w:val="009437E9"/>
    <w:rsid w:val="00944272"/>
    <w:rsid w:val="00944B9D"/>
    <w:rsid w:val="00945B88"/>
    <w:rsid w:val="009464CC"/>
    <w:rsid w:val="00946CE5"/>
    <w:rsid w:val="009470AE"/>
    <w:rsid w:val="009474FD"/>
    <w:rsid w:val="0094786B"/>
    <w:rsid w:val="00947A02"/>
    <w:rsid w:val="00950D77"/>
    <w:rsid w:val="009510B9"/>
    <w:rsid w:val="00951769"/>
    <w:rsid w:val="00951AAE"/>
    <w:rsid w:val="00953252"/>
    <w:rsid w:val="00953431"/>
    <w:rsid w:val="0095439B"/>
    <w:rsid w:val="0095451A"/>
    <w:rsid w:val="00954D66"/>
    <w:rsid w:val="009558D4"/>
    <w:rsid w:val="0095602E"/>
    <w:rsid w:val="0095741D"/>
    <w:rsid w:val="0096211A"/>
    <w:rsid w:val="0096234A"/>
    <w:rsid w:val="009625A8"/>
    <w:rsid w:val="00962A4D"/>
    <w:rsid w:val="00964219"/>
    <w:rsid w:val="00966515"/>
    <w:rsid w:val="009668AC"/>
    <w:rsid w:val="00966A78"/>
    <w:rsid w:val="00973650"/>
    <w:rsid w:val="0097418B"/>
    <w:rsid w:val="00974535"/>
    <w:rsid w:val="00974ACB"/>
    <w:rsid w:val="00975075"/>
    <w:rsid w:val="009750F1"/>
    <w:rsid w:val="00976D4B"/>
    <w:rsid w:val="009771EE"/>
    <w:rsid w:val="00980C72"/>
    <w:rsid w:val="0098329F"/>
    <w:rsid w:val="009835F6"/>
    <w:rsid w:val="0098412B"/>
    <w:rsid w:val="00984893"/>
    <w:rsid w:val="009851A1"/>
    <w:rsid w:val="00985249"/>
    <w:rsid w:val="009861F5"/>
    <w:rsid w:val="00987D9E"/>
    <w:rsid w:val="00990892"/>
    <w:rsid w:val="00990A95"/>
    <w:rsid w:val="00990ED3"/>
    <w:rsid w:val="009912E1"/>
    <w:rsid w:val="00992612"/>
    <w:rsid w:val="009929D9"/>
    <w:rsid w:val="00992E1D"/>
    <w:rsid w:val="00994C78"/>
    <w:rsid w:val="0099524C"/>
    <w:rsid w:val="00995C7A"/>
    <w:rsid w:val="00995F31"/>
    <w:rsid w:val="00996122"/>
    <w:rsid w:val="00996593"/>
    <w:rsid w:val="00997774"/>
    <w:rsid w:val="00997AA9"/>
    <w:rsid w:val="00997F12"/>
    <w:rsid w:val="009A0D2D"/>
    <w:rsid w:val="009A1C11"/>
    <w:rsid w:val="009A1D6A"/>
    <w:rsid w:val="009A5332"/>
    <w:rsid w:val="009A59AF"/>
    <w:rsid w:val="009A70A9"/>
    <w:rsid w:val="009B0A0E"/>
    <w:rsid w:val="009B1242"/>
    <w:rsid w:val="009B45BA"/>
    <w:rsid w:val="009B6907"/>
    <w:rsid w:val="009B6DAD"/>
    <w:rsid w:val="009B7F79"/>
    <w:rsid w:val="009C058A"/>
    <w:rsid w:val="009C09BA"/>
    <w:rsid w:val="009C31A5"/>
    <w:rsid w:val="009C337D"/>
    <w:rsid w:val="009C33A4"/>
    <w:rsid w:val="009C35D4"/>
    <w:rsid w:val="009C3DB0"/>
    <w:rsid w:val="009C3F42"/>
    <w:rsid w:val="009C6311"/>
    <w:rsid w:val="009C650B"/>
    <w:rsid w:val="009C67F3"/>
    <w:rsid w:val="009C7086"/>
    <w:rsid w:val="009C77DB"/>
    <w:rsid w:val="009C7832"/>
    <w:rsid w:val="009D0477"/>
    <w:rsid w:val="009D0CF2"/>
    <w:rsid w:val="009D1DC2"/>
    <w:rsid w:val="009D1E87"/>
    <w:rsid w:val="009D1FC6"/>
    <w:rsid w:val="009D21A9"/>
    <w:rsid w:val="009D3B21"/>
    <w:rsid w:val="009D4D15"/>
    <w:rsid w:val="009D606A"/>
    <w:rsid w:val="009D7C62"/>
    <w:rsid w:val="009E074A"/>
    <w:rsid w:val="009E1153"/>
    <w:rsid w:val="009E1384"/>
    <w:rsid w:val="009E1682"/>
    <w:rsid w:val="009E2AB8"/>
    <w:rsid w:val="009E5FA3"/>
    <w:rsid w:val="009E5FAF"/>
    <w:rsid w:val="009E6240"/>
    <w:rsid w:val="009E726D"/>
    <w:rsid w:val="009E73DE"/>
    <w:rsid w:val="009F01ED"/>
    <w:rsid w:val="009F0817"/>
    <w:rsid w:val="009F090F"/>
    <w:rsid w:val="009F189B"/>
    <w:rsid w:val="009F1ADB"/>
    <w:rsid w:val="009F2587"/>
    <w:rsid w:val="009F26FA"/>
    <w:rsid w:val="009F3255"/>
    <w:rsid w:val="009F3A7C"/>
    <w:rsid w:val="009F452E"/>
    <w:rsid w:val="009F4DA6"/>
    <w:rsid w:val="009F5237"/>
    <w:rsid w:val="009F5AA2"/>
    <w:rsid w:val="009F5D08"/>
    <w:rsid w:val="009F66CE"/>
    <w:rsid w:val="009F6756"/>
    <w:rsid w:val="009F6B63"/>
    <w:rsid w:val="009F7E54"/>
    <w:rsid w:val="00A005C0"/>
    <w:rsid w:val="00A007CA"/>
    <w:rsid w:val="00A00B74"/>
    <w:rsid w:val="00A00EAC"/>
    <w:rsid w:val="00A018AA"/>
    <w:rsid w:val="00A018DF"/>
    <w:rsid w:val="00A01D57"/>
    <w:rsid w:val="00A01DD1"/>
    <w:rsid w:val="00A04960"/>
    <w:rsid w:val="00A05A15"/>
    <w:rsid w:val="00A05EB6"/>
    <w:rsid w:val="00A062BC"/>
    <w:rsid w:val="00A07C63"/>
    <w:rsid w:val="00A101AC"/>
    <w:rsid w:val="00A101C8"/>
    <w:rsid w:val="00A1102A"/>
    <w:rsid w:val="00A11109"/>
    <w:rsid w:val="00A11425"/>
    <w:rsid w:val="00A11E6C"/>
    <w:rsid w:val="00A12688"/>
    <w:rsid w:val="00A129A6"/>
    <w:rsid w:val="00A1350D"/>
    <w:rsid w:val="00A13BA2"/>
    <w:rsid w:val="00A150EC"/>
    <w:rsid w:val="00A15128"/>
    <w:rsid w:val="00A15992"/>
    <w:rsid w:val="00A15D85"/>
    <w:rsid w:val="00A1669F"/>
    <w:rsid w:val="00A17059"/>
    <w:rsid w:val="00A176E6"/>
    <w:rsid w:val="00A2021E"/>
    <w:rsid w:val="00A21A26"/>
    <w:rsid w:val="00A2214A"/>
    <w:rsid w:val="00A258C5"/>
    <w:rsid w:val="00A25BE7"/>
    <w:rsid w:val="00A272A1"/>
    <w:rsid w:val="00A2755A"/>
    <w:rsid w:val="00A277DB"/>
    <w:rsid w:val="00A31100"/>
    <w:rsid w:val="00A33E07"/>
    <w:rsid w:val="00A33EB7"/>
    <w:rsid w:val="00A34B2D"/>
    <w:rsid w:val="00A34EB8"/>
    <w:rsid w:val="00A353BB"/>
    <w:rsid w:val="00A356ED"/>
    <w:rsid w:val="00A3585F"/>
    <w:rsid w:val="00A35D4D"/>
    <w:rsid w:val="00A3724F"/>
    <w:rsid w:val="00A37357"/>
    <w:rsid w:val="00A37E7C"/>
    <w:rsid w:val="00A37F90"/>
    <w:rsid w:val="00A40435"/>
    <w:rsid w:val="00A4055E"/>
    <w:rsid w:val="00A40A24"/>
    <w:rsid w:val="00A40B64"/>
    <w:rsid w:val="00A41BD0"/>
    <w:rsid w:val="00A42B4E"/>
    <w:rsid w:val="00A43F26"/>
    <w:rsid w:val="00A44165"/>
    <w:rsid w:val="00A44407"/>
    <w:rsid w:val="00A4478D"/>
    <w:rsid w:val="00A44E3F"/>
    <w:rsid w:val="00A46AD1"/>
    <w:rsid w:val="00A471F5"/>
    <w:rsid w:val="00A47F34"/>
    <w:rsid w:val="00A50501"/>
    <w:rsid w:val="00A50D1F"/>
    <w:rsid w:val="00A50F65"/>
    <w:rsid w:val="00A513D5"/>
    <w:rsid w:val="00A5145F"/>
    <w:rsid w:val="00A5169C"/>
    <w:rsid w:val="00A529A2"/>
    <w:rsid w:val="00A541C2"/>
    <w:rsid w:val="00A55E78"/>
    <w:rsid w:val="00A55FF5"/>
    <w:rsid w:val="00A56206"/>
    <w:rsid w:val="00A56A61"/>
    <w:rsid w:val="00A573D0"/>
    <w:rsid w:val="00A6003A"/>
    <w:rsid w:val="00A6025C"/>
    <w:rsid w:val="00A61612"/>
    <w:rsid w:val="00A62786"/>
    <w:rsid w:val="00A62E22"/>
    <w:rsid w:val="00A6325F"/>
    <w:rsid w:val="00A6497F"/>
    <w:rsid w:val="00A65D28"/>
    <w:rsid w:val="00A66485"/>
    <w:rsid w:val="00A6656E"/>
    <w:rsid w:val="00A668A1"/>
    <w:rsid w:val="00A66BBF"/>
    <w:rsid w:val="00A672D2"/>
    <w:rsid w:val="00A67B19"/>
    <w:rsid w:val="00A67B8D"/>
    <w:rsid w:val="00A67F78"/>
    <w:rsid w:val="00A70719"/>
    <w:rsid w:val="00A70A5B"/>
    <w:rsid w:val="00A711A6"/>
    <w:rsid w:val="00A71990"/>
    <w:rsid w:val="00A71C21"/>
    <w:rsid w:val="00A720C3"/>
    <w:rsid w:val="00A72352"/>
    <w:rsid w:val="00A72D74"/>
    <w:rsid w:val="00A72D7F"/>
    <w:rsid w:val="00A739E5"/>
    <w:rsid w:val="00A73FB9"/>
    <w:rsid w:val="00A74ED9"/>
    <w:rsid w:val="00A756B1"/>
    <w:rsid w:val="00A76404"/>
    <w:rsid w:val="00A76D36"/>
    <w:rsid w:val="00A7782A"/>
    <w:rsid w:val="00A80005"/>
    <w:rsid w:val="00A81126"/>
    <w:rsid w:val="00A817C3"/>
    <w:rsid w:val="00A81A4A"/>
    <w:rsid w:val="00A82141"/>
    <w:rsid w:val="00A82405"/>
    <w:rsid w:val="00A82A3B"/>
    <w:rsid w:val="00A843D2"/>
    <w:rsid w:val="00A84C7E"/>
    <w:rsid w:val="00A8673C"/>
    <w:rsid w:val="00A87071"/>
    <w:rsid w:val="00A87E0B"/>
    <w:rsid w:val="00A87EBA"/>
    <w:rsid w:val="00A9076F"/>
    <w:rsid w:val="00A90B7E"/>
    <w:rsid w:val="00A928C7"/>
    <w:rsid w:val="00A936A0"/>
    <w:rsid w:val="00A93DD7"/>
    <w:rsid w:val="00A9480C"/>
    <w:rsid w:val="00A959E2"/>
    <w:rsid w:val="00A96E2B"/>
    <w:rsid w:val="00A973E2"/>
    <w:rsid w:val="00A97420"/>
    <w:rsid w:val="00AA04C3"/>
    <w:rsid w:val="00AA0E7A"/>
    <w:rsid w:val="00AA21B8"/>
    <w:rsid w:val="00AA2438"/>
    <w:rsid w:val="00AA341E"/>
    <w:rsid w:val="00AA4344"/>
    <w:rsid w:val="00AA478C"/>
    <w:rsid w:val="00AA4936"/>
    <w:rsid w:val="00AA6578"/>
    <w:rsid w:val="00AA7620"/>
    <w:rsid w:val="00AB13B6"/>
    <w:rsid w:val="00AB329A"/>
    <w:rsid w:val="00AB3340"/>
    <w:rsid w:val="00AB4705"/>
    <w:rsid w:val="00AB5DF0"/>
    <w:rsid w:val="00AB7AE7"/>
    <w:rsid w:val="00AC0D69"/>
    <w:rsid w:val="00AC2340"/>
    <w:rsid w:val="00AC2911"/>
    <w:rsid w:val="00AC371F"/>
    <w:rsid w:val="00AC3B76"/>
    <w:rsid w:val="00AC4611"/>
    <w:rsid w:val="00AC545D"/>
    <w:rsid w:val="00AC6A56"/>
    <w:rsid w:val="00AC6C3D"/>
    <w:rsid w:val="00AC728A"/>
    <w:rsid w:val="00AC7754"/>
    <w:rsid w:val="00AC79F9"/>
    <w:rsid w:val="00AC7BDA"/>
    <w:rsid w:val="00AC7DF6"/>
    <w:rsid w:val="00AD061D"/>
    <w:rsid w:val="00AD0FBF"/>
    <w:rsid w:val="00AD121A"/>
    <w:rsid w:val="00AD23E7"/>
    <w:rsid w:val="00AD2830"/>
    <w:rsid w:val="00AD385B"/>
    <w:rsid w:val="00AD3893"/>
    <w:rsid w:val="00AD3A03"/>
    <w:rsid w:val="00AD42F2"/>
    <w:rsid w:val="00AD43CA"/>
    <w:rsid w:val="00AD562E"/>
    <w:rsid w:val="00AD7426"/>
    <w:rsid w:val="00AD7AE5"/>
    <w:rsid w:val="00AE0287"/>
    <w:rsid w:val="00AE0727"/>
    <w:rsid w:val="00AE28E2"/>
    <w:rsid w:val="00AE2ADD"/>
    <w:rsid w:val="00AE2E19"/>
    <w:rsid w:val="00AE2F25"/>
    <w:rsid w:val="00AE3491"/>
    <w:rsid w:val="00AE40ED"/>
    <w:rsid w:val="00AE570D"/>
    <w:rsid w:val="00AE5DAE"/>
    <w:rsid w:val="00AE6D50"/>
    <w:rsid w:val="00AF035D"/>
    <w:rsid w:val="00AF143E"/>
    <w:rsid w:val="00AF243E"/>
    <w:rsid w:val="00AF24F2"/>
    <w:rsid w:val="00AF2985"/>
    <w:rsid w:val="00AF2FC9"/>
    <w:rsid w:val="00AF4633"/>
    <w:rsid w:val="00AF4DD9"/>
    <w:rsid w:val="00AF5FE4"/>
    <w:rsid w:val="00AF7C9F"/>
    <w:rsid w:val="00B00671"/>
    <w:rsid w:val="00B00942"/>
    <w:rsid w:val="00B0151A"/>
    <w:rsid w:val="00B02375"/>
    <w:rsid w:val="00B02407"/>
    <w:rsid w:val="00B02B7E"/>
    <w:rsid w:val="00B03241"/>
    <w:rsid w:val="00B056F0"/>
    <w:rsid w:val="00B058E0"/>
    <w:rsid w:val="00B059B9"/>
    <w:rsid w:val="00B05BF2"/>
    <w:rsid w:val="00B064BC"/>
    <w:rsid w:val="00B06C3D"/>
    <w:rsid w:val="00B10518"/>
    <w:rsid w:val="00B10748"/>
    <w:rsid w:val="00B10D3D"/>
    <w:rsid w:val="00B10FAB"/>
    <w:rsid w:val="00B11388"/>
    <w:rsid w:val="00B1218B"/>
    <w:rsid w:val="00B12305"/>
    <w:rsid w:val="00B1295B"/>
    <w:rsid w:val="00B129FB"/>
    <w:rsid w:val="00B12BC2"/>
    <w:rsid w:val="00B138DE"/>
    <w:rsid w:val="00B13E18"/>
    <w:rsid w:val="00B13E86"/>
    <w:rsid w:val="00B1484C"/>
    <w:rsid w:val="00B14893"/>
    <w:rsid w:val="00B159D1"/>
    <w:rsid w:val="00B16764"/>
    <w:rsid w:val="00B16FE5"/>
    <w:rsid w:val="00B1715C"/>
    <w:rsid w:val="00B20F52"/>
    <w:rsid w:val="00B212D3"/>
    <w:rsid w:val="00B22D11"/>
    <w:rsid w:val="00B235B9"/>
    <w:rsid w:val="00B23C2A"/>
    <w:rsid w:val="00B241DB"/>
    <w:rsid w:val="00B2436E"/>
    <w:rsid w:val="00B24529"/>
    <w:rsid w:val="00B2461B"/>
    <w:rsid w:val="00B24E25"/>
    <w:rsid w:val="00B25B98"/>
    <w:rsid w:val="00B25EDA"/>
    <w:rsid w:val="00B26ECD"/>
    <w:rsid w:val="00B2793F"/>
    <w:rsid w:val="00B303AC"/>
    <w:rsid w:val="00B31521"/>
    <w:rsid w:val="00B3201E"/>
    <w:rsid w:val="00B33333"/>
    <w:rsid w:val="00B337AA"/>
    <w:rsid w:val="00B33B85"/>
    <w:rsid w:val="00B36213"/>
    <w:rsid w:val="00B374F2"/>
    <w:rsid w:val="00B37CC4"/>
    <w:rsid w:val="00B41D17"/>
    <w:rsid w:val="00B42178"/>
    <w:rsid w:val="00B4251F"/>
    <w:rsid w:val="00B43BF2"/>
    <w:rsid w:val="00B43C1C"/>
    <w:rsid w:val="00B440F2"/>
    <w:rsid w:val="00B447CC"/>
    <w:rsid w:val="00B4697A"/>
    <w:rsid w:val="00B47052"/>
    <w:rsid w:val="00B5047D"/>
    <w:rsid w:val="00B5117D"/>
    <w:rsid w:val="00B52ABF"/>
    <w:rsid w:val="00B5479C"/>
    <w:rsid w:val="00B5499C"/>
    <w:rsid w:val="00B560C8"/>
    <w:rsid w:val="00B564CB"/>
    <w:rsid w:val="00B565AA"/>
    <w:rsid w:val="00B56DC9"/>
    <w:rsid w:val="00B60829"/>
    <w:rsid w:val="00B60954"/>
    <w:rsid w:val="00B62E1C"/>
    <w:rsid w:val="00B62E42"/>
    <w:rsid w:val="00B63550"/>
    <w:rsid w:val="00B63E69"/>
    <w:rsid w:val="00B63E9C"/>
    <w:rsid w:val="00B64571"/>
    <w:rsid w:val="00B64FE4"/>
    <w:rsid w:val="00B6672E"/>
    <w:rsid w:val="00B67239"/>
    <w:rsid w:val="00B70260"/>
    <w:rsid w:val="00B70BF2"/>
    <w:rsid w:val="00B70D35"/>
    <w:rsid w:val="00B724F9"/>
    <w:rsid w:val="00B7414E"/>
    <w:rsid w:val="00B745C3"/>
    <w:rsid w:val="00B74DC0"/>
    <w:rsid w:val="00B765CE"/>
    <w:rsid w:val="00B7679F"/>
    <w:rsid w:val="00B83568"/>
    <w:rsid w:val="00B845B7"/>
    <w:rsid w:val="00B849A1"/>
    <w:rsid w:val="00B85F00"/>
    <w:rsid w:val="00B85F2B"/>
    <w:rsid w:val="00B87A2E"/>
    <w:rsid w:val="00B87FB5"/>
    <w:rsid w:val="00B912D1"/>
    <w:rsid w:val="00B9140D"/>
    <w:rsid w:val="00B91E0D"/>
    <w:rsid w:val="00B92F2E"/>
    <w:rsid w:val="00B930AE"/>
    <w:rsid w:val="00B93BE0"/>
    <w:rsid w:val="00B93D45"/>
    <w:rsid w:val="00B93DB9"/>
    <w:rsid w:val="00B95CDA"/>
    <w:rsid w:val="00B95DC3"/>
    <w:rsid w:val="00B96800"/>
    <w:rsid w:val="00B96E3F"/>
    <w:rsid w:val="00B9745F"/>
    <w:rsid w:val="00BA03A0"/>
    <w:rsid w:val="00BA0AF5"/>
    <w:rsid w:val="00BA1348"/>
    <w:rsid w:val="00BA2539"/>
    <w:rsid w:val="00BA26CB"/>
    <w:rsid w:val="00BA27CC"/>
    <w:rsid w:val="00BA2B33"/>
    <w:rsid w:val="00BA404D"/>
    <w:rsid w:val="00BA4811"/>
    <w:rsid w:val="00BA4CB2"/>
    <w:rsid w:val="00BA62AD"/>
    <w:rsid w:val="00BA676B"/>
    <w:rsid w:val="00BA67BF"/>
    <w:rsid w:val="00BA711B"/>
    <w:rsid w:val="00BB0092"/>
    <w:rsid w:val="00BB0250"/>
    <w:rsid w:val="00BB042D"/>
    <w:rsid w:val="00BB0613"/>
    <w:rsid w:val="00BB1E39"/>
    <w:rsid w:val="00BB22DA"/>
    <w:rsid w:val="00BB2671"/>
    <w:rsid w:val="00BB2AF6"/>
    <w:rsid w:val="00BB3023"/>
    <w:rsid w:val="00BB3F3F"/>
    <w:rsid w:val="00BB49FA"/>
    <w:rsid w:val="00BB5666"/>
    <w:rsid w:val="00BB5E18"/>
    <w:rsid w:val="00BB6AED"/>
    <w:rsid w:val="00BB6AFA"/>
    <w:rsid w:val="00BC097C"/>
    <w:rsid w:val="00BC0AA9"/>
    <w:rsid w:val="00BC2B21"/>
    <w:rsid w:val="00BC2BA5"/>
    <w:rsid w:val="00BC2EB5"/>
    <w:rsid w:val="00BC3B55"/>
    <w:rsid w:val="00BC4E44"/>
    <w:rsid w:val="00BC6F15"/>
    <w:rsid w:val="00BC70F3"/>
    <w:rsid w:val="00BC7BA5"/>
    <w:rsid w:val="00BD04F2"/>
    <w:rsid w:val="00BD0647"/>
    <w:rsid w:val="00BD0841"/>
    <w:rsid w:val="00BD1696"/>
    <w:rsid w:val="00BD17DC"/>
    <w:rsid w:val="00BD1917"/>
    <w:rsid w:val="00BD43F0"/>
    <w:rsid w:val="00BD68D1"/>
    <w:rsid w:val="00BD6F70"/>
    <w:rsid w:val="00BD7FC1"/>
    <w:rsid w:val="00BE00B2"/>
    <w:rsid w:val="00BE09A2"/>
    <w:rsid w:val="00BE0EBF"/>
    <w:rsid w:val="00BE2ED1"/>
    <w:rsid w:val="00BE353B"/>
    <w:rsid w:val="00BE3609"/>
    <w:rsid w:val="00BE4103"/>
    <w:rsid w:val="00BE42D3"/>
    <w:rsid w:val="00BE49E7"/>
    <w:rsid w:val="00BE4E83"/>
    <w:rsid w:val="00BE5069"/>
    <w:rsid w:val="00BE5525"/>
    <w:rsid w:val="00BE5863"/>
    <w:rsid w:val="00BE59AB"/>
    <w:rsid w:val="00BE5E3E"/>
    <w:rsid w:val="00BE645D"/>
    <w:rsid w:val="00BE73E0"/>
    <w:rsid w:val="00BE758D"/>
    <w:rsid w:val="00BF3538"/>
    <w:rsid w:val="00BF355F"/>
    <w:rsid w:val="00BF376A"/>
    <w:rsid w:val="00BF3922"/>
    <w:rsid w:val="00BF3BD7"/>
    <w:rsid w:val="00BF3C55"/>
    <w:rsid w:val="00BF5B08"/>
    <w:rsid w:val="00BF6A40"/>
    <w:rsid w:val="00BF6CF8"/>
    <w:rsid w:val="00BF6D72"/>
    <w:rsid w:val="00BF743B"/>
    <w:rsid w:val="00BF7D7D"/>
    <w:rsid w:val="00BF7E31"/>
    <w:rsid w:val="00BF7E69"/>
    <w:rsid w:val="00C001A1"/>
    <w:rsid w:val="00C007B3"/>
    <w:rsid w:val="00C01833"/>
    <w:rsid w:val="00C018E7"/>
    <w:rsid w:val="00C01B8A"/>
    <w:rsid w:val="00C04D27"/>
    <w:rsid w:val="00C0588D"/>
    <w:rsid w:val="00C05B95"/>
    <w:rsid w:val="00C06209"/>
    <w:rsid w:val="00C065C5"/>
    <w:rsid w:val="00C06D40"/>
    <w:rsid w:val="00C079B8"/>
    <w:rsid w:val="00C103DE"/>
    <w:rsid w:val="00C11149"/>
    <w:rsid w:val="00C1133B"/>
    <w:rsid w:val="00C12B7B"/>
    <w:rsid w:val="00C13227"/>
    <w:rsid w:val="00C1370D"/>
    <w:rsid w:val="00C13A3A"/>
    <w:rsid w:val="00C147D6"/>
    <w:rsid w:val="00C15042"/>
    <w:rsid w:val="00C15527"/>
    <w:rsid w:val="00C15C3E"/>
    <w:rsid w:val="00C162D8"/>
    <w:rsid w:val="00C17508"/>
    <w:rsid w:val="00C20AFE"/>
    <w:rsid w:val="00C21056"/>
    <w:rsid w:val="00C210E9"/>
    <w:rsid w:val="00C21123"/>
    <w:rsid w:val="00C21B6C"/>
    <w:rsid w:val="00C21BF8"/>
    <w:rsid w:val="00C223BF"/>
    <w:rsid w:val="00C23784"/>
    <w:rsid w:val="00C25321"/>
    <w:rsid w:val="00C255B5"/>
    <w:rsid w:val="00C257D5"/>
    <w:rsid w:val="00C25CF8"/>
    <w:rsid w:val="00C26884"/>
    <w:rsid w:val="00C30309"/>
    <w:rsid w:val="00C30F96"/>
    <w:rsid w:val="00C3151C"/>
    <w:rsid w:val="00C31885"/>
    <w:rsid w:val="00C31AB5"/>
    <w:rsid w:val="00C320DF"/>
    <w:rsid w:val="00C33373"/>
    <w:rsid w:val="00C336E7"/>
    <w:rsid w:val="00C33AD7"/>
    <w:rsid w:val="00C33FD6"/>
    <w:rsid w:val="00C34CD2"/>
    <w:rsid w:val="00C3518D"/>
    <w:rsid w:val="00C35EFB"/>
    <w:rsid w:val="00C363F4"/>
    <w:rsid w:val="00C36441"/>
    <w:rsid w:val="00C3702C"/>
    <w:rsid w:val="00C40012"/>
    <w:rsid w:val="00C408EA"/>
    <w:rsid w:val="00C42A7D"/>
    <w:rsid w:val="00C42DEE"/>
    <w:rsid w:val="00C4323E"/>
    <w:rsid w:val="00C4397F"/>
    <w:rsid w:val="00C441C9"/>
    <w:rsid w:val="00C45D11"/>
    <w:rsid w:val="00C45F6E"/>
    <w:rsid w:val="00C4648E"/>
    <w:rsid w:val="00C475C9"/>
    <w:rsid w:val="00C479FD"/>
    <w:rsid w:val="00C508F9"/>
    <w:rsid w:val="00C51382"/>
    <w:rsid w:val="00C51B5C"/>
    <w:rsid w:val="00C523DC"/>
    <w:rsid w:val="00C532FC"/>
    <w:rsid w:val="00C5400F"/>
    <w:rsid w:val="00C540AF"/>
    <w:rsid w:val="00C5492A"/>
    <w:rsid w:val="00C56294"/>
    <w:rsid w:val="00C57004"/>
    <w:rsid w:val="00C57117"/>
    <w:rsid w:val="00C571E1"/>
    <w:rsid w:val="00C57A4A"/>
    <w:rsid w:val="00C57F48"/>
    <w:rsid w:val="00C60CC0"/>
    <w:rsid w:val="00C60F40"/>
    <w:rsid w:val="00C61267"/>
    <w:rsid w:val="00C61675"/>
    <w:rsid w:val="00C61842"/>
    <w:rsid w:val="00C62954"/>
    <w:rsid w:val="00C62B5F"/>
    <w:rsid w:val="00C63952"/>
    <w:rsid w:val="00C65162"/>
    <w:rsid w:val="00C657BA"/>
    <w:rsid w:val="00C66959"/>
    <w:rsid w:val="00C673AE"/>
    <w:rsid w:val="00C67EF3"/>
    <w:rsid w:val="00C70261"/>
    <w:rsid w:val="00C723D4"/>
    <w:rsid w:val="00C72990"/>
    <w:rsid w:val="00C72A3D"/>
    <w:rsid w:val="00C72ADB"/>
    <w:rsid w:val="00C72DBA"/>
    <w:rsid w:val="00C73899"/>
    <w:rsid w:val="00C74142"/>
    <w:rsid w:val="00C747FE"/>
    <w:rsid w:val="00C74CBA"/>
    <w:rsid w:val="00C757E3"/>
    <w:rsid w:val="00C75FFA"/>
    <w:rsid w:val="00C76586"/>
    <w:rsid w:val="00C7694C"/>
    <w:rsid w:val="00C76A4F"/>
    <w:rsid w:val="00C77CAA"/>
    <w:rsid w:val="00C80501"/>
    <w:rsid w:val="00C8103F"/>
    <w:rsid w:val="00C815C9"/>
    <w:rsid w:val="00C81EBE"/>
    <w:rsid w:val="00C826CC"/>
    <w:rsid w:val="00C829A1"/>
    <w:rsid w:val="00C82A48"/>
    <w:rsid w:val="00C836A8"/>
    <w:rsid w:val="00C844AA"/>
    <w:rsid w:val="00C849D0"/>
    <w:rsid w:val="00C85453"/>
    <w:rsid w:val="00C86462"/>
    <w:rsid w:val="00C868F5"/>
    <w:rsid w:val="00C8705C"/>
    <w:rsid w:val="00C87C46"/>
    <w:rsid w:val="00C90523"/>
    <w:rsid w:val="00C915D1"/>
    <w:rsid w:val="00C91D3A"/>
    <w:rsid w:val="00C92268"/>
    <w:rsid w:val="00C9242C"/>
    <w:rsid w:val="00C9400B"/>
    <w:rsid w:val="00C942A7"/>
    <w:rsid w:val="00C94489"/>
    <w:rsid w:val="00C95138"/>
    <w:rsid w:val="00C96A70"/>
    <w:rsid w:val="00C97013"/>
    <w:rsid w:val="00C97C5A"/>
    <w:rsid w:val="00CA0863"/>
    <w:rsid w:val="00CA19E6"/>
    <w:rsid w:val="00CA2476"/>
    <w:rsid w:val="00CA2D43"/>
    <w:rsid w:val="00CA3940"/>
    <w:rsid w:val="00CA4DC9"/>
    <w:rsid w:val="00CA5127"/>
    <w:rsid w:val="00CA5E1A"/>
    <w:rsid w:val="00CA6ABB"/>
    <w:rsid w:val="00CA76E1"/>
    <w:rsid w:val="00CB016E"/>
    <w:rsid w:val="00CB0411"/>
    <w:rsid w:val="00CB0C75"/>
    <w:rsid w:val="00CB172A"/>
    <w:rsid w:val="00CB186E"/>
    <w:rsid w:val="00CB1FF5"/>
    <w:rsid w:val="00CB3944"/>
    <w:rsid w:val="00CB499E"/>
    <w:rsid w:val="00CB54A7"/>
    <w:rsid w:val="00CB590F"/>
    <w:rsid w:val="00CB5BBA"/>
    <w:rsid w:val="00CB66EE"/>
    <w:rsid w:val="00CB69F6"/>
    <w:rsid w:val="00CB6C6C"/>
    <w:rsid w:val="00CB73AC"/>
    <w:rsid w:val="00CB7C6E"/>
    <w:rsid w:val="00CC0262"/>
    <w:rsid w:val="00CC0C7E"/>
    <w:rsid w:val="00CC0EC3"/>
    <w:rsid w:val="00CC2A7F"/>
    <w:rsid w:val="00CC2CA6"/>
    <w:rsid w:val="00CC2D98"/>
    <w:rsid w:val="00CC359A"/>
    <w:rsid w:val="00CC360F"/>
    <w:rsid w:val="00CC4271"/>
    <w:rsid w:val="00CC45AC"/>
    <w:rsid w:val="00CC460C"/>
    <w:rsid w:val="00CC4762"/>
    <w:rsid w:val="00CC5369"/>
    <w:rsid w:val="00CC53B8"/>
    <w:rsid w:val="00CC5C73"/>
    <w:rsid w:val="00CC5E1D"/>
    <w:rsid w:val="00CC61D5"/>
    <w:rsid w:val="00CD058E"/>
    <w:rsid w:val="00CD0BE6"/>
    <w:rsid w:val="00CD132F"/>
    <w:rsid w:val="00CD1A73"/>
    <w:rsid w:val="00CD312E"/>
    <w:rsid w:val="00CD3E46"/>
    <w:rsid w:val="00CD42B4"/>
    <w:rsid w:val="00CD4E74"/>
    <w:rsid w:val="00CE1B77"/>
    <w:rsid w:val="00CE1FAA"/>
    <w:rsid w:val="00CE237D"/>
    <w:rsid w:val="00CE2790"/>
    <w:rsid w:val="00CE2CDC"/>
    <w:rsid w:val="00CE2D3F"/>
    <w:rsid w:val="00CE2F40"/>
    <w:rsid w:val="00CE35AE"/>
    <w:rsid w:val="00CE37AF"/>
    <w:rsid w:val="00CE3838"/>
    <w:rsid w:val="00CE395C"/>
    <w:rsid w:val="00CE42D6"/>
    <w:rsid w:val="00CE4B48"/>
    <w:rsid w:val="00CE53BF"/>
    <w:rsid w:val="00CE54B6"/>
    <w:rsid w:val="00CE683C"/>
    <w:rsid w:val="00CE69FB"/>
    <w:rsid w:val="00CE725F"/>
    <w:rsid w:val="00CF009D"/>
    <w:rsid w:val="00CF0B0E"/>
    <w:rsid w:val="00CF0C11"/>
    <w:rsid w:val="00CF0E73"/>
    <w:rsid w:val="00CF130F"/>
    <w:rsid w:val="00CF1410"/>
    <w:rsid w:val="00CF1576"/>
    <w:rsid w:val="00CF1EFE"/>
    <w:rsid w:val="00CF1FE4"/>
    <w:rsid w:val="00CF31A8"/>
    <w:rsid w:val="00CF33FD"/>
    <w:rsid w:val="00CF34C0"/>
    <w:rsid w:val="00CF365B"/>
    <w:rsid w:val="00CF3CFC"/>
    <w:rsid w:val="00CF3EDE"/>
    <w:rsid w:val="00CF4E3A"/>
    <w:rsid w:val="00CF61D0"/>
    <w:rsid w:val="00CF72D5"/>
    <w:rsid w:val="00D0080F"/>
    <w:rsid w:val="00D01215"/>
    <w:rsid w:val="00D01E5A"/>
    <w:rsid w:val="00D02F22"/>
    <w:rsid w:val="00D03558"/>
    <w:rsid w:val="00D03C5E"/>
    <w:rsid w:val="00D0591F"/>
    <w:rsid w:val="00D05B76"/>
    <w:rsid w:val="00D07109"/>
    <w:rsid w:val="00D07AED"/>
    <w:rsid w:val="00D07B1A"/>
    <w:rsid w:val="00D10664"/>
    <w:rsid w:val="00D12C88"/>
    <w:rsid w:val="00D12D87"/>
    <w:rsid w:val="00D13038"/>
    <w:rsid w:val="00D13FEF"/>
    <w:rsid w:val="00D14974"/>
    <w:rsid w:val="00D150D6"/>
    <w:rsid w:val="00D15892"/>
    <w:rsid w:val="00D15A25"/>
    <w:rsid w:val="00D15EAD"/>
    <w:rsid w:val="00D164D9"/>
    <w:rsid w:val="00D164E7"/>
    <w:rsid w:val="00D1662F"/>
    <w:rsid w:val="00D16E76"/>
    <w:rsid w:val="00D1723C"/>
    <w:rsid w:val="00D202B3"/>
    <w:rsid w:val="00D21452"/>
    <w:rsid w:val="00D237AA"/>
    <w:rsid w:val="00D24AE1"/>
    <w:rsid w:val="00D27B2B"/>
    <w:rsid w:val="00D27D39"/>
    <w:rsid w:val="00D30E00"/>
    <w:rsid w:val="00D3186C"/>
    <w:rsid w:val="00D31AA1"/>
    <w:rsid w:val="00D347AC"/>
    <w:rsid w:val="00D354B2"/>
    <w:rsid w:val="00D358BE"/>
    <w:rsid w:val="00D35A30"/>
    <w:rsid w:val="00D3623E"/>
    <w:rsid w:val="00D363A1"/>
    <w:rsid w:val="00D36AC9"/>
    <w:rsid w:val="00D36B90"/>
    <w:rsid w:val="00D374B8"/>
    <w:rsid w:val="00D37A3F"/>
    <w:rsid w:val="00D37BC1"/>
    <w:rsid w:val="00D37DAC"/>
    <w:rsid w:val="00D410C1"/>
    <w:rsid w:val="00D41FD3"/>
    <w:rsid w:val="00D42753"/>
    <w:rsid w:val="00D43410"/>
    <w:rsid w:val="00D4358C"/>
    <w:rsid w:val="00D44544"/>
    <w:rsid w:val="00D459B8"/>
    <w:rsid w:val="00D45F73"/>
    <w:rsid w:val="00D46021"/>
    <w:rsid w:val="00D4654C"/>
    <w:rsid w:val="00D475E4"/>
    <w:rsid w:val="00D47760"/>
    <w:rsid w:val="00D47A8E"/>
    <w:rsid w:val="00D47B21"/>
    <w:rsid w:val="00D51049"/>
    <w:rsid w:val="00D5189E"/>
    <w:rsid w:val="00D51B5E"/>
    <w:rsid w:val="00D51EB4"/>
    <w:rsid w:val="00D5206E"/>
    <w:rsid w:val="00D522E3"/>
    <w:rsid w:val="00D52FB4"/>
    <w:rsid w:val="00D53487"/>
    <w:rsid w:val="00D53491"/>
    <w:rsid w:val="00D548BB"/>
    <w:rsid w:val="00D5620E"/>
    <w:rsid w:val="00D57598"/>
    <w:rsid w:val="00D61BDC"/>
    <w:rsid w:val="00D653A1"/>
    <w:rsid w:val="00D65449"/>
    <w:rsid w:val="00D668D3"/>
    <w:rsid w:val="00D66C9A"/>
    <w:rsid w:val="00D70E50"/>
    <w:rsid w:val="00D71699"/>
    <w:rsid w:val="00D7190C"/>
    <w:rsid w:val="00D71975"/>
    <w:rsid w:val="00D72812"/>
    <w:rsid w:val="00D72E37"/>
    <w:rsid w:val="00D736BB"/>
    <w:rsid w:val="00D74A7D"/>
    <w:rsid w:val="00D75D05"/>
    <w:rsid w:val="00D76462"/>
    <w:rsid w:val="00D768B9"/>
    <w:rsid w:val="00D80929"/>
    <w:rsid w:val="00D818F8"/>
    <w:rsid w:val="00D82259"/>
    <w:rsid w:val="00D84763"/>
    <w:rsid w:val="00D84E07"/>
    <w:rsid w:val="00D86170"/>
    <w:rsid w:val="00D86D1B"/>
    <w:rsid w:val="00D8762F"/>
    <w:rsid w:val="00D90866"/>
    <w:rsid w:val="00D911E4"/>
    <w:rsid w:val="00D91D4F"/>
    <w:rsid w:val="00D9315F"/>
    <w:rsid w:val="00D95B0F"/>
    <w:rsid w:val="00D95DC9"/>
    <w:rsid w:val="00D967DB"/>
    <w:rsid w:val="00D96F7E"/>
    <w:rsid w:val="00DA008A"/>
    <w:rsid w:val="00DA147A"/>
    <w:rsid w:val="00DA171D"/>
    <w:rsid w:val="00DA1999"/>
    <w:rsid w:val="00DA3D01"/>
    <w:rsid w:val="00DA4B59"/>
    <w:rsid w:val="00DA530F"/>
    <w:rsid w:val="00DA56B0"/>
    <w:rsid w:val="00DA57E4"/>
    <w:rsid w:val="00DA5989"/>
    <w:rsid w:val="00DA5DB7"/>
    <w:rsid w:val="00DA74E5"/>
    <w:rsid w:val="00DA7A06"/>
    <w:rsid w:val="00DB0B66"/>
    <w:rsid w:val="00DB11E4"/>
    <w:rsid w:val="00DB2ED4"/>
    <w:rsid w:val="00DB34FA"/>
    <w:rsid w:val="00DB3A96"/>
    <w:rsid w:val="00DB3C79"/>
    <w:rsid w:val="00DB407B"/>
    <w:rsid w:val="00DB5107"/>
    <w:rsid w:val="00DB52B3"/>
    <w:rsid w:val="00DB55F4"/>
    <w:rsid w:val="00DB5669"/>
    <w:rsid w:val="00DB59F4"/>
    <w:rsid w:val="00DB6789"/>
    <w:rsid w:val="00DB6A93"/>
    <w:rsid w:val="00DB7E62"/>
    <w:rsid w:val="00DB7EDF"/>
    <w:rsid w:val="00DC026B"/>
    <w:rsid w:val="00DC1028"/>
    <w:rsid w:val="00DC1840"/>
    <w:rsid w:val="00DC229B"/>
    <w:rsid w:val="00DC269E"/>
    <w:rsid w:val="00DC367F"/>
    <w:rsid w:val="00DC3DF4"/>
    <w:rsid w:val="00DC45DA"/>
    <w:rsid w:val="00DC5304"/>
    <w:rsid w:val="00DC55CC"/>
    <w:rsid w:val="00DC588A"/>
    <w:rsid w:val="00DC6122"/>
    <w:rsid w:val="00DC6354"/>
    <w:rsid w:val="00DD05C1"/>
    <w:rsid w:val="00DD0E63"/>
    <w:rsid w:val="00DD41CA"/>
    <w:rsid w:val="00DD48C5"/>
    <w:rsid w:val="00DD4C8C"/>
    <w:rsid w:val="00DD4E4C"/>
    <w:rsid w:val="00DD4EDE"/>
    <w:rsid w:val="00DD5BF5"/>
    <w:rsid w:val="00DD61F3"/>
    <w:rsid w:val="00DD6A16"/>
    <w:rsid w:val="00DE00C8"/>
    <w:rsid w:val="00DE01A8"/>
    <w:rsid w:val="00DE0300"/>
    <w:rsid w:val="00DE1822"/>
    <w:rsid w:val="00DE1B7F"/>
    <w:rsid w:val="00DE36C1"/>
    <w:rsid w:val="00DE3889"/>
    <w:rsid w:val="00DE43A8"/>
    <w:rsid w:val="00DE459D"/>
    <w:rsid w:val="00DE4605"/>
    <w:rsid w:val="00DE666F"/>
    <w:rsid w:val="00DE6A17"/>
    <w:rsid w:val="00DE6BAD"/>
    <w:rsid w:val="00DE6F65"/>
    <w:rsid w:val="00DF333F"/>
    <w:rsid w:val="00DF43EB"/>
    <w:rsid w:val="00DF5154"/>
    <w:rsid w:val="00DF60B2"/>
    <w:rsid w:val="00DF6A17"/>
    <w:rsid w:val="00DF6CB3"/>
    <w:rsid w:val="00E007F6"/>
    <w:rsid w:val="00E00DAE"/>
    <w:rsid w:val="00E01331"/>
    <w:rsid w:val="00E0415C"/>
    <w:rsid w:val="00E045EA"/>
    <w:rsid w:val="00E05B4B"/>
    <w:rsid w:val="00E06996"/>
    <w:rsid w:val="00E071A8"/>
    <w:rsid w:val="00E075F9"/>
    <w:rsid w:val="00E07E76"/>
    <w:rsid w:val="00E1040A"/>
    <w:rsid w:val="00E107BC"/>
    <w:rsid w:val="00E10ECD"/>
    <w:rsid w:val="00E10F00"/>
    <w:rsid w:val="00E110F4"/>
    <w:rsid w:val="00E1113B"/>
    <w:rsid w:val="00E11DE6"/>
    <w:rsid w:val="00E12EB2"/>
    <w:rsid w:val="00E1413A"/>
    <w:rsid w:val="00E15D89"/>
    <w:rsid w:val="00E176A6"/>
    <w:rsid w:val="00E20E1B"/>
    <w:rsid w:val="00E21929"/>
    <w:rsid w:val="00E21E91"/>
    <w:rsid w:val="00E2233D"/>
    <w:rsid w:val="00E22683"/>
    <w:rsid w:val="00E23502"/>
    <w:rsid w:val="00E24E9A"/>
    <w:rsid w:val="00E25240"/>
    <w:rsid w:val="00E26D8E"/>
    <w:rsid w:val="00E27446"/>
    <w:rsid w:val="00E27BC9"/>
    <w:rsid w:val="00E27F5C"/>
    <w:rsid w:val="00E27FA3"/>
    <w:rsid w:val="00E31E93"/>
    <w:rsid w:val="00E322C6"/>
    <w:rsid w:val="00E32FB1"/>
    <w:rsid w:val="00E342AB"/>
    <w:rsid w:val="00E343D1"/>
    <w:rsid w:val="00E3473D"/>
    <w:rsid w:val="00E35651"/>
    <w:rsid w:val="00E35B0A"/>
    <w:rsid w:val="00E36661"/>
    <w:rsid w:val="00E36749"/>
    <w:rsid w:val="00E37293"/>
    <w:rsid w:val="00E37516"/>
    <w:rsid w:val="00E37F05"/>
    <w:rsid w:val="00E40260"/>
    <w:rsid w:val="00E4047E"/>
    <w:rsid w:val="00E41021"/>
    <w:rsid w:val="00E41295"/>
    <w:rsid w:val="00E4150A"/>
    <w:rsid w:val="00E42469"/>
    <w:rsid w:val="00E42C9F"/>
    <w:rsid w:val="00E42CC4"/>
    <w:rsid w:val="00E43031"/>
    <w:rsid w:val="00E43087"/>
    <w:rsid w:val="00E45737"/>
    <w:rsid w:val="00E45AEC"/>
    <w:rsid w:val="00E46205"/>
    <w:rsid w:val="00E466D1"/>
    <w:rsid w:val="00E472A9"/>
    <w:rsid w:val="00E50FB5"/>
    <w:rsid w:val="00E514D1"/>
    <w:rsid w:val="00E51916"/>
    <w:rsid w:val="00E51B30"/>
    <w:rsid w:val="00E5246D"/>
    <w:rsid w:val="00E52BD6"/>
    <w:rsid w:val="00E52E21"/>
    <w:rsid w:val="00E53025"/>
    <w:rsid w:val="00E53647"/>
    <w:rsid w:val="00E54869"/>
    <w:rsid w:val="00E54E77"/>
    <w:rsid w:val="00E55576"/>
    <w:rsid w:val="00E55E29"/>
    <w:rsid w:val="00E5796F"/>
    <w:rsid w:val="00E60716"/>
    <w:rsid w:val="00E6134B"/>
    <w:rsid w:val="00E62A07"/>
    <w:rsid w:val="00E62B69"/>
    <w:rsid w:val="00E62CA2"/>
    <w:rsid w:val="00E63290"/>
    <w:rsid w:val="00E66EFA"/>
    <w:rsid w:val="00E7040C"/>
    <w:rsid w:val="00E708AA"/>
    <w:rsid w:val="00E727C7"/>
    <w:rsid w:val="00E72FBD"/>
    <w:rsid w:val="00E732FD"/>
    <w:rsid w:val="00E73D3F"/>
    <w:rsid w:val="00E75C11"/>
    <w:rsid w:val="00E8073C"/>
    <w:rsid w:val="00E8107F"/>
    <w:rsid w:val="00E819B6"/>
    <w:rsid w:val="00E82CBE"/>
    <w:rsid w:val="00E8339B"/>
    <w:rsid w:val="00E846C9"/>
    <w:rsid w:val="00E8485B"/>
    <w:rsid w:val="00E85151"/>
    <w:rsid w:val="00E8536A"/>
    <w:rsid w:val="00E86003"/>
    <w:rsid w:val="00E868E4"/>
    <w:rsid w:val="00E8756D"/>
    <w:rsid w:val="00E875E9"/>
    <w:rsid w:val="00E8772C"/>
    <w:rsid w:val="00E87999"/>
    <w:rsid w:val="00E87CFD"/>
    <w:rsid w:val="00E91864"/>
    <w:rsid w:val="00E918AC"/>
    <w:rsid w:val="00E91A44"/>
    <w:rsid w:val="00E926B1"/>
    <w:rsid w:val="00E932A8"/>
    <w:rsid w:val="00E933EF"/>
    <w:rsid w:val="00E935F3"/>
    <w:rsid w:val="00E94965"/>
    <w:rsid w:val="00E949C8"/>
    <w:rsid w:val="00E96403"/>
    <w:rsid w:val="00E966F8"/>
    <w:rsid w:val="00E96FE4"/>
    <w:rsid w:val="00E97C98"/>
    <w:rsid w:val="00EA279D"/>
    <w:rsid w:val="00EA35A1"/>
    <w:rsid w:val="00EA3B98"/>
    <w:rsid w:val="00EA3FAC"/>
    <w:rsid w:val="00EA458E"/>
    <w:rsid w:val="00EA496F"/>
    <w:rsid w:val="00EA55E9"/>
    <w:rsid w:val="00EA6845"/>
    <w:rsid w:val="00EB0E5E"/>
    <w:rsid w:val="00EB0F8D"/>
    <w:rsid w:val="00EB169F"/>
    <w:rsid w:val="00EB2967"/>
    <w:rsid w:val="00EB2B82"/>
    <w:rsid w:val="00EB2BFE"/>
    <w:rsid w:val="00EB2C82"/>
    <w:rsid w:val="00EB553A"/>
    <w:rsid w:val="00EB57DB"/>
    <w:rsid w:val="00EB59F9"/>
    <w:rsid w:val="00EB69A3"/>
    <w:rsid w:val="00EB6A2B"/>
    <w:rsid w:val="00EB73AF"/>
    <w:rsid w:val="00EB7671"/>
    <w:rsid w:val="00EC02FF"/>
    <w:rsid w:val="00EC0A45"/>
    <w:rsid w:val="00EC1F42"/>
    <w:rsid w:val="00EC2A57"/>
    <w:rsid w:val="00EC3007"/>
    <w:rsid w:val="00EC42E9"/>
    <w:rsid w:val="00EC4894"/>
    <w:rsid w:val="00EC4F77"/>
    <w:rsid w:val="00EC5D43"/>
    <w:rsid w:val="00EC6CEA"/>
    <w:rsid w:val="00EC75E0"/>
    <w:rsid w:val="00EC7969"/>
    <w:rsid w:val="00ED0EAF"/>
    <w:rsid w:val="00ED1374"/>
    <w:rsid w:val="00ED1B89"/>
    <w:rsid w:val="00ED1D9B"/>
    <w:rsid w:val="00ED219B"/>
    <w:rsid w:val="00ED2432"/>
    <w:rsid w:val="00ED2A6A"/>
    <w:rsid w:val="00ED304A"/>
    <w:rsid w:val="00ED3289"/>
    <w:rsid w:val="00ED3886"/>
    <w:rsid w:val="00ED47CD"/>
    <w:rsid w:val="00ED551F"/>
    <w:rsid w:val="00ED571E"/>
    <w:rsid w:val="00ED7DE7"/>
    <w:rsid w:val="00EE0334"/>
    <w:rsid w:val="00EE05C3"/>
    <w:rsid w:val="00EE139C"/>
    <w:rsid w:val="00EE2163"/>
    <w:rsid w:val="00EE30F1"/>
    <w:rsid w:val="00EE3C60"/>
    <w:rsid w:val="00EE45F6"/>
    <w:rsid w:val="00EE469C"/>
    <w:rsid w:val="00EE4F2F"/>
    <w:rsid w:val="00EE57A0"/>
    <w:rsid w:val="00EE5FC3"/>
    <w:rsid w:val="00EE6E56"/>
    <w:rsid w:val="00EE7A47"/>
    <w:rsid w:val="00EF0566"/>
    <w:rsid w:val="00EF067F"/>
    <w:rsid w:val="00EF075A"/>
    <w:rsid w:val="00EF0A7B"/>
    <w:rsid w:val="00EF0CD6"/>
    <w:rsid w:val="00EF17C5"/>
    <w:rsid w:val="00EF2C2F"/>
    <w:rsid w:val="00EF3D18"/>
    <w:rsid w:val="00EF3FBD"/>
    <w:rsid w:val="00EF53E1"/>
    <w:rsid w:val="00EF5B84"/>
    <w:rsid w:val="00EF6FE8"/>
    <w:rsid w:val="00EF71EE"/>
    <w:rsid w:val="00F00E64"/>
    <w:rsid w:val="00F01A3B"/>
    <w:rsid w:val="00F01BA1"/>
    <w:rsid w:val="00F01FF4"/>
    <w:rsid w:val="00F02ABF"/>
    <w:rsid w:val="00F02D64"/>
    <w:rsid w:val="00F03202"/>
    <w:rsid w:val="00F03B7C"/>
    <w:rsid w:val="00F0538C"/>
    <w:rsid w:val="00F05897"/>
    <w:rsid w:val="00F06015"/>
    <w:rsid w:val="00F0788B"/>
    <w:rsid w:val="00F07CD8"/>
    <w:rsid w:val="00F10309"/>
    <w:rsid w:val="00F11231"/>
    <w:rsid w:val="00F11534"/>
    <w:rsid w:val="00F116B7"/>
    <w:rsid w:val="00F12081"/>
    <w:rsid w:val="00F136F7"/>
    <w:rsid w:val="00F13A3F"/>
    <w:rsid w:val="00F13A84"/>
    <w:rsid w:val="00F13B33"/>
    <w:rsid w:val="00F141A7"/>
    <w:rsid w:val="00F141AE"/>
    <w:rsid w:val="00F14884"/>
    <w:rsid w:val="00F14C02"/>
    <w:rsid w:val="00F14E07"/>
    <w:rsid w:val="00F1572A"/>
    <w:rsid w:val="00F15CA8"/>
    <w:rsid w:val="00F16307"/>
    <w:rsid w:val="00F16A2D"/>
    <w:rsid w:val="00F1774F"/>
    <w:rsid w:val="00F2011B"/>
    <w:rsid w:val="00F203D3"/>
    <w:rsid w:val="00F20876"/>
    <w:rsid w:val="00F21558"/>
    <w:rsid w:val="00F2183C"/>
    <w:rsid w:val="00F21DEB"/>
    <w:rsid w:val="00F223B9"/>
    <w:rsid w:val="00F22F88"/>
    <w:rsid w:val="00F23535"/>
    <w:rsid w:val="00F23A24"/>
    <w:rsid w:val="00F2793B"/>
    <w:rsid w:val="00F30406"/>
    <w:rsid w:val="00F3050C"/>
    <w:rsid w:val="00F3295D"/>
    <w:rsid w:val="00F36AD4"/>
    <w:rsid w:val="00F36E13"/>
    <w:rsid w:val="00F37292"/>
    <w:rsid w:val="00F37583"/>
    <w:rsid w:val="00F37BEA"/>
    <w:rsid w:val="00F426A4"/>
    <w:rsid w:val="00F4361C"/>
    <w:rsid w:val="00F436A6"/>
    <w:rsid w:val="00F44A79"/>
    <w:rsid w:val="00F4574D"/>
    <w:rsid w:val="00F46431"/>
    <w:rsid w:val="00F46C74"/>
    <w:rsid w:val="00F47806"/>
    <w:rsid w:val="00F5141F"/>
    <w:rsid w:val="00F51460"/>
    <w:rsid w:val="00F52148"/>
    <w:rsid w:val="00F527FA"/>
    <w:rsid w:val="00F52B76"/>
    <w:rsid w:val="00F531D5"/>
    <w:rsid w:val="00F54698"/>
    <w:rsid w:val="00F553A2"/>
    <w:rsid w:val="00F56556"/>
    <w:rsid w:val="00F567D4"/>
    <w:rsid w:val="00F56F4A"/>
    <w:rsid w:val="00F57059"/>
    <w:rsid w:val="00F6031B"/>
    <w:rsid w:val="00F60F0E"/>
    <w:rsid w:val="00F61217"/>
    <w:rsid w:val="00F622DF"/>
    <w:rsid w:val="00F6272F"/>
    <w:rsid w:val="00F628EC"/>
    <w:rsid w:val="00F629B3"/>
    <w:rsid w:val="00F64928"/>
    <w:rsid w:val="00F64AEF"/>
    <w:rsid w:val="00F64F58"/>
    <w:rsid w:val="00F65006"/>
    <w:rsid w:val="00F6530B"/>
    <w:rsid w:val="00F65862"/>
    <w:rsid w:val="00F65A9D"/>
    <w:rsid w:val="00F65B4F"/>
    <w:rsid w:val="00F661E2"/>
    <w:rsid w:val="00F66444"/>
    <w:rsid w:val="00F667BC"/>
    <w:rsid w:val="00F66DB4"/>
    <w:rsid w:val="00F6768D"/>
    <w:rsid w:val="00F67B9C"/>
    <w:rsid w:val="00F67FD7"/>
    <w:rsid w:val="00F70B2D"/>
    <w:rsid w:val="00F70EA3"/>
    <w:rsid w:val="00F72DAC"/>
    <w:rsid w:val="00F741EA"/>
    <w:rsid w:val="00F75FB3"/>
    <w:rsid w:val="00F77D3F"/>
    <w:rsid w:val="00F77D69"/>
    <w:rsid w:val="00F8149E"/>
    <w:rsid w:val="00F819AC"/>
    <w:rsid w:val="00F819F0"/>
    <w:rsid w:val="00F81F38"/>
    <w:rsid w:val="00F82816"/>
    <w:rsid w:val="00F83719"/>
    <w:rsid w:val="00F83F48"/>
    <w:rsid w:val="00F83F4B"/>
    <w:rsid w:val="00F84869"/>
    <w:rsid w:val="00F850CE"/>
    <w:rsid w:val="00F852E5"/>
    <w:rsid w:val="00F852F5"/>
    <w:rsid w:val="00F85FB6"/>
    <w:rsid w:val="00F86734"/>
    <w:rsid w:val="00F86D01"/>
    <w:rsid w:val="00F86EED"/>
    <w:rsid w:val="00F877F3"/>
    <w:rsid w:val="00F9005F"/>
    <w:rsid w:val="00F90DBF"/>
    <w:rsid w:val="00F90F06"/>
    <w:rsid w:val="00F91C53"/>
    <w:rsid w:val="00F91DFF"/>
    <w:rsid w:val="00F9282A"/>
    <w:rsid w:val="00F92ABA"/>
    <w:rsid w:val="00F92C0F"/>
    <w:rsid w:val="00F92F54"/>
    <w:rsid w:val="00F9497E"/>
    <w:rsid w:val="00F94B20"/>
    <w:rsid w:val="00F95076"/>
    <w:rsid w:val="00F95D35"/>
    <w:rsid w:val="00F96B74"/>
    <w:rsid w:val="00F96F1C"/>
    <w:rsid w:val="00F97122"/>
    <w:rsid w:val="00FA0AEE"/>
    <w:rsid w:val="00FA0F51"/>
    <w:rsid w:val="00FA13A0"/>
    <w:rsid w:val="00FA16A2"/>
    <w:rsid w:val="00FA23BA"/>
    <w:rsid w:val="00FA3EA8"/>
    <w:rsid w:val="00FA3F29"/>
    <w:rsid w:val="00FA44DC"/>
    <w:rsid w:val="00FA53CA"/>
    <w:rsid w:val="00FA6C13"/>
    <w:rsid w:val="00FA7373"/>
    <w:rsid w:val="00FB2535"/>
    <w:rsid w:val="00FB2558"/>
    <w:rsid w:val="00FB46C0"/>
    <w:rsid w:val="00FB4751"/>
    <w:rsid w:val="00FB6079"/>
    <w:rsid w:val="00FB63E1"/>
    <w:rsid w:val="00FB7ACB"/>
    <w:rsid w:val="00FC1CAB"/>
    <w:rsid w:val="00FC20E9"/>
    <w:rsid w:val="00FC248C"/>
    <w:rsid w:val="00FC25CE"/>
    <w:rsid w:val="00FC4DE0"/>
    <w:rsid w:val="00FC5028"/>
    <w:rsid w:val="00FC5D26"/>
    <w:rsid w:val="00FC5DB0"/>
    <w:rsid w:val="00FC63FB"/>
    <w:rsid w:val="00FC6534"/>
    <w:rsid w:val="00FC7C50"/>
    <w:rsid w:val="00FD08C8"/>
    <w:rsid w:val="00FD15EB"/>
    <w:rsid w:val="00FD2097"/>
    <w:rsid w:val="00FD24F1"/>
    <w:rsid w:val="00FD32E1"/>
    <w:rsid w:val="00FD36CF"/>
    <w:rsid w:val="00FD396E"/>
    <w:rsid w:val="00FD419C"/>
    <w:rsid w:val="00FD44D7"/>
    <w:rsid w:val="00FD4E33"/>
    <w:rsid w:val="00FD5414"/>
    <w:rsid w:val="00FD5733"/>
    <w:rsid w:val="00FD62B1"/>
    <w:rsid w:val="00FD6D61"/>
    <w:rsid w:val="00FD762C"/>
    <w:rsid w:val="00FE1BEC"/>
    <w:rsid w:val="00FE2168"/>
    <w:rsid w:val="00FE21F3"/>
    <w:rsid w:val="00FE22F6"/>
    <w:rsid w:val="00FE361C"/>
    <w:rsid w:val="00FE44B0"/>
    <w:rsid w:val="00FE4C7D"/>
    <w:rsid w:val="00FE4D0D"/>
    <w:rsid w:val="00FE5B67"/>
    <w:rsid w:val="00FE6162"/>
    <w:rsid w:val="00FE795C"/>
    <w:rsid w:val="00FF04C0"/>
    <w:rsid w:val="00FF149C"/>
    <w:rsid w:val="00FF1D75"/>
    <w:rsid w:val="00FF292F"/>
    <w:rsid w:val="00FF2D35"/>
    <w:rsid w:val="00FF31CE"/>
    <w:rsid w:val="00FF453F"/>
    <w:rsid w:val="00FF47F1"/>
    <w:rsid w:val="00FF4C89"/>
    <w:rsid w:val="00FF4D75"/>
    <w:rsid w:val="00FF4E91"/>
    <w:rsid w:val="00FF5177"/>
    <w:rsid w:val="00FF5430"/>
    <w:rsid w:val="00FF550D"/>
    <w:rsid w:val="00FF5A6C"/>
    <w:rsid w:val="00FF5E62"/>
    <w:rsid w:val="00FF624B"/>
    <w:rsid w:val="00FF6377"/>
    <w:rsid w:val="00FF6991"/>
    <w:rsid w:val="00FF6D54"/>
    <w:rsid w:val="00FF747B"/>
    <w:rsid w:val="00FF7499"/>
    <w:rsid w:val="00FF79C1"/>
    <w:rsid w:val="3361DD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A4CF5C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B2B82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qFormat/>
    <w:rsid w:val="004C05A6"/>
    <w:pPr>
      <w:keepNext/>
      <w:spacing w:after="0" w:line="480" w:lineRule="auto"/>
      <w:jc w:val="both"/>
      <w:outlineLvl w:val="0"/>
    </w:pPr>
    <w:rPr>
      <w:rFonts w:ascii="Times New Roman" w:eastAsia="Times New Roman" w:hAnsi="Times New Roman"/>
      <w:b/>
      <w:sz w:val="24"/>
      <w:szCs w:val="20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B2B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B2B8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2B82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EB2B82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EB2B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evel3">
    <w:name w:val="Level 3"/>
    <w:basedOn w:val="Heading3"/>
    <w:link w:val="Level3Char"/>
    <w:qFormat/>
    <w:rsid w:val="00EB2B82"/>
    <w:pPr>
      <w:spacing w:line="480" w:lineRule="auto"/>
      <w:jc w:val="both"/>
    </w:pPr>
    <w:rPr>
      <w:rFonts w:ascii="Times New Roman" w:hAnsi="Times New Roman"/>
      <w:b w:val="0"/>
      <w:i/>
      <w:sz w:val="24"/>
      <w:szCs w:val="24"/>
    </w:rPr>
  </w:style>
  <w:style w:type="paragraph" w:customStyle="1" w:styleId="Level2">
    <w:name w:val="Level 2"/>
    <w:basedOn w:val="Heading2"/>
    <w:link w:val="Level2Char"/>
    <w:qFormat/>
    <w:rsid w:val="00EB2B82"/>
    <w:pPr>
      <w:spacing w:line="480" w:lineRule="auto"/>
      <w:jc w:val="both"/>
    </w:pPr>
    <w:rPr>
      <w:rFonts w:ascii="Times New Roman" w:hAnsi="Times New Roman"/>
      <w:i/>
      <w:sz w:val="24"/>
      <w:szCs w:val="24"/>
    </w:rPr>
  </w:style>
  <w:style w:type="character" w:customStyle="1" w:styleId="Level3Char">
    <w:name w:val="Level 3 Char"/>
    <w:basedOn w:val="Heading3Char"/>
    <w:link w:val="Level3"/>
    <w:rsid w:val="00EB2B82"/>
    <w:rPr>
      <w:rFonts w:ascii="Times New Roman" w:eastAsiaTheme="majorEastAsia" w:hAnsi="Times New Roman" w:cstheme="majorBidi"/>
      <w:b w:val="0"/>
      <w:bCs/>
      <w:i/>
      <w:color w:val="4F81BD" w:themeColor="accent1"/>
      <w:sz w:val="24"/>
      <w:szCs w:val="24"/>
    </w:rPr>
  </w:style>
  <w:style w:type="character" w:customStyle="1" w:styleId="Level2Char">
    <w:name w:val="Level 2 Char"/>
    <w:basedOn w:val="Heading2Char"/>
    <w:link w:val="Level2"/>
    <w:rsid w:val="00EB2B82"/>
    <w:rPr>
      <w:rFonts w:ascii="Times New Roman" w:eastAsiaTheme="majorEastAsia" w:hAnsi="Times New Roman" w:cstheme="majorBidi"/>
      <w:b/>
      <w:bCs/>
      <w:i/>
      <w:color w:val="4F81BD" w:themeColor="accen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B2B8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B2B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le">
    <w:name w:val="Title"/>
    <w:basedOn w:val="Normal"/>
    <w:link w:val="TitleChar"/>
    <w:qFormat/>
    <w:rsid w:val="00027F5D"/>
    <w:pPr>
      <w:spacing w:after="0" w:line="240" w:lineRule="auto"/>
      <w:jc w:val="center"/>
    </w:pPr>
    <w:rPr>
      <w:rFonts w:ascii="Times New Roman" w:eastAsia="Times New Roman" w:hAnsi="Times New Roman"/>
      <w:b/>
      <w:sz w:val="24"/>
      <w:szCs w:val="20"/>
      <w:lang w:val="en-GB"/>
    </w:rPr>
  </w:style>
  <w:style w:type="character" w:customStyle="1" w:styleId="TitleChar">
    <w:name w:val="Title Char"/>
    <w:basedOn w:val="DefaultParagraphFont"/>
    <w:link w:val="Title"/>
    <w:rsid w:val="00027F5D"/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52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527F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nhideWhenUsed/>
    <w:rsid w:val="0012762E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9F01E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9F01ED"/>
    <w:rPr>
      <w:i/>
      <w:iCs/>
    </w:rPr>
  </w:style>
  <w:style w:type="character" w:styleId="Strong">
    <w:name w:val="Strong"/>
    <w:basedOn w:val="DefaultParagraphFont"/>
    <w:uiPriority w:val="22"/>
    <w:qFormat/>
    <w:rsid w:val="009F01ED"/>
    <w:rPr>
      <w:b/>
      <w:bCs/>
    </w:rPr>
  </w:style>
  <w:style w:type="character" w:customStyle="1" w:styleId="Heading1Char">
    <w:name w:val="Heading 1 Char"/>
    <w:basedOn w:val="DefaultParagraphFont"/>
    <w:link w:val="Heading1"/>
    <w:rsid w:val="004C05A6"/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styleId="BodyText">
    <w:name w:val="Body Text"/>
    <w:basedOn w:val="Normal"/>
    <w:link w:val="BodyTextChar"/>
    <w:semiHidden/>
    <w:rsid w:val="004C05A6"/>
    <w:pPr>
      <w:spacing w:after="0" w:line="480" w:lineRule="auto"/>
      <w:jc w:val="both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BodyTextChar">
    <w:name w:val="Body Text Char"/>
    <w:basedOn w:val="DefaultParagraphFont"/>
    <w:link w:val="BodyText"/>
    <w:semiHidden/>
    <w:rsid w:val="004C05A6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odyTextIndent">
    <w:name w:val="Body Text Indent"/>
    <w:basedOn w:val="Normal"/>
    <w:link w:val="BodyTextIndentChar"/>
    <w:semiHidden/>
    <w:rsid w:val="004C05A6"/>
    <w:pPr>
      <w:spacing w:after="0" w:line="480" w:lineRule="auto"/>
      <w:ind w:firstLine="360"/>
      <w:jc w:val="both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BodyTextIndentChar">
    <w:name w:val="Body Text Indent Char"/>
    <w:basedOn w:val="DefaultParagraphFont"/>
    <w:link w:val="BodyTextIndent"/>
    <w:semiHidden/>
    <w:rsid w:val="004C05A6"/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TAMainText">
    <w:name w:val="TA_Main_Text"/>
    <w:basedOn w:val="Normal"/>
    <w:autoRedefine/>
    <w:uiPriority w:val="99"/>
    <w:rsid w:val="004C05A6"/>
    <w:pPr>
      <w:spacing w:after="0" w:line="480" w:lineRule="auto"/>
      <w:jc w:val="both"/>
    </w:pPr>
    <w:rPr>
      <w:rFonts w:ascii="Times New Roman" w:eastAsia="Times New Roman" w:hAnsi="Times New Roman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4C05A6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C05A6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EastAsia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4C05A6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C05A6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4C05A6"/>
    <w:rPr>
      <w:rFonts w:eastAsiaTheme="minorEastAsia"/>
    </w:rPr>
  </w:style>
  <w:style w:type="paragraph" w:styleId="Subtitle">
    <w:name w:val="Subtitle"/>
    <w:basedOn w:val="Normal"/>
    <w:next w:val="Normal"/>
    <w:link w:val="SubtitleChar"/>
    <w:uiPriority w:val="11"/>
    <w:qFormat/>
    <w:rsid w:val="005F113B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5F113B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91319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1319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91319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1319"/>
    <w:rPr>
      <w:rFonts w:ascii="Calibri" w:eastAsia="Calibri" w:hAnsi="Calibri" w:cs="Times New Roman"/>
      <w:noProof/>
    </w:rPr>
  </w:style>
  <w:style w:type="paragraph" w:styleId="Revision">
    <w:name w:val="Revision"/>
    <w:hidden/>
    <w:uiPriority w:val="99"/>
    <w:semiHidden/>
    <w:rsid w:val="00E8107F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StyleTAMainTextFirstline0">
    <w:name w:val="Style TA_Main_Text + First line:  0&quot;"/>
    <w:basedOn w:val="Normal"/>
    <w:uiPriority w:val="99"/>
    <w:rsid w:val="00041649"/>
    <w:pPr>
      <w:spacing w:after="0" w:line="220" w:lineRule="exact"/>
      <w:ind w:firstLine="187"/>
      <w:jc w:val="both"/>
    </w:pPr>
    <w:rPr>
      <w:rFonts w:ascii="Times New Roman" w:eastAsia="Times New Roman" w:hAnsi="Times New Roman"/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A74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A74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A7404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74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7404"/>
    <w:rPr>
      <w:rFonts w:ascii="Calibri" w:eastAsia="Calibri" w:hAnsi="Calibri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65686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5686C"/>
    <w:rPr>
      <w:color w:val="808080"/>
      <w:shd w:val="clear" w:color="auto" w:fill="E6E6E6"/>
    </w:rPr>
  </w:style>
  <w:style w:type="character" w:customStyle="1" w:styleId="y0nh2b">
    <w:name w:val="y0nh2b"/>
    <w:basedOn w:val="DefaultParagraphFont"/>
    <w:rsid w:val="00C31A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659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7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6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76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53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1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A41D1F-A686-4636-A31E-52D1E22D1D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826</Words>
  <Characters>33212</Characters>
  <Application>Microsoft Office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8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7-12-14T21:30:00Z</cp:lastPrinted>
  <dcterms:created xsi:type="dcterms:W3CDTF">2018-06-01T16:28:00Z</dcterms:created>
  <dcterms:modified xsi:type="dcterms:W3CDTF">2018-06-05T16:44:00Z</dcterms:modified>
</cp:coreProperties>
</file>